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Override PartName="/word/charts/style3.xml" ContentType="application/vnd.ms-office.chartstyle+xml"/>
  <Override PartName="/word/charts/colors3.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74284E" w14:textId="77777777" w:rsidR="004B52DB" w:rsidRPr="00961B58" w:rsidRDefault="004B52DB" w:rsidP="004B52DB">
      <w:pPr>
        <w:jc w:val="center"/>
        <w:rPr>
          <w:rFonts w:cstheme="minorHAnsi"/>
        </w:rPr>
      </w:pPr>
    </w:p>
    <w:p w14:paraId="643B2B0D" w14:textId="77777777" w:rsidR="004B52DB" w:rsidRPr="00961B58" w:rsidRDefault="004B52DB" w:rsidP="004B52DB">
      <w:pPr>
        <w:jc w:val="center"/>
        <w:rPr>
          <w:rFonts w:cstheme="minorHAnsi"/>
        </w:rPr>
      </w:pPr>
    </w:p>
    <w:p w14:paraId="4CEF6F15" w14:textId="77777777" w:rsidR="004B52DB" w:rsidRPr="00961B58" w:rsidRDefault="004B52DB" w:rsidP="004B52DB">
      <w:pPr>
        <w:jc w:val="center"/>
        <w:rPr>
          <w:rFonts w:cstheme="minorHAnsi"/>
        </w:rPr>
      </w:pPr>
    </w:p>
    <w:p w14:paraId="18855EE9" w14:textId="77777777" w:rsidR="004B52DB" w:rsidRPr="00961B58" w:rsidRDefault="004B52DB" w:rsidP="004B52DB">
      <w:pPr>
        <w:jc w:val="center"/>
        <w:rPr>
          <w:rFonts w:cstheme="minorHAnsi"/>
        </w:rPr>
      </w:pPr>
    </w:p>
    <w:p w14:paraId="4F96C1CC" w14:textId="77777777" w:rsidR="004B52DB" w:rsidRPr="00961B58" w:rsidRDefault="004B52DB" w:rsidP="004B52DB">
      <w:pPr>
        <w:jc w:val="center"/>
        <w:rPr>
          <w:rFonts w:cstheme="minorHAnsi"/>
        </w:rPr>
      </w:pPr>
    </w:p>
    <w:p w14:paraId="65958EF1" w14:textId="77777777" w:rsidR="004B52DB" w:rsidRPr="00961B58" w:rsidRDefault="004B52DB" w:rsidP="004B52DB">
      <w:pPr>
        <w:jc w:val="center"/>
        <w:rPr>
          <w:rFonts w:cstheme="minorHAnsi"/>
        </w:rPr>
      </w:pPr>
    </w:p>
    <w:p w14:paraId="3599999B" w14:textId="77777777" w:rsidR="004B52DB" w:rsidRPr="00961B58" w:rsidRDefault="004B52DB" w:rsidP="004B52DB">
      <w:pPr>
        <w:jc w:val="center"/>
        <w:rPr>
          <w:rFonts w:cstheme="minorHAnsi"/>
        </w:rPr>
      </w:pPr>
    </w:p>
    <w:p w14:paraId="60A691EB" w14:textId="77777777" w:rsidR="004B52DB" w:rsidRPr="00961B58" w:rsidRDefault="004B52DB" w:rsidP="004B52DB">
      <w:pPr>
        <w:jc w:val="center"/>
        <w:rPr>
          <w:rFonts w:cstheme="minorHAnsi"/>
        </w:rPr>
      </w:pPr>
    </w:p>
    <w:p w14:paraId="7138D091" w14:textId="77777777" w:rsidR="004B52DB" w:rsidRPr="00961B58" w:rsidRDefault="004B52DB" w:rsidP="004B52DB">
      <w:pPr>
        <w:jc w:val="center"/>
        <w:rPr>
          <w:rFonts w:cstheme="minorHAnsi"/>
        </w:rPr>
      </w:pPr>
    </w:p>
    <w:p w14:paraId="2BA62F9B" w14:textId="77777777" w:rsidR="004B52DB" w:rsidRPr="00961B58" w:rsidRDefault="004B52DB" w:rsidP="004B52DB">
      <w:pPr>
        <w:jc w:val="center"/>
        <w:rPr>
          <w:rFonts w:cstheme="minorHAnsi"/>
        </w:rPr>
      </w:pPr>
    </w:p>
    <w:p w14:paraId="217D1A90" w14:textId="77777777" w:rsidR="004B52DB" w:rsidRPr="00961B58" w:rsidRDefault="004B52DB" w:rsidP="004B52DB">
      <w:pPr>
        <w:jc w:val="center"/>
        <w:rPr>
          <w:rFonts w:cstheme="minorHAnsi"/>
        </w:rPr>
      </w:pPr>
    </w:p>
    <w:p w14:paraId="5770C434" w14:textId="77777777" w:rsidR="009341C9" w:rsidRPr="00961B58" w:rsidRDefault="004B52DB" w:rsidP="004B52DB">
      <w:pPr>
        <w:jc w:val="center"/>
        <w:rPr>
          <w:rFonts w:cstheme="minorHAnsi"/>
        </w:rPr>
      </w:pPr>
      <w:r w:rsidRPr="00961B58">
        <w:rPr>
          <w:rFonts w:cstheme="minorHAnsi"/>
        </w:rPr>
        <w:t>© Kevin Horecka 2018</w:t>
      </w:r>
    </w:p>
    <w:p w14:paraId="1C23DA15" w14:textId="77777777" w:rsidR="009341C9" w:rsidRPr="00961B58" w:rsidRDefault="009341C9">
      <w:pPr>
        <w:rPr>
          <w:rFonts w:cstheme="minorHAnsi"/>
        </w:rPr>
      </w:pPr>
      <w:r w:rsidRPr="00961B58">
        <w:rPr>
          <w:rFonts w:cstheme="minorHAnsi"/>
        </w:rPr>
        <w:br w:type="page"/>
      </w:r>
    </w:p>
    <w:p w14:paraId="26720D48" w14:textId="77777777" w:rsidR="00DA6AEA" w:rsidRPr="00961B58" w:rsidRDefault="00DA6AEA" w:rsidP="001E276F">
      <w:pPr>
        <w:spacing w:after="0"/>
        <w:jc w:val="center"/>
        <w:rPr>
          <w:rFonts w:cstheme="minorHAnsi"/>
        </w:rPr>
        <w:sectPr w:rsidR="00DA6AEA" w:rsidRPr="00961B58" w:rsidSect="00DA6AEA">
          <w:footerReference w:type="default" r:id="rId9"/>
          <w:footerReference w:type="first" r:id="rId10"/>
          <w:pgSz w:w="12240" w:h="15840" w:code="1"/>
          <w:pgMar w:top="1440" w:right="1440" w:bottom="1440" w:left="1440" w:header="720" w:footer="720" w:gutter="0"/>
          <w:pgNumType w:fmt="lowerRoman" w:start="1"/>
          <w:cols w:space="720"/>
          <w:titlePg/>
          <w:docGrid w:linePitch="360"/>
        </w:sectPr>
      </w:pPr>
    </w:p>
    <w:p w14:paraId="007438BC" w14:textId="77777777" w:rsidR="001E276F" w:rsidRPr="00961B58" w:rsidRDefault="001E276F" w:rsidP="001E276F">
      <w:pPr>
        <w:spacing w:after="0"/>
        <w:jc w:val="center"/>
        <w:rPr>
          <w:rFonts w:cstheme="minorHAnsi"/>
        </w:rPr>
      </w:pPr>
      <w:bookmarkStart w:id="0" w:name="_Hlk505881590"/>
    </w:p>
    <w:p w14:paraId="05B132E8" w14:textId="77777777" w:rsidR="001E276F" w:rsidRPr="00961B58" w:rsidRDefault="001E276F" w:rsidP="001E276F">
      <w:pPr>
        <w:spacing w:after="0"/>
        <w:jc w:val="center"/>
        <w:rPr>
          <w:rFonts w:cstheme="minorHAnsi"/>
        </w:rPr>
      </w:pPr>
    </w:p>
    <w:p w14:paraId="79FAA101" w14:textId="77777777" w:rsidR="001E276F" w:rsidRPr="00961B58" w:rsidRDefault="001E276F" w:rsidP="001E276F">
      <w:pPr>
        <w:spacing w:after="0"/>
        <w:jc w:val="center"/>
        <w:rPr>
          <w:rFonts w:cstheme="minorHAnsi"/>
        </w:rPr>
      </w:pPr>
    </w:p>
    <w:p w14:paraId="1EFFADF1" w14:textId="77777777" w:rsidR="001E276F" w:rsidRPr="00961B58" w:rsidRDefault="001E276F" w:rsidP="001E276F">
      <w:pPr>
        <w:spacing w:after="0"/>
        <w:jc w:val="center"/>
        <w:rPr>
          <w:rFonts w:cstheme="minorHAnsi"/>
        </w:rPr>
      </w:pPr>
    </w:p>
    <w:p w14:paraId="51C0B377" w14:textId="77777777" w:rsidR="001E276F" w:rsidRPr="00961B58" w:rsidRDefault="001E276F" w:rsidP="001E276F">
      <w:pPr>
        <w:spacing w:after="0"/>
        <w:jc w:val="center"/>
        <w:rPr>
          <w:rFonts w:cstheme="minorHAnsi"/>
        </w:rPr>
      </w:pPr>
    </w:p>
    <w:p w14:paraId="68B1CFEB"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08825599" w14:textId="77777777" w:rsidR="001E276F" w:rsidRPr="00961B58" w:rsidRDefault="001E276F" w:rsidP="001E276F">
      <w:pPr>
        <w:spacing w:after="0"/>
        <w:jc w:val="center"/>
        <w:rPr>
          <w:rFonts w:cstheme="minorHAnsi"/>
        </w:rPr>
      </w:pPr>
    </w:p>
    <w:p w14:paraId="0B1A7F4A" w14:textId="77777777" w:rsidR="001E276F" w:rsidRDefault="001E276F" w:rsidP="0033055E">
      <w:pPr>
        <w:spacing w:after="0"/>
        <w:rPr>
          <w:rFonts w:cstheme="minorHAnsi"/>
        </w:rPr>
      </w:pPr>
    </w:p>
    <w:p w14:paraId="1291EFE9" w14:textId="77777777" w:rsidR="00961B58" w:rsidRPr="00961B58" w:rsidRDefault="00961B58" w:rsidP="001E276F">
      <w:pPr>
        <w:spacing w:after="0"/>
        <w:jc w:val="center"/>
        <w:rPr>
          <w:rFonts w:cstheme="minorHAnsi"/>
        </w:rPr>
      </w:pPr>
    </w:p>
    <w:p w14:paraId="03AD6FB3" w14:textId="77777777" w:rsidR="001E276F" w:rsidRPr="00961B58" w:rsidRDefault="001E276F" w:rsidP="001E276F">
      <w:pPr>
        <w:spacing w:after="0"/>
        <w:jc w:val="center"/>
        <w:rPr>
          <w:rFonts w:cstheme="minorHAnsi"/>
        </w:rPr>
      </w:pPr>
    </w:p>
    <w:p w14:paraId="2FA2E664" w14:textId="77777777" w:rsidR="001E276F" w:rsidRPr="00961B58" w:rsidRDefault="001E276F" w:rsidP="00961B58">
      <w:pPr>
        <w:spacing w:after="0"/>
        <w:rPr>
          <w:rFonts w:cstheme="minorHAnsi"/>
        </w:rPr>
      </w:pPr>
    </w:p>
    <w:p w14:paraId="176D654B" w14:textId="77777777" w:rsidR="001E276F" w:rsidRPr="00961B58" w:rsidRDefault="001E276F" w:rsidP="001E276F">
      <w:pPr>
        <w:spacing w:after="0"/>
        <w:jc w:val="center"/>
        <w:rPr>
          <w:rFonts w:cstheme="minorHAnsi"/>
        </w:rPr>
      </w:pPr>
    </w:p>
    <w:p w14:paraId="5AD3B55A" w14:textId="77777777" w:rsidR="001E276F" w:rsidRPr="00961B58" w:rsidRDefault="001E276F" w:rsidP="001E276F">
      <w:pPr>
        <w:spacing w:after="0"/>
        <w:jc w:val="center"/>
        <w:rPr>
          <w:rFonts w:cstheme="minorHAnsi"/>
        </w:rPr>
      </w:pPr>
      <w:r w:rsidRPr="00961B58">
        <w:rPr>
          <w:rFonts w:cstheme="minorHAnsi"/>
        </w:rPr>
        <w:t>BY</w:t>
      </w:r>
    </w:p>
    <w:p w14:paraId="06E12600" w14:textId="77777777" w:rsidR="001E276F" w:rsidRPr="00961B58" w:rsidRDefault="001E276F" w:rsidP="001E276F">
      <w:pPr>
        <w:spacing w:after="0"/>
        <w:jc w:val="center"/>
        <w:rPr>
          <w:rFonts w:cstheme="minorHAnsi"/>
        </w:rPr>
      </w:pPr>
    </w:p>
    <w:p w14:paraId="067B7B7C" w14:textId="77777777" w:rsidR="001E276F" w:rsidRPr="00961B58" w:rsidRDefault="001E276F" w:rsidP="001E276F">
      <w:pPr>
        <w:spacing w:after="0"/>
        <w:jc w:val="center"/>
        <w:rPr>
          <w:rFonts w:cstheme="minorHAnsi"/>
        </w:rPr>
      </w:pPr>
      <w:r w:rsidRPr="00961B58">
        <w:rPr>
          <w:rFonts w:cstheme="minorHAnsi"/>
        </w:rPr>
        <w:t>KEVIN MICHAEL HORECKA</w:t>
      </w:r>
    </w:p>
    <w:p w14:paraId="4A3D0157" w14:textId="77777777" w:rsidR="001E276F" w:rsidRPr="00961B58" w:rsidRDefault="001E276F" w:rsidP="00961B58">
      <w:pPr>
        <w:spacing w:after="0"/>
        <w:rPr>
          <w:rFonts w:cstheme="minorHAnsi"/>
        </w:rPr>
      </w:pPr>
    </w:p>
    <w:p w14:paraId="21693069" w14:textId="77777777" w:rsidR="001E276F" w:rsidRPr="00961B58" w:rsidRDefault="001E276F" w:rsidP="001E276F">
      <w:pPr>
        <w:spacing w:after="0"/>
        <w:jc w:val="center"/>
        <w:rPr>
          <w:rFonts w:cstheme="minorHAnsi"/>
        </w:rPr>
      </w:pPr>
    </w:p>
    <w:p w14:paraId="5B7302C3" w14:textId="77777777" w:rsidR="001E276F" w:rsidRPr="00961B58" w:rsidRDefault="001E276F" w:rsidP="001E276F">
      <w:pPr>
        <w:spacing w:after="0"/>
        <w:jc w:val="center"/>
        <w:rPr>
          <w:rFonts w:cstheme="minorHAnsi"/>
        </w:rPr>
      </w:pPr>
    </w:p>
    <w:p w14:paraId="663DCBC7" w14:textId="77777777" w:rsidR="001E276F" w:rsidRDefault="001E276F" w:rsidP="001E276F">
      <w:pPr>
        <w:spacing w:after="0"/>
        <w:jc w:val="center"/>
        <w:rPr>
          <w:rFonts w:cstheme="minorHAnsi"/>
        </w:rPr>
      </w:pPr>
    </w:p>
    <w:p w14:paraId="6BBF826F" w14:textId="77777777" w:rsidR="00961B58" w:rsidRPr="00961B58" w:rsidRDefault="00961B58" w:rsidP="001E276F">
      <w:pPr>
        <w:spacing w:after="0"/>
        <w:jc w:val="center"/>
        <w:rPr>
          <w:rFonts w:cstheme="minorHAnsi"/>
        </w:rPr>
      </w:pPr>
    </w:p>
    <w:p w14:paraId="2CFBC0CE" w14:textId="77777777" w:rsidR="001E276F" w:rsidRPr="00961B58" w:rsidRDefault="001E276F" w:rsidP="001E276F">
      <w:pPr>
        <w:spacing w:after="0"/>
        <w:jc w:val="center"/>
        <w:rPr>
          <w:rFonts w:cstheme="minorHAnsi"/>
        </w:rPr>
      </w:pPr>
    </w:p>
    <w:p w14:paraId="512068A4" w14:textId="77777777" w:rsidR="001E276F" w:rsidRPr="00961B58" w:rsidRDefault="001E276F" w:rsidP="001E276F">
      <w:pPr>
        <w:spacing w:after="0"/>
        <w:jc w:val="center"/>
        <w:rPr>
          <w:rFonts w:cstheme="minorHAnsi"/>
        </w:rPr>
      </w:pPr>
    </w:p>
    <w:p w14:paraId="635B3232" w14:textId="77777777" w:rsidR="001E276F" w:rsidRPr="00961B58" w:rsidRDefault="001E276F" w:rsidP="001E276F">
      <w:pPr>
        <w:spacing w:after="0"/>
        <w:jc w:val="center"/>
        <w:rPr>
          <w:rFonts w:cstheme="minorHAnsi"/>
        </w:rPr>
      </w:pPr>
      <w:r w:rsidRPr="00961B58">
        <w:rPr>
          <w:rFonts w:cstheme="minorHAnsi"/>
        </w:rPr>
        <w:t>DISSERTATION</w:t>
      </w:r>
    </w:p>
    <w:p w14:paraId="3CA1811B" w14:textId="77777777" w:rsidR="001E276F" w:rsidRPr="00961B58" w:rsidRDefault="001E276F" w:rsidP="001E276F">
      <w:pPr>
        <w:spacing w:after="0"/>
        <w:jc w:val="center"/>
        <w:rPr>
          <w:rFonts w:cstheme="minorHAnsi"/>
        </w:rPr>
      </w:pPr>
    </w:p>
    <w:p w14:paraId="1AE2B397"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61065FA"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3E24CB30"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2493C017"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533CE90D" w14:textId="77777777" w:rsidR="001E276F" w:rsidRPr="00961B58" w:rsidRDefault="001E276F" w:rsidP="001E276F">
      <w:pPr>
        <w:spacing w:after="0"/>
        <w:jc w:val="center"/>
        <w:rPr>
          <w:rFonts w:cstheme="minorHAnsi"/>
        </w:rPr>
      </w:pPr>
    </w:p>
    <w:p w14:paraId="62C5887D" w14:textId="77777777" w:rsidR="001E276F" w:rsidRPr="00961B58" w:rsidRDefault="001E276F" w:rsidP="001E276F">
      <w:pPr>
        <w:spacing w:after="0"/>
        <w:jc w:val="center"/>
        <w:rPr>
          <w:rFonts w:cstheme="minorHAnsi"/>
        </w:rPr>
      </w:pPr>
    </w:p>
    <w:p w14:paraId="4F120B69" w14:textId="77777777" w:rsidR="001E276F" w:rsidRPr="00961B58" w:rsidRDefault="001E276F" w:rsidP="001E276F">
      <w:pPr>
        <w:spacing w:after="0"/>
        <w:jc w:val="center"/>
        <w:rPr>
          <w:rFonts w:cstheme="minorHAnsi"/>
        </w:rPr>
      </w:pPr>
    </w:p>
    <w:p w14:paraId="024C997C" w14:textId="77777777" w:rsidR="001E276F" w:rsidRPr="00961B58" w:rsidRDefault="001E276F" w:rsidP="001E276F">
      <w:pPr>
        <w:spacing w:after="0"/>
        <w:jc w:val="center"/>
        <w:rPr>
          <w:rFonts w:cstheme="minorHAnsi"/>
        </w:rPr>
      </w:pPr>
      <w:r w:rsidRPr="00961B58">
        <w:rPr>
          <w:rFonts w:cstheme="minorHAnsi"/>
        </w:rPr>
        <w:t>Urbana, Illinois</w:t>
      </w:r>
    </w:p>
    <w:p w14:paraId="4FA8D175" w14:textId="77777777" w:rsidR="001E276F" w:rsidRPr="00961B58" w:rsidRDefault="001E276F" w:rsidP="001E276F">
      <w:pPr>
        <w:spacing w:after="0"/>
        <w:rPr>
          <w:rFonts w:cstheme="minorHAnsi"/>
        </w:rPr>
      </w:pPr>
    </w:p>
    <w:p w14:paraId="1A78642E" w14:textId="77777777" w:rsidR="001E276F" w:rsidRPr="00961B58" w:rsidRDefault="001E276F" w:rsidP="001E276F">
      <w:pPr>
        <w:spacing w:after="0"/>
        <w:rPr>
          <w:rFonts w:cstheme="minorHAnsi"/>
        </w:rPr>
      </w:pPr>
    </w:p>
    <w:p w14:paraId="17A7E7B2" w14:textId="77777777" w:rsidR="001E276F" w:rsidRPr="00961B58" w:rsidRDefault="001E276F" w:rsidP="001E276F">
      <w:pPr>
        <w:spacing w:after="0"/>
        <w:rPr>
          <w:rFonts w:cstheme="minorHAnsi"/>
        </w:rPr>
      </w:pPr>
    </w:p>
    <w:p w14:paraId="1F7046DF" w14:textId="77777777" w:rsidR="001E276F" w:rsidRPr="00961B58" w:rsidRDefault="001E276F" w:rsidP="001E276F">
      <w:pPr>
        <w:spacing w:after="0"/>
        <w:rPr>
          <w:rFonts w:cstheme="minorHAnsi"/>
        </w:rPr>
      </w:pPr>
      <w:r w:rsidRPr="00961B58">
        <w:rPr>
          <w:rFonts w:cstheme="minorHAnsi"/>
        </w:rPr>
        <w:t>Doctoral Committee:</w:t>
      </w:r>
    </w:p>
    <w:p w14:paraId="315B9D1F" w14:textId="77777777" w:rsidR="001E276F" w:rsidRPr="00961B58" w:rsidRDefault="001E276F" w:rsidP="001E276F">
      <w:pPr>
        <w:spacing w:after="0"/>
        <w:rPr>
          <w:rFonts w:cstheme="minorHAnsi"/>
        </w:rPr>
      </w:pPr>
      <w:r w:rsidRPr="00961B58">
        <w:rPr>
          <w:rFonts w:cstheme="minorHAnsi"/>
        </w:rPr>
        <w:tab/>
      </w:r>
    </w:p>
    <w:p w14:paraId="22A78C60" w14:textId="77777777" w:rsidR="001E276F" w:rsidRPr="00961B58" w:rsidRDefault="001E276F" w:rsidP="001E276F">
      <w:pPr>
        <w:spacing w:after="0"/>
        <w:rPr>
          <w:rFonts w:cstheme="minorHAnsi"/>
        </w:rPr>
      </w:pPr>
      <w:r w:rsidRPr="00961B58">
        <w:rPr>
          <w:rFonts w:cstheme="minorHAnsi"/>
        </w:rPr>
        <w:tab/>
        <w:t>Professor Neal J. Cohen, Chair</w:t>
      </w:r>
    </w:p>
    <w:p w14:paraId="10C0F7C0" w14:textId="77777777" w:rsidR="001E276F" w:rsidRPr="00961B58" w:rsidRDefault="001E276F" w:rsidP="001E276F">
      <w:pPr>
        <w:spacing w:after="0"/>
        <w:rPr>
          <w:rFonts w:cstheme="minorHAnsi"/>
        </w:rPr>
      </w:pPr>
      <w:r w:rsidRPr="00961B58">
        <w:rPr>
          <w:rFonts w:cstheme="minorHAnsi"/>
        </w:rPr>
        <w:tab/>
        <w:t>Senior Research Scientist Rama Ratnam</w:t>
      </w:r>
    </w:p>
    <w:p w14:paraId="55ED2F0E" w14:textId="77777777" w:rsidR="001E276F" w:rsidRPr="00961B58" w:rsidRDefault="001E276F" w:rsidP="001E276F">
      <w:pPr>
        <w:spacing w:after="0"/>
        <w:rPr>
          <w:rFonts w:cstheme="minorHAnsi"/>
        </w:rPr>
      </w:pPr>
      <w:r w:rsidRPr="00961B58">
        <w:rPr>
          <w:rFonts w:cstheme="minorHAnsi"/>
        </w:rPr>
        <w:tab/>
        <w:t>Associate Professor Aron K. Barbey</w:t>
      </w:r>
    </w:p>
    <w:p w14:paraId="07330FAB" w14:textId="77777777" w:rsidR="0033055E" w:rsidRDefault="001E276F" w:rsidP="001E276F">
      <w:pPr>
        <w:spacing w:after="0"/>
        <w:rPr>
          <w:rFonts w:cstheme="minorHAnsi"/>
        </w:rPr>
      </w:pPr>
      <w:r w:rsidRPr="00961B58">
        <w:rPr>
          <w:rFonts w:cstheme="minorHAnsi"/>
        </w:rPr>
        <w:tab/>
        <w:t>Associate Professor Arne Ekstrom, University of Arizona</w:t>
      </w:r>
    </w:p>
    <w:p w14:paraId="4CECD5F5" w14:textId="77777777" w:rsidR="0033055E" w:rsidRDefault="0033055E">
      <w:pPr>
        <w:rPr>
          <w:rFonts w:cstheme="minorHAnsi"/>
        </w:rPr>
      </w:pPr>
      <w:r>
        <w:rPr>
          <w:rFonts w:cstheme="minorHAnsi"/>
        </w:rPr>
        <w:br w:type="page"/>
      </w:r>
    </w:p>
    <w:bookmarkEnd w:id="0"/>
    <w:p w14:paraId="34D8F2BE" w14:textId="77777777" w:rsidR="004E0AC8" w:rsidRPr="00961B58" w:rsidRDefault="004E0AC8" w:rsidP="004E0AC8">
      <w:pPr>
        <w:spacing w:line="480" w:lineRule="auto"/>
        <w:jc w:val="center"/>
        <w:rPr>
          <w:rFonts w:cstheme="minorHAnsi"/>
          <w:b/>
        </w:rPr>
      </w:pPr>
      <w:r w:rsidRPr="00961B58">
        <w:rPr>
          <w:rFonts w:cstheme="minorHAnsi"/>
          <w:b/>
        </w:rPr>
        <w:lastRenderedPageBreak/>
        <w:t>ABSTRACT</w:t>
      </w:r>
    </w:p>
    <w:p w14:paraId="01E53B98" w14:textId="77777777" w:rsidR="00206467" w:rsidRPr="0075613E" w:rsidRDefault="0075613E" w:rsidP="0075613E">
      <w:pPr>
        <w:spacing w:line="360" w:lineRule="auto"/>
        <w:rPr>
          <w:rFonts w:cstheme="minorHAnsi"/>
        </w:rPr>
      </w:pPr>
      <w:r>
        <w:rPr>
          <w:rFonts w:cstheme="minorHAnsi"/>
        </w:rPr>
        <w:t xml:space="preserve">This work examines the role of the hippocampus and relational memory in organizing episodic memory </w:t>
      </w:r>
      <w:commentRangeStart w:id="1"/>
      <w:r>
        <w:rPr>
          <w:rFonts w:cstheme="minorHAnsi"/>
        </w:rPr>
        <w:t xml:space="preserve">in </w:t>
      </w:r>
      <w:commentRangeEnd w:id="1"/>
      <w:r w:rsidR="0053275B">
        <w:rPr>
          <w:rStyle w:val="CommentReference"/>
        </w:rPr>
        <w:commentReference w:id="1"/>
      </w:r>
      <w:r>
        <w:rPr>
          <w:rFonts w:cstheme="minorHAnsi"/>
        </w:rPr>
        <w:t xml:space="preserve">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522BDE28" w14:textId="77777777"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77F67740" w14:textId="77777777"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eriment are applied to a novel spatiotemporal navigation 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spacetim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relational memory error within a context) gets worse across the first 3 trials, suggesting a systematic bias due to context. Finally, a more traditional bias, the context boundary effect (i.e. a “squishing” of within context temporal locations and </w:t>
      </w:r>
      <w:r>
        <w:rPr>
          <w:rFonts w:cstheme="minorHAnsi"/>
        </w:rPr>
        <w:lastRenderedPageBreak/>
        <w:t>“stretching” of across context temporal locations) is observed even though participants are allowed to reexplore the contexts arbitrarily, multiple times. This suggests that the context boundaries are having a profound impact on both the distance judgements and relational memory structure associated with events in spacetime.</w:t>
      </w:r>
    </w:p>
    <w:p w14:paraId="4549D779" w14:textId="77777777" w:rsidR="008E65F6" w:rsidRDefault="008E65F6" w:rsidP="0075613E">
      <w:pPr>
        <w:spacing w:line="360" w:lineRule="auto"/>
        <w:rPr>
          <w:rFonts w:cstheme="minorHAnsi"/>
        </w:rPr>
      </w:pPr>
      <w:r>
        <w:rPr>
          <w:rFonts w:cstheme="minorHAnsi"/>
        </w:rPr>
        <w:t>Finally, in the fourth chapter, the navigation component of the previous spatiotemporal navigation task is examined to determine if changes in study time navigation and exploration relate to changes in the various test metrics discussed in the previous chapter. More rapid i</w:t>
      </w:r>
      <w:r>
        <w:t>mprovements in spatial and temporal navigation are shown to relate to more rapid improvements in memory in those domains, separably,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systematicity,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3CDC154C" w14:textId="77777777"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6229E45E" w14:textId="77777777" w:rsidR="004E0AC8" w:rsidRPr="00961B58" w:rsidRDefault="004E0AC8">
      <w:pPr>
        <w:rPr>
          <w:rFonts w:cstheme="minorHAnsi"/>
        </w:rPr>
      </w:pPr>
      <w:r w:rsidRPr="00961B58">
        <w:rPr>
          <w:rFonts w:cstheme="minorHAnsi"/>
        </w:rPr>
        <w:br w:type="page"/>
      </w:r>
    </w:p>
    <w:p w14:paraId="7C2AC93B" w14:textId="77777777" w:rsidR="008D62C3" w:rsidRDefault="004E0AC8" w:rsidP="008D62C3">
      <w:pPr>
        <w:spacing w:line="480" w:lineRule="auto"/>
        <w:jc w:val="center"/>
        <w:rPr>
          <w:b/>
        </w:rPr>
      </w:pPr>
      <w:r>
        <w:rPr>
          <w:b/>
        </w:rPr>
        <w:lastRenderedPageBreak/>
        <w:t>ACKNOWLEDGEMENTS</w:t>
      </w:r>
    </w:p>
    <w:p w14:paraId="1076C988" w14:textId="77777777"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81E2BDE" w14:textId="77777777" w:rsidR="004C57EE" w:rsidRDefault="004C57EE" w:rsidP="008D62C3">
      <w:pPr>
        <w:spacing w:line="360" w:lineRule="auto"/>
      </w:pPr>
      <w:r>
        <w:t xml:space="preserve">To begin, I certainly could not have gotten here without the repeated, stimulating conversations with my advisor Neal Cohen. Whether it b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7885A5BB" w14:textId="77777777" w:rsidR="004C57EE" w:rsidRDefault="004C57EE" w:rsidP="008D62C3">
      <w:pPr>
        <w:spacing w:line="360" w:lineRule="auto"/>
      </w:pPr>
      <w:r>
        <w:t>I would also like to thank my Committee, past and present, for their counsel and participation in all the steps of this process. Aron Barbey, Rama Ratnam, Arne Ekstrom, and Mark Nelson have provided me with a wonderful diversity of opinion and idea without which I would have struggled to organize the concepts presented in this document.</w:t>
      </w:r>
    </w:p>
    <w:p w14:paraId="3A33FF14" w14:textId="77777777"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Hassevoort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Schwarb </w:t>
      </w:r>
      <w:r w:rsidR="003547EF">
        <w:t xml:space="preserve">and Michael Dulas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and graduate students in the lab, Judy Chiu, Heather Lucas, and John Walker, with whom I’ve had so many helpful and important conversations. I would also like to thank the lab research assistants and managers, Nick Parks, Faizan Khawaja, Nirav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Tea Garibovic</w:t>
      </w:r>
      <w:r>
        <w:t xml:space="preserve">, </w:t>
      </w:r>
      <w:r w:rsidRPr="008E1645">
        <w:t>Connor Dyer</w:t>
      </w:r>
      <w:r>
        <w:t xml:space="preserve">, </w:t>
      </w:r>
      <w:r w:rsidRPr="008E1645">
        <w:t>Davis Gerew</w:t>
      </w:r>
      <w:r>
        <w:t xml:space="preserve">, </w:t>
      </w:r>
      <w:r w:rsidRPr="008E1645">
        <w:t>Rebecca Golden</w:t>
      </w:r>
      <w:r>
        <w:t xml:space="preserve">, </w:t>
      </w:r>
      <w:r w:rsidRPr="008E1645">
        <w:t>Vaughn Hage</w:t>
      </w:r>
      <w:r>
        <w:t xml:space="preserve">, </w:t>
      </w:r>
      <w:r w:rsidRPr="008E1645">
        <w:t>Niki Nesnidal</w:t>
      </w:r>
      <w:r>
        <w:t xml:space="preserve">, and </w:t>
      </w:r>
      <w:r w:rsidRPr="008E1645">
        <w:t>Catherine Schmid</w:t>
      </w:r>
      <w:r>
        <w:t xml:space="preserve">. </w:t>
      </w:r>
    </w:p>
    <w:p w14:paraId="77CD7DC0" w14:textId="77777777"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Elizabeth Davis, Sean Collins, Angie Bustamante, Carly Drzewiecki, Jean Carlos Morganti, Francheska Marie Morganti Nievesm, Lydia Nguyen, Brett Velez, and Stephen Fleming</w:t>
      </w:r>
      <w:r>
        <w:t xml:space="preserve">, thank you. And to all the friends who let us stay with them on our dozens of visits home to Austin, TX, Kevin Behlmann, Chris Martin, Divya Janardhana, Brette Hannigan, Eric and Sarah Hofstetter, I love you guys. To my family, Cathy and Michael Horecka, Katie Bares and the entire Bares family, and my grandparents, Joan Bauer, Bill Bauer, Paul Horecka, and </w:t>
      </w:r>
      <w:r w:rsidRPr="00BD1F08">
        <w:t>LaVonne Horecka</w:t>
      </w:r>
      <w:r>
        <w:t>, thank you for everything you’ve done for me throughout my life – I wouldn’t be here without you.</w:t>
      </w:r>
    </w:p>
    <w:p w14:paraId="215E26A3" w14:textId="77777777" w:rsidR="00BD1F08" w:rsidRDefault="00BD1F08" w:rsidP="004C57EE">
      <w:pPr>
        <w:spacing w:line="360" w:lineRule="auto"/>
      </w:pPr>
      <w:r>
        <w:t>Finall</w:t>
      </w:r>
      <w:r w:rsidR="001958F9">
        <w:t xml:space="preserve">y, to my wife, Nipuni Ratnayaka – </w:t>
      </w:r>
      <w:r>
        <w:t>I’m so happy we were able to come to Illinois together and both achieve our dreams. I love you so much, and I am so excited to continue to the next phase of our lives together as doctors.</w:t>
      </w:r>
      <w:r w:rsidR="001958F9">
        <w:t xml:space="preserve"> Also, special thanks to Timber and Sashi, for their patience with the cold.</w:t>
      </w:r>
    </w:p>
    <w:p w14:paraId="33FD06AB" w14:textId="77777777" w:rsidR="004E0AC8" w:rsidRDefault="004E0AC8">
      <w:r>
        <w:br w:type="page"/>
      </w:r>
    </w:p>
    <w:p w14:paraId="0CF5A497" w14:textId="77777777" w:rsidR="004E0AC8" w:rsidRDefault="004E0AC8" w:rsidP="004E0AC8">
      <w:pPr>
        <w:spacing w:line="480" w:lineRule="auto"/>
      </w:pPr>
    </w:p>
    <w:p w14:paraId="46B7FFDC" w14:textId="77777777" w:rsidR="004E0AC8" w:rsidRDefault="004E0AC8" w:rsidP="004E0AC8">
      <w:pPr>
        <w:spacing w:line="480" w:lineRule="auto"/>
      </w:pPr>
    </w:p>
    <w:p w14:paraId="1BDF6DF2" w14:textId="77777777" w:rsidR="004E0AC8" w:rsidRDefault="004E0AC8" w:rsidP="004E0AC8">
      <w:pPr>
        <w:spacing w:line="480" w:lineRule="auto"/>
      </w:pPr>
    </w:p>
    <w:p w14:paraId="65899A47" w14:textId="77777777" w:rsidR="004E0AC8" w:rsidRDefault="004E0AC8" w:rsidP="004E0AC8">
      <w:pPr>
        <w:spacing w:line="480" w:lineRule="auto"/>
      </w:pPr>
    </w:p>
    <w:p w14:paraId="6AF08CED" w14:textId="77777777" w:rsidR="004E0AC8" w:rsidRDefault="004E0AC8" w:rsidP="004E0AC8">
      <w:pPr>
        <w:spacing w:line="480" w:lineRule="auto"/>
      </w:pPr>
    </w:p>
    <w:p w14:paraId="295B58F5" w14:textId="77777777" w:rsidR="004E0AC8" w:rsidRDefault="004E0AC8" w:rsidP="004E0AC8">
      <w:pPr>
        <w:spacing w:line="480" w:lineRule="auto"/>
      </w:pPr>
    </w:p>
    <w:p w14:paraId="30708865" w14:textId="77777777" w:rsidR="004E0AC8" w:rsidRDefault="004E0AC8" w:rsidP="004E0AC8">
      <w:pPr>
        <w:spacing w:line="480" w:lineRule="auto"/>
      </w:pPr>
    </w:p>
    <w:p w14:paraId="682D58EA" w14:textId="77777777" w:rsidR="004E0AC8" w:rsidRDefault="004E0AC8" w:rsidP="004E0AC8">
      <w:pPr>
        <w:spacing w:line="480" w:lineRule="auto"/>
      </w:pPr>
    </w:p>
    <w:p w14:paraId="2EB8FB20" w14:textId="77777777" w:rsidR="004E0AC8" w:rsidRDefault="004E0AC8" w:rsidP="004E0AC8">
      <w:pPr>
        <w:spacing w:line="480" w:lineRule="auto"/>
      </w:pPr>
    </w:p>
    <w:p w14:paraId="0986C69B" w14:textId="77777777" w:rsidR="00FB11E1" w:rsidRPr="00FB11E1" w:rsidRDefault="00FB11E1" w:rsidP="00570545">
      <w:pPr>
        <w:ind w:left="1440"/>
        <w:jc w:val="center"/>
        <w:rPr>
          <w:i/>
        </w:rPr>
      </w:pPr>
      <w:r w:rsidRPr="00FB11E1">
        <w:rPr>
          <w:i/>
        </w:rPr>
        <w:t>To my wife, friends, and family</w:t>
      </w:r>
    </w:p>
    <w:p w14:paraId="127DE2D5" w14:textId="77777777" w:rsidR="00FB11E1" w:rsidRPr="00FB11E1" w:rsidRDefault="00FB11E1" w:rsidP="00570545">
      <w:pPr>
        <w:ind w:left="1440"/>
        <w:jc w:val="center"/>
        <w:rPr>
          <w:i/>
        </w:rPr>
      </w:pPr>
      <w:r w:rsidRPr="00FB11E1">
        <w:rPr>
          <w:i/>
        </w:rPr>
        <w:t>And</w:t>
      </w:r>
    </w:p>
    <w:p w14:paraId="0273B38A" w14:textId="77777777" w:rsidR="00FB11E1" w:rsidRDefault="00FB11E1" w:rsidP="00570545">
      <w:pPr>
        <w:ind w:left="1440"/>
        <w:jc w:val="center"/>
        <w:rPr>
          <w:i/>
        </w:rPr>
      </w:pPr>
      <w:r w:rsidRPr="00FB11E1">
        <w:rPr>
          <w:i/>
        </w:rPr>
        <w:t>All of my mentors and teachers</w:t>
      </w:r>
    </w:p>
    <w:p w14:paraId="2BBB646A" w14:textId="77777777"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4F080196" w14:textId="77777777" w:rsidR="00DA6AEA" w:rsidRDefault="00DA6AEA">
          <w:pPr>
            <w:pStyle w:val="TOCHeading"/>
          </w:pPr>
          <w:r>
            <w:t>Contents</w:t>
          </w:r>
        </w:p>
        <w:p w14:paraId="0131C87D" w14:textId="77777777"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6DE51396" w14:textId="77777777" w:rsidR="002054AC" w:rsidRDefault="0053275B">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082D59D5" w14:textId="77777777" w:rsidR="002054AC" w:rsidRDefault="0053275B">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4EDBF474" w14:textId="77777777" w:rsidR="002054AC" w:rsidRDefault="0053275B">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673DE932" w14:textId="77777777" w:rsidR="002054AC" w:rsidRDefault="0053275B">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4D2801F3" w14:textId="77777777" w:rsidR="002054AC" w:rsidRDefault="0053275B">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12DF9881" w14:textId="77777777" w:rsidR="002054AC" w:rsidRDefault="0053275B">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26EA3C72" w14:textId="77777777" w:rsidR="002054AC" w:rsidRDefault="0053275B">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031DA202" w14:textId="77777777" w:rsidR="002054AC" w:rsidRDefault="0053275B">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22DCC9DF" w14:textId="77777777" w:rsidR="002054AC" w:rsidRDefault="0053275B">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0B392AC3" w14:textId="77777777" w:rsidR="002054AC" w:rsidRDefault="0053275B">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2B2A2E8B" w14:textId="77777777" w:rsidR="002054AC" w:rsidRDefault="0053275B">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0C484AB7" w14:textId="77777777" w:rsidR="002054AC" w:rsidRDefault="0053275B">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C66F525" w14:textId="77777777" w:rsidR="002054AC" w:rsidRDefault="0053275B">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4D75BCB" w14:textId="77777777" w:rsidR="002054AC" w:rsidRDefault="0053275B">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74E93BEE" w14:textId="77777777" w:rsidR="002054AC" w:rsidRDefault="0053275B">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32AD1AB7" w14:textId="77777777" w:rsidR="002054AC" w:rsidRDefault="0053275B">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35E69EB2" w14:textId="77777777" w:rsidR="002054AC" w:rsidRDefault="0053275B">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6B62DFB0" w14:textId="77777777" w:rsidR="002054AC" w:rsidRDefault="0053275B">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4B2C58A6" w14:textId="77777777" w:rsidR="002054AC" w:rsidRDefault="0053275B">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7F51BFED" w14:textId="77777777" w:rsidR="002054AC" w:rsidRDefault="0053275B">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7E3CEF50" w14:textId="77777777" w:rsidR="002054AC" w:rsidRDefault="0053275B">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02B5D8F6" w14:textId="77777777" w:rsidR="002054AC" w:rsidRDefault="0053275B">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15510373" w14:textId="77777777" w:rsidR="002054AC" w:rsidRDefault="0053275B">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5FFE2174" w14:textId="77777777" w:rsidR="002054AC" w:rsidRDefault="0053275B">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33564558" w14:textId="77777777" w:rsidR="00DA6AEA" w:rsidRDefault="00DA6AEA">
          <w:r>
            <w:fldChar w:fldCharType="end"/>
          </w:r>
        </w:p>
      </w:sdtContent>
    </w:sdt>
    <w:p w14:paraId="0FAF1185" w14:textId="77777777"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4A3FD8E8" w14:textId="77777777" w:rsidR="008600D6" w:rsidRDefault="007353F3" w:rsidP="001B44E3">
      <w:pPr>
        <w:pStyle w:val="Heading1"/>
      </w:pPr>
      <w:bookmarkStart w:id="2" w:name="_Toc505879076"/>
      <w:r>
        <w:lastRenderedPageBreak/>
        <w:t>Chapter 1:</w:t>
      </w:r>
      <w:r w:rsidR="001B44E3">
        <w:t xml:space="preserve"> </w:t>
      </w:r>
      <w:bookmarkStart w:id="3" w:name="_Toc497155995"/>
      <w:r w:rsidR="00566C24">
        <w:t>General Introduction</w:t>
      </w:r>
      <w:bookmarkEnd w:id="2"/>
      <w:bookmarkEnd w:id="3"/>
    </w:p>
    <w:p w14:paraId="0E7121F6" w14:textId="77777777"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w:t>
      </w:r>
      <w:r w:rsidRPr="00940598">
        <w:rPr>
          <w:i/>
        </w:rPr>
        <w:t>the degree to which</w:t>
      </w:r>
      <w:r>
        <w:t xml:space="preserve">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C3648">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101/051870",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bioRxiv", "id" : "ITEM-2", "issue" : "1711", "issued" : { "date-parts" : [ [ "2017" ] ] }, "page" : "51870", "title" : "Complementary learning systems within the hippocampus: a neural network modelling approach to reconciling episodic memory with statistical learning", "type" : "article-journal", "volume" : "372" }, "uris" : [ "http://www.mendeley.com/documents/?uuid=3b69e2cb-ffef-4eb0-b2d2-eefa2e63e95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4" ] ] }, "publisher" : "Elsevier Ireland Ltd", "title" : "Barlow versus Hebb: When is it time to abandon the notion of feature detectors and adopt the cell assembly as the unit of cognition?", "type" : "article-journal" }, "uris" : [ "http://www.mendeley.com/documents/?uuid=e8b2b60d-433d-46d3-9728-702ac90a89a5"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530A081" w14:textId="77777777"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558A28F0" w14:textId="77777777"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 "plainTextFormattedCitation" : "(Ezzyat &amp; Davachi, 2014; Zacks, Speer, Swallow, Braver, &amp; Reynolds, 2007)", "previouslyFormattedCitation" : "(Ezzyat &amp; Davachi, 2014; Zacks, Speer, Swallow, Braver, &amp; Reynolds, 2007)" }, "properties" : {  }, "schema" : "https://github.com/citation-style-language/schema/raw/master/csl-citation.json" }</w:instrText>
      </w:r>
      <w:r w:rsidR="007137FC">
        <w:fldChar w:fldCharType="separate"/>
      </w:r>
      <w:r w:rsidR="004C7410" w:rsidRPr="004C7410">
        <w:rPr>
          <w:noProof/>
        </w:rPr>
        <w:t>(Ezzyat &amp; Davachi, 2014; Zacks, Speer, Swallow, Braver, &amp; Reynolds, 2007)</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2B7776">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C3648" w:rsidRPr="007C3648">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3051623E" w14:textId="77777777" w:rsidR="00566C24" w:rsidRDefault="00566C24" w:rsidP="00AA15F8">
      <w:pPr>
        <w:spacing w:line="360" w:lineRule="auto"/>
      </w:pPr>
      <w:r>
        <w:t>Finally</w:t>
      </w:r>
      <w:r w:rsidR="0011095C">
        <w:t>,</w:t>
      </w:r>
      <w:r>
        <w:t xml:space="preserve"> s</w:t>
      </w:r>
      <w:r w:rsidR="0011095C">
        <w:t>ampling behavior</w:t>
      </w:r>
      <w:r w:rsidR="00940598">
        <w:t xml:space="preserve"> during study</w:t>
      </w:r>
      <w:r w:rsidR="0011095C">
        <w:t xml:space="preserve"> in reconstruction </w:t>
      </w:r>
      <w:r w:rsidR="00940598">
        <w:t xml:space="preserve">tasks </w:t>
      </w:r>
      <w:r w:rsidR="0011095C">
        <w:t>is</w:t>
      </w:r>
      <w:r>
        <w:t xml:space="preserve"> an equally critical element in overall performance. In previous work involving spatial sampling, eye movements, which are often thought of as “visual exploration” of an environment/scene </w:t>
      </w:r>
      <w:r>
        <w:fldChar w:fldCharType="begin" w:fldLock="1"/>
      </w:r>
      <w:r w:rsidR="004C7410">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page" : "1-12", "publisher" : "Elsevier Ltd", "title" : "A Closer Look at the Hippocampus and Memory", "type" : "article-journal", "volume" : "xx" }, "uris" : [ "http://www.mendeley.com/documents/?uuid=bf7e8ec3-73c8-4582-83ac-9eeeb28afd8b"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w:t>
      </w:r>
      <w:r w:rsidRPr="00563ABB">
        <w:rPr>
          <w:noProof/>
        </w:rPr>
        <w:lastRenderedPageBreak/>
        <w:t>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xml:space="preserve">) examines exploration and navigation in a domain which has never been examined before, the temporal domain. Temporal </w:t>
      </w:r>
      <w:r w:rsidR="002E59E4">
        <w:t>navigation</w:t>
      </w:r>
      <w:r>
        <w:t xml:space="preserve">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 xml:space="preserve">The data in this chapter show that certain aspects of learning in navigation and exploration of both time and space relate significantly to learning of relational and contextual information, and ultimately, the systematicity and complexity of </w:t>
      </w:r>
      <w:r w:rsidR="002E59E4">
        <w:t>navigation</w:t>
      </w:r>
      <w:r w:rsidR="00346172">
        <w:t xml:space="preserve"> may be one of the more critical components in determining which individuals will improve most significantly in their temporal relational memory.</w:t>
      </w:r>
    </w:p>
    <w:p w14:paraId="3D32C34F" w14:textId="77777777"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5F7B7EEB" w14:textId="77777777" w:rsidR="008774A8" w:rsidRDefault="007353F3" w:rsidP="008600D6">
      <w:pPr>
        <w:pStyle w:val="Heading2"/>
      </w:pPr>
      <w:bookmarkStart w:id="4" w:name="_Toc505879077"/>
      <w:r>
        <w:t xml:space="preserve">1.1 </w:t>
      </w:r>
      <w:r w:rsidR="008774A8">
        <w:t>Domains and Entities: Building Systematic Understanding of Reconstruction</w:t>
      </w:r>
      <w:bookmarkEnd w:id="4"/>
    </w:p>
    <w:p w14:paraId="1FC0F9AE" w14:textId="77777777"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0F80">
        <w:t xml:space="preserve"> as well as in descriptions of processing in scene-selective visual areas such as the functionally defined Parahippocampal place area </w:t>
      </w:r>
      <w:r w:rsidR="00560F80">
        <w:fldChar w:fldCharType="begin" w:fldLock="1"/>
      </w:r>
      <w:r w:rsidR="00560F80">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manualFormatting" : "(see Epstein, 2014 for a detailed examination)", "plainTextFormattedCitation" : "(Epstein, 2014)", "previouslyFormattedCitation" : "(Epstein, 2014)" }, "properties" : {  }, "schema" : "https://github.com/citation-style-language/schema/raw/master/csl-citation.json" }</w:instrText>
      </w:r>
      <w:r w:rsidR="00560F80">
        <w:fldChar w:fldCharType="separate"/>
      </w:r>
      <w:r w:rsidR="00560F80" w:rsidRPr="00560F80">
        <w:rPr>
          <w:noProof/>
        </w:rPr>
        <w:t>(</w:t>
      </w:r>
      <w:r w:rsidR="00560F80">
        <w:rPr>
          <w:noProof/>
        </w:rPr>
        <w:t xml:space="preserve">see </w:t>
      </w:r>
      <w:r w:rsidR="00560F80" w:rsidRPr="00560F80">
        <w:rPr>
          <w:noProof/>
        </w:rPr>
        <w:t>Epstein, 2014</w:t>
      </w:r>
      <w:r w:rsidR="00560F80">
        <w:rPr>
          <w:noProof/>
        </w:rPr>
        <w:t xml:space="preserve"> for a detailed examination</w:t>
      </w:r>
      <w:r w:rsidR="00560F80" w:rsidRPr="00560F80">
        <w:rPr>
          <w:noProof/>
        </w:rPr>
        <w:t>)</w:t>
      </w:r>
      <w:r w:rsidR="00560F80">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493748CD" w14:textId="77777777" w:rsidR="0026239C" w:rsidRDefault="00781D25" w:rsidP="00EF7D5A">
      <w:r>
        <w:rPr>
          <w:noProof/>
        </w:rPr>
        <mc:AlternateContent>
          <mc:Choice Requires="wps">
            <w:drawing>
              <wp:anchor distT="45720" distB="45720" distL="114300" distR="114300" simplePos="0" relativeHeight="251677696" behindDoc="0" locked="0" layoutInCell="1" allowOverlap="1" wp14:anchorId="373022D1" wp14:editId="4CB47CC6">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001B47E1" w14:textId="77777777" w:rsidR="00CD5B06" w:rsidRDefault="00CD5B06" w:rsidP="00566C24">
                            <w:r w:rsidRPr="00781D25">
                              <w:rPr>
                                <w:b/>
                              </w:rPr>
                              <w:t>Figure 1</w:t>
                            </w:r>
                            <w:r>
                              <w:rPr>
                                <w:b/>
                              </w:rPr>
                              <w:t>.1</w:t>
                            </w:r>
                            <w:r>
                              <w:t xml:space="preserve">. The Beckman Institute; an example of a 3D spatial domain populated by numerous </w:t>
                            </w:r>
                            <w:proofErr w:type="gramStart"/>
                            <w:r>
                              <w:t>entities which</w:t>
                            </w:r>
                            <w:proofErr w:type="gramEnd"/>
                            <w:r>
                              <w:t xml:space="preserve"> occupy specific points in space and have various identities. Red/dotted squares highlight </w:t>
                            </w:r>
                            <w:proofErr w:type="gramStart"/>
                            <w:r>
                              <w:t>entities which</w:t>
                            </w:r>
                            <w:proofErr w:type="gramEnd"/>
                            <w:r>
                              <w:t xml:space="preserve"> occupy the spatial domain. Some occupy fixed locations while others move at different time scales. The blue/dotted arrows illustrate the three spatial </w:t>
                            </w:r>
                            <w:proofErr w:type="gramStart"/>
                            <w:r>
                              <w:t>dimensions which</w:t>
                            </w:r>
                            <w:proofErr w:type="gramEnd"/>
                            <w:r>
                              <w:t xml:space="preserve">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E16C1E" w:rsidRDefault="00E16C1E"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43239165" wp14:editId="468DA4E3">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872740"/>
                    </a:xfrm>
                    <a:prstGeom prst="rect">
                      <a:avLst/>
                    </a:prstGeom>
                  </pic:spPr>
                </pic:pic>
              </a:graphicData>
            </a:graphic>
          </wp:inline>
        </w:drawing>
      </w:r>
    </w:p>
    <w:p w14:paraId="68F0A9FA" w14:textId="77777777" w:rsidR="00566C24" w:rsidRDefault="00566C24" w:rsidP="00EF7D5A"/>
    <w:p w14:paraId="73B5BCED" w14:textId="77777777" w:rsidR="00552250" w:rsidRDefault="00552250" w:rsidP="00EF7D5A"/>
    <w:p w14:paraId="1E1DB986" w14:textId="77777777" w:rsidR="00552250" w:rsidRDefault="00552250" w:rsidP="00EF7D5A"/>
    <w:p w14:paraId="75631308" w14:textId="77777777" w:rsidR="00552250" w:rsidRDefault="00552250" w:rsidP="00EF7D5A"/>
    <w:p w14:paraId="74DE1370" w14:textId="77777777"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xml:space="preserve">) that the 2D space </w:t>
      </w:r>
      <w:r>
        <w:lastRenderedPageBreak/>
        <w:t>in question is finite. However, this was never explicitly stated</w:t>
      </w:r>
      <w:r w:rsidR="00904AAD">
        <w:t xml:space="preserve"> (i.e. the spaces adjacent to the café, outside of the Beckman Institute, outside of Urbana, IL, and outside of Earth’s atmosphere may be 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4C7410">
        <w:instrText>ADDIN CSL_CITATION { "citationItems" : [ { "id" : "ITEM-1", "itemData" : { "DOI" : "10.2307/1774978", "ISBN" : "9998605067", "ISSN" : "00167398",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Close", "given" : "C. F.", "non-dropping-particle" : "", "parse-names" : false, "suffix" : "" } ], "container-title" : "The Geographical Journal", "id" : "ITEM-1", "issue" : "1", "issued" : { "date-parts" : [ [ "1902", "12" ] ] }, "page" : "78", "title" : "Map Projections", "type" : "article-journal", "volume" : "19" }, "uris" : [ "http://www.mendeley.com/documents/?uuid=d49a12fa-e529-49b1-a7ec-8602ecf57434" ] } ], "mendeley" : { "formattedCitation" : "(Close, 1902)", "manualFormatting" : "Snyder, 1987", "plainTextFormattedCitation" : "(Close, 1902)", "previouslyFormattedCitation" : "(Close, 1902)"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4C7410">
        <w:instrText>ADDIN CSL_CITATION { "citationItems" : [ { "id" : "ITEM-1", "itemData" : { "DOI" : "10.1017/CBO9780511524646", "ISBN" : "9780511524646",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A discussion of the Cauchy problem for General Relativity is also included in this 1973 book.", "author" : [ { "dropping-particle" : "", "family" : "Hawking", "given" : "S W", "non-dropping-particle" : "", "parse-names" : false, "suffix" : "" }, { "dropping-particle" : "", "family" : "Ellis", "given" : "G F R", "non-dropping-particle" : "", "parse-names" : false, "suffix" : "" } ], "container-title" : "Book", "id" : "ITEM-1", "issued" : { "date-parts" : [ [ "1973" ] ] }, "number-of-pages" : "xi, 391 p.", "title" : "The Large Scale Structure of Space\u2013Time", "type" : "book"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4C7410">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1998" ] ] }, "number-of-pages" : "336", "title" : "Non-Euclidean geometry", "type" : "book" }, "uris" : [ "http://www.mendeley.com/documents/?uuid=6429aa3e-c4aa-4fab-b12d-663d2434a3fb" ] } ], "mendeley" : { "formattedCitation" : "(Coxeter, 1998)", "manualFormatting" : "(Coxeter, 2008; see Figure 1.2 for visualizations of some of these spaces)", "plainTextFormattedCitation" : "(Coxeter, 1998)", "previouslyFormattedCitation" : "(Coxeter, 199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069CA18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2FB6019" wp14:editId="40A26B6F">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0FDD96D7" w14:textId="77777777" w:rsidR="00CD5B06" w:rsidRDefault="00CD5B06">
                            <w:r w:rsidRPr="00781D25">
                              <w:rPr>
                                <w:b/>
                              </w:rPr>
                              <w:t xml:space="preserve">Figure </w:t>
                            </w:r>
                            <w:r>
                              <w:rPr>
                                <w:b/>
                              </w:rPr>
                              <w:t>1.</w:t>
                            </w:r>
                            <w:r w:rsidRPr="00781D25">
                              <w:rPr>
                                <w:b/>
                              </w:rPr>
                              <w:t>2</w:t>
                            </w:r>
                            <w:r>
                              <w:t xml:space="preserve">: Examples of spaces with different geometries. </w:t>
                            </w:r>
                            <w:proofErr w:type="gramStart"/>
                            <w:r>
                              <w:t xml:space="preserve">Euclidean, </w:t>
                            </w:r>
                            <w:proofErr w:type="spellStart"/>
                            <w:r>
                              <w:t>toroidal</w:t>
                            </w:r>
                            <w:proofErr w:type="spellEnd"/>
                            <w:r>
                              <w:t>, and hyperboli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E16C1E" w:rsidRDefault="00E16C1E">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32005EB0" wp14:editId="533D45DA">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70AD93B5" wp14:editId="4E088CF3">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lastRenderedPageBreak/>
        <w:t xml:space="preserve"> </w:t>
      </w:r>
      <w:r w:rsidR="00DF6251">
        <w:rPr>
          <w:noProof/>
        </w:rPr>
        <w:drawing>
          <wp:inline distT="0" distB="0" distL="0" distR="0" wp14:anchorId="39142C68" wp14:editId="55F85B5C">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41ECA868" w14:textId="77777777"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rsidR="00566C24">
        <w:fldChar w:fldCharType="separate"/>
      </w:r>
      <w:r w:rsidR="004C7410" w:rsidRPr="004C7410">
        <w:rPr>
          <w:noProof/>
        </w:rPr>
        <w:t>(Kolarik et al., 2016, 2017; Yonelinas, 2013)</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w:t>
      </w:r>
      <w:r w:rsidR="00566C24">
        <w:lastRenderedPageBreak/>
        <w:t xml:space="preserve">to certain brain regions, and, by extension, we may better understand neural information processing as a whole. </w:t>
      </w:r>
    </w:p>
    <w:p w14:paraId="2F056FC1"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33D5C080" wp14:editId="2A46AD71">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1C00EB73" w14:textId="77777777" w:rsidR="00CD5B06" w:rsidRDefault="00CD5B06" w:rsidP="0002455A">
                            <w:r w:rsidRPr="00781D25">
                              <w:rPr>
                                <w:b/>
                              </w:rPr>
                              <w:t xml:space="preserve">Figure </w:t>
                            </w:r>
                            <w:r>
                              <w:rPr>
                                <w:b/>
                              </w:rPr>
                              <w:t>1.</w:t>
                            </w:r>
                            <w:r w:rsidRPr="00781D25">
                              <w:rPr>
                                <w:b/>
                              </w:rPr>
                              <w:t>3</w:t>
                            </w:r>
                            <w:r>
                              <w:t xml:space="preserve">: Examples of </w:t>
                            </w:r>
                            <w:proofErr w:type="spellStart"/>
                            <w:r>
                              <w:t>heatmaps</w:t>
                            </w:r>
                            <w:proofErr w:type="spellEnd"/>
                            <w:r>
                              <w:t xml:space="preserve">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E16C1E" w:rsidRDefault="00E16C1E"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747891B4" wp14:editId="507A956F">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6"/>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9C3A4A9" wp14:editId="31909900">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7"/>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134A51EB" wp14:editId="253571B3">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E57A4E4" wp14:editId="535D6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E9D0E02" w14:textId="77777777" w:rsidR="0002455A" w:rsidRDefault="0002455A" w:rsidP="00EF7D5A"/>
    <w:p w14:paraId="6A2F6D31" w14:textId="77777777" w:rsidR="0002455A" w:rsidRDefault="0002455A" w:rsidP="00EF7D5A"/>
    <w:p w14:paraId="387CE46A" w14:textId="7777777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2A539AC3" w14:textId="77777777"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w:t>
      </w:r>
      <w:r>
        <w:lastRenderedPageBreak/>
        <w:t xml:space="preserve">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64650607" w14:textId="77777777" w:rsidR="008774A8" w:rsidRDefault="007353F3" w:rsidP="008774A8">
      <w:pPr>
        <w:pStyle w:val="Heading4"/>
      </w:pPr>
      <w:r>
        <w:t>1.1.</w:t>
      </w:r>
      <w:r w:rsidR="00FC5D71">
        <w:t>2</w:t>
      </w:r>
      <w:r>
        <w:t xml:space="preserve"> </w:t>
      </w:r>
      <w:r w:rsidR="004C38FD">
        <w:t>Domains Other than Space and Time</w:t>
      </w:r>
    </w:p>
    <w:p w14:paraId="12A5168F" w14:textId="77777777"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rsidR="00566C24">
        <w:fldChar w:fldCharType="separate"/>
      </w:r>
      <w:r w:rsidR="004C7410" w:rsidRPr="004C7410">
        <w:rPr>
          <w:noProof/>
        </w:rPr>
        <w:t>(B. J.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w:t>
      </w:r>
      <w:r w:rsidR="00566C24">
        <w:lastRenderedPageBreak/>
        <w:t>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6FBE4764" w14:textId="77777777" w:rsidTr="008B6BE1">
        <w:tc>
          <w:tcPr>
            <w:tcW w:w="4675" w:type="dxa"/>
          </w:tcPr>
          <w:p w14:paraId="625F2185" w14:textId="77777777" w:rsidR="0089174C" w:rsidRPr="008B6BE1" w:rsidRDefault="0089174C" w:rsidP="00286C57">
            <w:pPr>
              <w:pStyle w:val="Heading5"/>
              <w:rPr>
                <w:sz w:val="16"/>
                <w:szCs w:val="16"/>
              </w:rPr>
            </w:pPr>
            <w:r w:rsidRPr="008B6BE1">
              <w:rPr>
                <w:sz w:val="16"/>
                <w:szCs w:val="16"/>
              </w:rPr>
              <w:t>Domains</w:t>
            </w:r>
          </w:p>
        </w:tc>
        <w:tc>
          <w:tcPr>
            <w:tcW w:w="4675" w:type="dxa"/>
          </w:tcPr>
          <w:p w14:paraId="7695E6A5" w14:textId="77777777" w:rsidR="0089174C" w:rsidRPr="008B6BE1" w:rsidRDefault="0089174C" w:rsidP="00286C57">
            <w:pPr>
              <w:pStyle w:val="Heading5"/>
              <w:rPr>
                <w:sz w:val="16"/>
                <w:szCs w:val="16"/>
              </w:rPr>
            </w:pPr>
            <w:r w:rsidRPr="008B6BE1">
              <w:rPr>
                <w:sz w:val="16"/>
                <w:szCs w:val="16"/>
              </w:rPr>
              <w:t>Entities</w:t>
            </w:r>
          </w:p>
        </w:tc>
      </w:tr>
      <w:tr w:rsidR="0089174C" w:rsidRPr="008B6BE1" w14:paraId="1FDADFA9" w14:textId="77777777" w:rsidTr="008B6BE1">
        <w:trPr>
          <w:trHeight w:val="1457"/>
        </w:trPr>
        <w:tc>
          <w:tcPr>
            <w:tcW w:w="4675" w:type="dxa"/>
          </w:tcPr>
          <w:p w14:paraId="71C5C67B" w14:textId="77777777"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4B5C3FF7" w14:textId="77777777" w:rsidR="0089174C" w:rsidRPr="008B6BE1" w:rsidRDefault="00FE6C4F" w:rsidP="0082313E">
            <w:pPr>
              <w:jc w:val="center"/>
              <w:rPr>
                <w:b/>
                <w:sz w:val="16"/>
                <w:szCs w:val="16"/>
              </w:rPr>
            </w:pPr>
            <w:r w:rsidRPr="008B6BE1">
              <w:rPr>
                <w:b/>
                <w:noProof/>
                <w:sz w:val="16"/>
                <w:szCs w:val="16"/>
              </w:rPr>
              <w:drawing>
                <wp:inline distT="0" distB="0" distL="0" distR="0" wp14:anchorId="428C90CB" wp14:editId="259B942A">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2D0EB422" w14:textId="77777777"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2821482E" w14:textId="77777777" w:rsidR="0089174C" w:rsidRPr="008B6BE1" w:rsidRDefault="00FE6C4F" w:rsidP="00C34F0A">
            <w:pPr>
              <w:jc w:val="center"/>
              <w:rPr>
                <w:sz w:val="16"/>
                <w:szCs w:val="16"/>
              </w:rPr>
            </w:pPr>
            <w:r w:rsidRPr="008B6BE1">
              <w:rPr>
                <w:noProof/>
                <w:sz w:val="16"/>
                <w:szCs w:val="16"/>
              </w:rPr>
              <w:drawing>
                <wp:inline distT="0" distB="0" distL="0" distR="0" wp14:anchorId="5C8FCF9F" wp14:editId="141CE1BA">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1868E63A" w14:textId="77777777" w:rsidTr="008B6BE1">
        <w:tc>
          <w:tcPr>
            <w:tcW w:w="4675" w:type="dxa"/>
          </w:tcPr>
          <w:p w14:paraId="2AC30CCB" w14:textId="77777777"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7CE9CA5" w14:textId="77777777" w:rsidR="00FE6C4F" w:rsidRPr="008B6BE1" w:rsidRDefault="00FE6C4F" w:rsidP="0082313E">
            <w:pPr>
              <w:jc w:val="center"/>
              <w:rPr>
                <w:b/>
                <w:sz w:val="16"/>
                <w:szCs w:val="16"/>
              </w:rPr>
            </w:pPr>
            <w:r w:rsidRPr="008B6BE1">
              <w:rPr>
                <w:b/>
                <w:noProof/>
                <w:sz w:val="16"/>
                <w:szCs w:val="16"/>
              </w:rPr>
              <w:drawing>
                <wp:inline distT="0" distB="0" distL="0" distR="0" wp14:anchorId="330C63AE" wp14:editId="7D58CC25">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6C5C11B2" w14:textId="77777777"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231FDCDE" w14:textId="77777777" w:rsidR="0089174C" w:rsidRPr="008B6BE1" w:rsidRDefault="00FE6C4F" w:rsidP="00FC5D71">
            <w:pPr>
              <w:jc w:val="center"/>
              <w:rPr>
                <w:sz w:val="16"/>
                <w:szCs w:val="16"/>
              </w:rPr>
            </w:pPr>
            <w:r w:rsidRPr="008B6BE1">
              <w:rPr>
                <w:noProof/>
                <w:sz w:val="16"/>
                <w:szCs w:val="16"/>
              </w:rPr>
              <w:drawing>
                <wp:inline distT="0" distB="0" distL="0" distR="0" wp14:anchorId="529CA1A6" wp14:editId="5DF24108">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16EDF803" w14:textId="77777777" w:rsidTr="008B6BE1">
        <w:tc>
          <w:tcPr>
            <w:tcW w:w="4675" w:type="dxa"/>
          </w:tcPr>
          <w:p w14:paraId="0B54EDAE" w14:textId="77777777"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542EDEF0" w14:textId="77777777" w:rsidR="0089174C" w:rsidRPr="008B6BE1" w:rsidRDefault="00FE6C4F" w:rsidP="0082313E">
            <w:pPr>
              <w:jc w:val="center"/>
              <w:rPr>
                <w:sz w:val="16"/>
                <w:szCs w:val="16"/>
              </w:rPr>
            </w:pPr>
            <w:r w:rsidRPr="008B6BE1">
              <w:rPr>
                <w:noProof/>
                <w:sz w:val="16"/>
                <w:szCs w:val="16"/>
              </w:rPr>
              <w:drawing>
                <wp:inline distT="0" distB="0" distL="0" distR="0" wp14:anchorId="31B5C70B" wp14:editId="25A1C37E">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52B75E8" w14:textId="77777777"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0F56FB28" w14:textId="77777777" w:rsidR="0089174C" w:rsidRPr="008B6BE1" w:rsidRDefault="00FE6C4F" w:rsidP="0082313E">
            <w:pPr>
              <w:jc w:val="center"/>
              <w:rPr>
                <w:sz w:val="16"/>
                <w:szCs w:val="16"/>
              </w:rPr>
            </w:pPr>
            <w:r w:rsidRPr="008B6BE1">
              <w:rPr>
                <w:noProof/>
                <w:sz w:val="16"/>
                <w:szCs w:val="16"/>
              </w:rPr>
              <w:drawing>
                <wp:inline distT="0" distB="0" distL="0" distR="0" wp14:anchorId="49D59216" wp14:editId="2152439D">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9">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5233159D" w14:textId="77777777" w:rsidTr="008B6BE1">
        <w:tc>
          <w:tcPr>
            <w:tcW w:w="4675" w:type="dxa"/>
          </w:tcPr>
          <w:p w14:paraId="425053B2" w14:textId="77777777"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1EA7ADE1" w14:textId="77777777" w:rsidR="0022708C" w:rsidRPr="008B6BE1" w:rsidRDefault="008B6BE1" w:rsidP="0082313E">
            <w:pPr>
              <w:jc w:val="center"/>
              <w:rPr>
                <w:sz w:val="16"/>
                <w:szCs w:val="16"/>
              </w:rPr>
            </w:pPr>
            <w:r>
              <w:rPr>
                <w:noProof/>
              </w:rPr>
              <w:drawing>
                <wp:inline distT="0" distB="0" distL="0" distR="0" wp14:anchorId="6BF8ADE8" wp14:editId="3E348F3F">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0168485F" wp14:editId="18AD07E1">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41141263" wp14:editId="3A124887">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21C65EE4" w14:textId="77777777"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6A753C0E" wp14:editId="2E8DDD33">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E988A9E" w14:textId="77777777" w:rsidTr="008B6BE1">
        <w:tc>
          <w:tcPr>
            <w:tcW w:w="4675" w:type="dxa"/>
          </w:tcPr>
          <w:p w14:paraId="0CD0F823" w14:textId="77777777"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47CC10DC" w14:textId="77777777" w:rsidR="00FC5D71" w:rsidRPr="008B6BE1" w:rsidRDefault="00FC5D71" w:rsidP="0082313E">
            <w:pPr>
              <w:jc w:val="center"/>
              <w:rPr>
                <w:sz w:val="16"/>
                <w:szCs w:val="16"/>
              </w:rPr>
            </w:pPr>
            <w:r w:rsidRPr="008B6BE1">
              <w:rPr>
                <w:noProof/>
                <w:sz w:val="16"/>
                <w:szCs w:val="16"/>
              </w:rPr>
              <w:drawing>
                <wp:inline distT="0" distB="0" distL="0" distR="0" wp14:anchorId="136BA786" wp14:editId="240689C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7AAF9FF6" w14:textId="77777777"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29E0B026" wp14:editId="2BD26A43">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0A98C0" w14:textId="77777777"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4243589E" wp14:editId="2CAB7BCB">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68AD227F" w14:textId="77777777" w:rsidR="00CD5B06" w:rsidRDefault="00CD5B06"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E16C1E" w:rsidRDefault="00E16C1E"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w:t>
      </w:r>
      <w:r w:rsidR="00F81F31">
        <w:lastRenderedPageBreak/>
        <w:t xml:space="preserve">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1A92F749" w14:textId="77777777" w:rsidR="004C38FD" w:rsidRDefault="007353F3" w:rsidP="004C38FD">
      <w:pPr>
        <w:pStyle w:val="Heading4"/>
      </w:pPr>
      <w:r>
        <w:t>1.1.</w:t>
      </w:r>
      <w:r w:rsidR="00FC5D71">
        <w:t>3</w:t>
      </w:r>
      <w:r>
        <w:t xml:space="preserve"> </w:t>
      </w:r>
      <w:r w:rsidR="004C38FD">
        <w:t xml:space="preserve">2D Spatial Reconstruction – The </w:t>
      </w:r>
      <w:r w:rsidR="00940598">
        <w:t>Spatial Reconstruction</w:t>
      </w:r>
      <w:r w:rsidR="004C38FD">
        <w:t xml:space="preserve"> Task</w:t>
      </w:r>
    </w:p>
    <w:p w14:paraId="132576FA" w14:textId="77777777" w:rsidR="00566C24" w:rsidRDefault="00F81F31" w:rsidP="00AA15F8">
      <w:pPr>
        <w:spacing w:line="360" w:lineRule="auto"/>
      </w:pPr>
      <w:r>
        <w:t xml:space="preserve">In the parlance of the previous sections, the </w:t>
      </w:r>
      <w:r w:rsidR="00940598">
        <w:t xml:space="preserve">Spatial Reconstruction </w:t>
      </w:r>
      <w:r>
        <w:t xml:space="preserve">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7f26bf7f-6aa3-48e1-817e-d06761192c0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 Schwarb, Johnson, McGarry, &amp; Cohen, 2016; Watson et al., 2013)", "plainTextFormattedCitation" : "(Jeneson et al., 2010; Lucas et al., 2016; Monti et al., 2015; Schwarb et al., 2017; Schwarb, Johnson, McGarry, &amp; Cohen, 2016; Watson et al., 2013)", "previouslyFormattedCitation" : "(Jeneson et al., 2010; Lucas et al., 2016; Monti et al., 2015; Schwarb et al., 2017; Schwarb, Johnson, McGarry, &amp; Cohen, 2016; Watson et al., 2013)" }, "properties" : {  }, "schema" : "https://github.com/citation-style-language/schema/raw/master/csl-citation.json" }</w:instrText>
      </w:r>
      <w:r w:rsidR="00566C24">
        <w:fldChar w:fldCharType="separate"/>
      </w:r>
      <w:r w:rsidR="004C7410" w:rsidRPr="004C7410">
        <w:rPr>
          <w:noProof/>
        </w:rPr>
        <w:t>(Jeneson et al., 2010; Lucas et al., 2016; Monti et al., 2015; Schwarb et al., 2017;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F5204ED" w14:textId="77777777" w:rsidR="009361C2" w:rsidRDefault="009361C2" w:rsidP="009361C2"/>
    <w:p w14:paraId="2893C31A" w14:textId="77777777"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49B8DEC8" wp14:editId="544775C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11BDD16B" w14:textId="77777777" w:rsidR="00CD5B06" w:rsidRDefault="00CD5B06"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E16C1E" w:rsidRDefault="00E16C1E"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47EF677" wp14:editId="25C20787">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7B08F77" w14:textId="77777777" w:rsidR="00880BAB" w:rsidRDefault="00880BAB" w:rsidP="004C38FD">
      <w:pPr>
        <w:pStyle w:val="Heading4"/>
      </w:pPr>
    </w:p>
    <w:p w14:paraId="5B7CABF5" w14:textId="77777777" w:rsidR="00880BAB" w:rsidRDefault="00880BAB" w:rsidP="004C38FD">
      <w:pPr>
        <w:pStyle w:val="Heading4"/>
      </w:pPr>
    </w:p>
    <w:p w14:paraId="58DDCD24" w14:textId="77777777" w:rsidR="00880BAB" w:rsidRDefault="00880BAB" w:rsidP="004C38FD">
      <w:pPr>
        <w:pStyle w:val="Heading4"/>
      </w:pPr>
    </w:p>
    <w:p w14:paraId="5013B093" w14:textId="77777777" w:rsidR="00880BAB" w:rsidRDefault="00880BAB" w:rsidP="004C38FD">
      <w:pPr>
        <w:pStyle w:val="Heading4"/>
      </w:pPr>
    </w:p>
    <w:p w14:paraId="1E69D0B8" w14:textId="77777777" w:rsidR="00880BAB" w:rsidRDefault="00880BAB" w:rsidP="004C38FD">
      <w:pPr>
        <w:pStyle w:val="Heading4"/>
      </w:pPr>
    </w:p>
    <w:p w14:paraId="5C78EA19" w14:textId="77777777" w:rsidR="00880BAB" w:rsidRDefault="00880BAB" w:rsidP="004C38FD">
      <w:pPr>
        <w:pStyle w:val="Heading4"/>
      </w:pPr>
    </w:p>
    <w:p w14:paraId="25B9B752" w14:textId="77777777"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4C7410">
        <w:instrText>ADDIN CSL_CITATION { "citationItems" : [ { "id" : "ITEM-1", "itemData" : { "ISBN" : "0270-6474 (Print)\\n0270-6474 (Linking)",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ohn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8edb5900-9e01-4ad7-b1ae-98fd7a1eec25"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4C7410">
        <w:instrText>ADDIN CSL_CITATION { "citationItems" : [ { "id" : "ITEM-1", "itemData" : { "DOI" : "10.1162/NECO_a_00891", "ISSN" : "0899-7667",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Singh", "given" : "Inder", "non-dropping-particle" : "", "parse-names" : false, "suffix" : "" }, { "dropping-particle" : "", "family" : "Howard", "given" : "Marc W", "non-dropping-particle" : "", "parse-names" : false, "suffix" : "" } ], "container-title" : "Neural Computation", "id" : "ITEM-1", "issue" : "12", "issued" : { "date-parts" : [ [ "2016" ] ] }, "page" : "2594-2627", "title" : "Neural Mechanism to Simulate a Scale-Invariant Future", "type" : "article-journal", "volume" : "28"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Singh, &amp; Howard, 2016)", "plainTextFormattedCitation" : "(Howard, Fotedar, Datey, &amp; Hasselmo, 2005; Howard &amp; Kahana, 2002; Howard &amp; Natu, 2005; Shankar, Singh, &amp; Howard, 2016)", "previouslyFormattedCitation" : "(Howard, Fotedar, Datey, &amp; Hasselmo, 2005; Howard &amp; Kahana, 2002; Howard &amp; Natu, 2005; Shankar, Singh, &amp; Howard, 2016)" }, "properties" : {  }, "schema" : "https://github.com/citation-style-language/schema/raw/master/csl-citation.json" }</w:instrText>
      </w:r>
      <w:r>
        <w:fldChar w:fldCharType="separate"/>
      </w:r>
      <w:r w:rsidR="004C7410" w:rsidRPr="004C7410">
        <w:rPr>
          <w:noProof/>
        </w:rPr>
        <w:t>(Howard, Fotedar, Datey, &amp; Hasselmo, 2005; Howard &amp; Kahana, 2002; Howard &amp; Natu, 2005; Shankar, Singh, &amp; Howard, 2016)</w:t>
      </w:r>
      <w:r>
        <w:fldChar w:fldCharType="end"/>
      </w:r>
      <w:r>
        <w:t xml:space="preserve">. Rotation, sheering, or other more complex transformations can potentially result in the relative positions of items being </w:t>
      </w:r>
      <w:r>
        <w:lastRenderedPageBreak/>
        <w:t>changed, 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60BA9064" w14:textId="77777777" w:rsidR="00780F30" w:rsidRDefault="00780F30" w:rsidP="00780F30">
      <w:pPr>
        <w:jc w:val="center"/>
      </w:pPr>
      <w:r>
        <w:rPr>
          <w:noProof/>
        </w:rPr>
        <w:lastRenderedPageBreak/>
        <mc:AlternateContent>
          <mc:Choice Requires="wps">
            <w:drawing>
              <wp:anchor distT="45720" distB="45720" distL="114300" distR="114300" simplePos="0" relativeHeight="251669504" behindDoc="0" locked="0" layoutInCell="1" allowOverlap="1" wp14:anchorId="1FA786C9" wp14:editId="78EA7E18">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386F7104" w14:textId="77777777" w:rsidR="00CD5B06" w:rsidRDefault="00CD5B06"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E16C1E" w:rsidRDefault="00E16C1E"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56F45DF2" wp14:editId="77C4F73C">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704230BB" w14:textId="77777777" w:rsidR="00566C24" w:rsidRDefault="00566C24" w:rsidP="00AA15F8">
      <w:pPr>
        <w:spacing w:line="360" w:lineRule="auto"/>
      </w:pPr>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 xml:space="preserve">(Kolarik et al., 2016, </w:t>
      </w:r>
      <w:r w:rsidR="00625AB3" w:rsidRPr="00625AB3">
        <w:rPr>
          <w:noProof/>
        </w:rPr>
        <w:lastRenderedPageBreak/>
        <w:t>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r w:rsidR="00940598">
        <w:t>is</w:t>
      </w:r>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36545F0F" w14:textId="77777777"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w:t>
      </w:r>
      <w:r w:rsidR="00180A7E">
        <w:lastRenderedPageBreak/>
        <w:t>description of these representational differences)</w:t>
      </w:r>
      <w:r>
        <w:t xml:space="preserve">. If the relations are arbitrary, these errors should be thought of as distinct from the sorts which might result from some failure to remember location. </w:t>
      </w:r>
    </w:p>
    <w:p w14:paraId="5DCF964B" w14:textId="77777777"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5A4DAF55" wp14:editId="714C3781">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4F0E5C0D" w14:textId="77777777" w:rsidR="00CD5B06" w:rsidRDefault="00CD5B06" w:rsidP="00327E3C">
                            <w:r w:rsidRPr="00781D25">
                              <w:rPr>
                                <w:b/>
                              </w:rPr>
                              <w:t xml:space="preserve">Figure </w:t>
                            </w:r>
                            <w:r>
                              <w:rPr>
                                <w:b/>
                              </w:rPr>
                              <w:t>1.</w:t>
                            </w:r>
                            <w:r w:rsidRPr="00781D25">
                              <w:rPr>
                                <w:b/>
                              </w:rPr>
                              <w:t>6</w:t>
                            </w:r>
                            <w:r>
                              <w:t xml:space="preserve">: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w:t>
                            </w:r>
                            <w:proofErr w:type="spellStart"/>
                            <w:r>
                              <w:t>misassigned</w:t>
                            </w:r>
                            <w:proofErr w:type="spellEnd"/>
                            <w:r>
                              <w:t xml:space="preserve">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w:t>
                            </w:r>
                            <w:proofErr w:type="gramStart"/>
                            <w:r>
                              <w:t>information which</w:t>
                            </w:r>
                            <w:proofErr w:type="gramEnd"/>
                            <w:r>
                              <w:t xml:space="preserve">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E16C1E" w:rsidRDefault="00E16C1E"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3FA31B9" wp14:editId="00524261">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7FC59EE6" w14:textId="77777777" w:rsidR="004C38FD" w:rsidRDefault="007353F3" w:rsidP="004C38FD">
      <w:pPr>
        <w:pStyle w:val="Heading4"/>
      </w:pPr>
      <w:r>
        <w:t>1.1.</w:t>
      </w:r>
      <w:r w:rsidR="00FC5D71">
        <w:t>4</w:t>
      </w:r>
      <w:r>
        <w:t xml:space="preserve"> </w:t>
      </w:r>
      <w:r w:rsidR="004C38FD">
        <w:t>Sampling and Encoding During Study</w:t>
      </w:r>
    </w:p>
    <w:p w14:paraId="5B6DCDB9" w14:textId="77777777"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w:t>
      </w:r>
      <w:r>
        <w:lastRenderedPageBreak/>
        <w:t xml:space="preserve">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E7A08E7" w14:textId="77777777" w:rsidR="004C38FD" w:rsidRPr="004C38FD" w:rsidRDefault="007353F3" w:rsidP="008600D6">
      <w:pPr>
        <w:pStyle w:val="Heading2"/>
      </w:pPr>
      <w:bookmarkStart w:id="5" w:name="_Toc505879078"/>
      <w:r>
        <w:t xml:space="preserve">1.2 </w:t>
      </w:r>
      <w:r w:rsidR="004C38FD">
        <w:t>Overview of Chapters</w:t>
      </w:r>
      <w:bookmarkEnd w:id="5"/>
    </w:p>
    <w:p w14:paraId="4AB43F76" w14:textId="77777777"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w:t>
      </w:r>
      <w:r>
        <w:lastRenderedPageBreak/>
        <w:t xml:space="preserve">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exploration behavior relate to changes in various memory measures such that rapid </w:t>
      </w:r>
      <w:r w:rsidR="00A65013">
        <w:t>changes</w:t>
      </w:r>
      <w:r w:rsidR="00180A7E">
        <w:t xml:space="preserve">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 xml:space="preserve">contiguity of </w:t>
      </w:r>
      <w:r w:rsidR="002E59E4">
        <w:t>navigation</w:t>
      </w:r>
      <w:r w:rsidR="00C956EA">
        <w:t xml:space="preserve"> relates to faster improvements in several aspects of relational and contextual memory</w:t>
      </w:r>
      <w:r w:rsidR="00180A7E">
        <w:t>.</w:t>
      </w:r>
    </w:p>
    <w:p w14:paraId="7FF37EE2" w14:textId="77777777" w:rsidR="004C38FD" w:rsidRDefault="007353F3" w:rsidP="004C38FD">
      <w:pPr>
        <w:pStyle w:val="Heading4"/>
      </w:pPr>
      <w:bookmarkStart w:id="6" w:name="_Hlk506045172"/>
      <w:r>
        <w:t xml:space="preserve">1.2.1 </w:t>
      </w:r>
      <w:r w:rsidR="004C38FD">
        <w:t>Reconstructing Relational Information</w:t>
      </w:r>
    </w:p>
    <w:p w14:paraId="3B57AF52" w14:textId="77777777"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DEDA326" w14:textId="77777777" w:rsidR="00566C24" w:rsidRDefault="00566C24" w:rsidP="00AA15F8">
      <w:pPr>
        <w:spacing w:line="360" w:lineRule="auto"/>
      </w:pPr>
      <w:r>
        <w:lastRenderedPageBreak/>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fldChar w:fldCharType="separate"/>
      </w:r>
      <w:r w:rsidR="004C7410" w:rsidRPr="004C7410">
        <w:rPr>
          <w:noProof/>
        </w:rPr>
        <w:t>(Kolarik et al., 2016, 2017; Yonelinas, 2013)</w:t>
      </w:r>
      <w:r>
        <w:fldChar w:fldCharType="end"/>
      </w:r>
      <w:r>
        <w:t>.</w:t>
      </w:r>
    </w:p>
    <w:p w14:paraId="1098B1CA" w14:textId="77777777"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4CE942B6" w14:textId="77777777"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2BB12007" w14:textId="77777777" w:rsidR="00566C24" w:rsidRDefault="00566C24" w:rsidP="00AA15F8">
      <w:pPr>
        <w:spacing w:line="360" w:lineRule="auto"/>
      </w:pPr>
      <w:r>
        <w:t xml:space="preserve">Beyond just the spatial domain, episodic memory (which is critically supported by the hippocampus;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that contextual boundaries impact perceived distances across time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w:t>
      </w:r>
      <w:r w:rsidR="002E59E4">
        <w:t>navigation</w:t>
      </w:r>
      <w:r>
        <w:t xml:space="preserve"> of both domains simultaneously (known as a Spatiotemporal Navigation Task) in Virtual Reality (VR). Virtual Reality allows increased measurement </w:t>
      </w:r>
      <w:r>
        <w:lastRenderedPageBreak/>
        <w:t xml:space="preserve">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5267333" w14:textId="77777777"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w:t>
      </w:r>
      <w:r w:rsidR="00940598">
        <w:t>any temporally task-relevant stimuli, relating to a topological representation of time</w:t>
      </w:r>
      <w:r w:rsidR="00761DED">
        <w:t xml:space="preserve"> (i.e. where the relative distances between events are represented independently of a grid-like representation)</w:t>
      </w:r>
      <w:r w:rsidR="00940598">
        <w:t xml:space="preserve">, or firing exclusively in relation to some task start point (as is the experiments up until now), relating to a metric </w:t>
      </w:r>
      <w:r w:rsidR="00761DED">
        <w:t xml:space="preserve">(i.e. grid-like) </w:t>
      </w:r>
      <w:r w:rsidR="00940598">
        <w:t>representation of time</w:t>
      </w:r>
      <w:r w:rsidR="00761DED">
        <w:t xml:space="preserve"> </w:t>
      </w:r>
      <w:r w:rsidR="00761DED">
        <w:fldChar w:fldCharType="begin" w:fldLock="1"/>
      </w:r>
      <w:r w:rsidR="00761DED">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see Ekstrom &amp; Ranganath, 2017 for a discussion of the distinction between topological and metric representations)", "plainTextFormattedCitation" : "(Ekstrom &amp; Ranganath, 2017)", "previouslyFormattedCitation" : "(Ekstrom &amp; Ranganath, 2017)"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Ekstrom &amp; Ranganath, 2017</w:t>
      </w:r>
      <w:r w:rsidR="00761DED">
        <w:rPr>
          <w:noProof/>
        </w:rPr>
        <w:t xml:space="preserve"> for a discussion of the distinction between topological and metric representations</w:t>
      </w:r>
      <w:r w:rsidR="00761DED" w:rsidRPr="00761DED">
        <w:rPr>
          <w:noProof/>
        </w:rPr>
        <w:t>)</w:t>
      </w:r>
      <w:r w:rsidR="00761DED">
        <w:fldChar w:fldCharType="end"/>
      </w:r>
      <w:r>
        <w:t xml:space="preserve">. Based on what we know of other selective cells in the hippocampus (i.e. orientation selective), </w:t>
      </w:r>
      <w:r w:rsidR="00CC0BD9">
        <w:t>we</w:t>
      </w:r>
      <w:r w:rsidR="00940598">
        <w:t xml:space="preserve"> would</w:t>
      </w:r>
      <w:r>
        <w:t xml:space="preserve"> </w:t>
      </w:r>
      <w:r w:rsidR="00940598">
        <w:t>predict</w:t>
      </w:r>
      <w:r>
        <w:t xml:space="preserve"> that time cells </w:t>
      </w:r>
      <w:r w:rsidR="00940598">
        <w:t>should exist which fire relative</w:t>
      </w:r>
      <w:r>
        <w:t xml:space="preserve"> to </w:t>
      </w:r>
      <w:r w:rsidR="00940598">
        <w:t>task-relevant temporal stimuli, i.e. a topological representation of time. H</w:t>
      </w:r>
      <w:r>
        <w:t>owever</w:t>
      </w:r>
      <w:r w:rsidR="00940598">
        <w:t>,</w:t>
      </w:r>
      <w:r>
        <w:t xml:space="preserve"> without the manipulation allowing for </w:t>
      </w:r>
      <w:r w:rsidR="00940598">
        <w:t xml:space="preserve">the re-exploration of temporal moments, </w:t>
      </w:r>
      <w:r>
        <w:t>it is difficult to dissociate the two</w:t>
      </w:r>
      <w:r w:rsidR="00940598">
        <w:t xml:space="preserve"> possibilities as temporal relations always occur at precisely the same temporal distance from one another</w:t>
      </w:r>
      <w:r>
        <w:t xml:space="preserve">. This task presents a manipulation which might one day lead to a better understanding of these </w:t>
      </w:r>
      <w:r>
        <w:lastRenderedPageBreak/>
        <w:t>temporal representations</w:t>
      </w:r>
      <w:r w:rsidR="00940598">
        <w:t>, though this behavioral evidence, alone, will not be sufficient to disentangle these possibilities</w:t>
      </w:r>
      <w:r>
        <w:t>.</w:t>
      </w:r>
    </w:p>
    <w:p w14:paraId="6F1E5061" w14:textId="77777777"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7C3648">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78FE85CE" w14:textId="77777777"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576037AE" w14:textId="77777777"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w:t>
      </w:r>
      <w:r w:rsidR="001E19AD">
        <w:lastRenderedPageBreak/>
        <w:t>systematic biases in both distance judgements and relational memory errors which do not necessarily improve with restudy.</w:t>
      </w:r>
    </w:p>
    <w:p w14:paraId="2144F431" w14:textId="77777777" w:rsidR="004C38FD" w:rsidRDefault="007353F3" w:rsidP="004C38FD">
      <w:pPr>
        <w:pStyle w:val="Heading4"/>
      </w:pPr>
      <w:r>
        <w:t xml:space="preserve">1.2.3 </w:t>
      </w:r>
      <w:r w:rsidR="004C38FD">
        <w:t>Spatiotemporal Navigation, Sampling, and Information Encoding in Virtual Reality</w:t>
      </w:r>
    </w:p>
    <w:p w14:paraId="6D58B771" w14:textId="77777777"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systematicity, and contiguity of </w:t>
      </w:r>
      <w:r w:rsidR="002E59E4">
        <w:t>navigation</w:t>
      </w:r>
      <w:r w:rsidR="005B43EC">
        <w:t xml:space="preserve"> relate to changes in relational and 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4C7410">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xml:space="preserve">) and novel metrics which relate to systematicity of </w:t>
      </w:r>
      <w:r w:rsidR="002E59E4">
        <w:t>navigation</w:t>
      </w:r>
      <w:r w:rsidR="005B43EC">
        <w:t xml:space="preserve"> (i.e. Lacunarity) are specifically examined to observe relationships with</w:t>
      </w:r>
      <w:r>
        <w:t xml:space="preserve"> relational memory and contextual biases at test. Additionally, an analysis of the order of </w:t>
      </w:r>
      <w:r w:rsidR="002E59E4">
        <w:t>navigation</w:t>
      </w:r>
      <w:r>
        <w:t xml:space="preserve"> versus order of reconstruction and associated accuracies (more akin to the Recency and Contiguity effects explored in traditional temporal free recall tasks) is </w:t>
      </w:r>
      <w:r w:rsidR="005B43EC">
        <w:t>examined</w:t>
      </w:r>
      <w:r>
        <w:t>.</w:t>
      </w:r>
    </w:p>
    <w:p w14:paraId="7F825A5D" w14:textId="77777777" w:rsidR="00706068" w:rsidRDefault="00706068" w:rsidP="00706068">
      <w:pPr>
        <w:spacing w:line="360" w:lineRule="auto"/>
      </w:pPr>
      <w:r>
        <w:t>In this task, individual improvements in spatial and temporal navigation are shown to relate to improvements in memory in those domains separably,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systematicity,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w:t>
      </w:r>
      <w:r>
        <w:lastRenderedPageBreak/>
        <w:t xml:space="preserve">exploring an otherwise temporally-flexible environment in the implied, forward order with increasing contiguity is suggested to be a critical element in improving temporal, relational, and contextual memory organization. </w:t>
      </w:r>
    </w:p>
    <w:bookmarkEnd w:id="6"/>
    <w:p w14:paraId="46D1ACC7" w14:textId="77777777" w:rsidR="00FA74FB" w:rsidRDefault="00FA74FB" w:rsidP="003E19B9">
      <w:pPr>
        <w:spacing w:line="360" w:lineRule="auto"/>
      </w:pPr>
      <w:r>
        <w:br w:type="page"/>
      </w:r>
    </w:p>
    <w:p w14:paraId="74DE2608" w14:textId="77777777" w:rsidR="0072413B" w:rsidRPr="004F1A08" w:rsidRDefault="007353F3" w:rsidP="00563ABB">
      <w:pPr>
        <w:pStyle w:val="Heading1"/>
        <w:rPr>
          <w:rStyle w:val="IntenseEmphasis"/>
        </w:rPr>
      </w:pPr>
      <w:bookmarkStart w:id="7" w:name="_Toc505879079"/>
      <w:r>
        <w:rPr>
          <w:rStyle w:val="IntenseEmphasis"/>
        </w:rPr>
        <w:lastRenderedPageBreak/>
        <w:t xml:space="preserve">Chapter 2: </w:t>
      </w:r>
      <w:r w:rsidR="0072413B" w:rsidRPr="004F1A08">
        <w:rPr>
          <w:rStyle w:val="IntenseEmphasis"/>
        </w:rPr>
        <w:t>Reconstructing Relational Information</w:t>
      </w:r>
      <w:bookmarkEnd w:id="7"/>
    </w:p>
    <w:p w14:paraId="0965F5A6" w14:textId="77777777" w:rsidR="0072413B" w:rsidRDefault="007353F3" w:rsidP="00563ABB">
      <w:pPr>
        <w:pStyle w:val="Heading2"/>
      </w:pPr>
      <w:bookmarkStart w:id="8" w:name="_Toc505879080"/>
      <w:r>
        <w:t xml:space="preserve">2.1 </w:t>
      </w:r>
      <w:r w:rsidR="0072413B">
        <w:t>Introduction</w:t>
      </w:r>
      <w:bookmarkEnd w:id="8"/>
    </w:p>
    <w:p w14:paraId="278D94C8" w14:textId="77777777" w:rsidR="0072413B" w:rsidRDefault="0072413B" w:rsidP="00AA15F8">
      <w:pPr>
        <w:spacing w:line="360" w:lineRule="auto"/>
      </w:pPr>
      <w:r>
        <w:t xml:space="preserve">Relational memory is critically supported by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b524a8ab-6a7a-4af7-9b31-bb76137da8ff" ] } ], "mendeley" : { "formattedCitation" : "(R. J. Allen, Vargha-Khadem, &amp; Baddeley, 2014; Charan Ranganath &amp; Ritchey, 2012b; M. Lou Smith &amp; Milner, 1981; Watson et al., 2013)", "manualFormatting" : "(Hartley et al., 2007; R. J. Allen, Vargha-Khadem, &amp; Baddeley, 2014; Smith &amp; Milner, 1981a; Watson, Voss, Warren, Tranel, &amp; Cohen, 2013)", "plainTextFormattedCitation" : "(R. J. Allen, Vargha-Khadem, &amp; Baddeley, 2014; Charan Ranganath &amp; Ritchey, 2012b; M. Lou Smith &amp; Milner, 1981; Watson et al., 2013)", "previouslyFormattedCitation" : "(R. J. Allen, Vargha-Khadem, &amp; Baddeley, 2014; Charan Ranganath &amp; Ritchey, 2012b;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7D918E53"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540E05E7"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39056395" w14:textId="77777777"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ECA1DDA" w14:textId="77777777"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PBM; Yonelinas, 2013)", "plainTextFormattedCitation" : "(Yonelinas, 2013)", "previouslyFormattedCitation" : "(Yonelinas, 2013)"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761DED">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previously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AE7FC0D"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40BD5FFB" w14:textId="77777777"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9"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9"/>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2B7776">
        <w:instrText>ADDIN CSL_CITATION { "citationItems" : [ { "id" : "ITEM-1", "itemData" : { "DOI" : "10.1038/381425a0", "ISBN" : "0028-0836 (Print)\\r0028-0836 (Linking)", "ISSN" : "0028-0836", "PMID" : "8632799", "abstract" : "The human hippocampus has been implicated in memory, in particular episodic or declarative memory. In rats, hippocampal lesions cause selective spatial deficits, and hippocampal complex spike cells (place cells) exhibit spatially localized firing, suggesting a role in spatial memory, although broader functions have also been suggested. Here we report the identification of the environmental features controlling the location and shape of the receptive fields (place fields) of the place cells. This was done by recording from the same cell in four rectangular boxes that differed solely in the length of one or both sides. Most of our results are explained by a model in which the place field is formed by the summation of gaussian tuning curves, each oriented perpendicular to a box wall and peaked at a fixed distance from it.", "author" : [ { "dropping-particle" : "", "family" : "O'Keefe", "given" : "John", "non-dropping-particle" : "", "parse-names" : false, "suffix" : "" }, { "dropping-particle" : "", "family" : "Burgess", "given" : "Neil", "non-dropping-particle" : "", "parse-names" : false, "suffix" : "" }, { "dropping-particle" : "", "family" : "O' Keefe", "given" : "John", "non-dropping-particle" : "", "parse-names" : false, "suffix" : "" }, { "dropping-particle" : "", "family" : "Burgess", "given" : "Neil", "non-dropping-particle" : "", "parse-names" : false, "suffix" :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f39fd0b6-215a-4a43-adb2-e0cbdb5dca88" ] }, { "id" : "ITEM-2", "itemData" : { "DOI" : "0270-6474/96/160823-13", "ISBN" : "0270-6474 (Print)\\n0270-6474 (Linking)",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4ae4dfa6-dded-4b91-90eb-900cd773bba4" ] }, { "id" : "ITEM-3", "itemData" : { "ISBN" : "0270-6474 (Print)\\n0270-6474 (Linking)",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atalin M", "non-dropping-particle" : "", "parse-names" : false, "suffix" : "" }, { "dropping-particle" : "", "family" : "Skaggs", "given" : "William E", "non-dropping-particle" : "", "parse-names" : false, "suffix" : "" }, { "dropping-particle" : "", "family" : "McNaughton", "given" : "Bruce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820b4cee-4b25-4d85-a29f-de6e1a43e45e" ] } ], "mendeley" : { "formattedCitation" : "(K M Gothard, Skaggs, Moore, &amp; McNaughton, 1996; Katalin M Gothard, Skaggs, &amp; McNaughton, 1996; John O\u2019Keefe et al., 1996)", "plainTextFormattedCitation" : "(K M Gothard, Skaggs, Moore, &amp; McNaughton, 1996; Katalin M Gothard, Skaggs, &amp; McNaughton, 1996; John O\u2019Keefe et al., 1996)", "previouslyFormattedCitation" : "(K M Gothard, Skaggs, Moore, &amp; McNaughton, 1996; Katalin M Gothard, Skaggs, &amp; McNaughton, 1996; John O\u2019Keefe et al., 1996)" }, "properties" : {  }, "schema" : "https://github.com/citation-style-language/schema/raw/master/csl-citation.json" }</w:instrText>
      </w:r>
      <w:r w:rsidRPr="007F1A10">
        <w:fldChar w:fldCharType="separate"/>
      </w:r>
      <w:r w:rsidR="007C3648" w:rsidRPr="007C3648">
        <w:rPr>
          <w:noProof/>
        </w:rPr>
        <w:t>(K M Gothard, Skaggs, Moore, &amp; McNaughton, 1996; Katalin M Gothard, Skaggs, &amp; McNaughton, 1996; John O’Keefe et al.,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w:t>
      </w:r>
      <w:r w:rsidRPr="007F1A10">
        <w:lastRenderedPageBreak/>
        <w:t xml:space="preserve">transient </w:t>
      </w:r>
      <w:r w:rsidRPr="007F1A10">
        <w:fldChar w:fldCharType="begin" w:fldLock="1"/>
      </w:r>
      <w:r w:rsidR="007C3648">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b524a8ab-6a7a-4af7-9b31-bb76137da8ff"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7C3648">
        <w:instrText>ADDIN CSL_CITATION { "citationItems" : [ { "id" : "ITEM-1", "itemData" : { "DOI" : "10.1037/0735-7044.107.5.740", "ISBN" : "0735-7044 (Print)\\r0735-7044 (Linking)",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ichael", "non-dropping-particle" : "", "parse-names" : false, "suffix" : "" }, { "dropping-particle" : "", "family" : "Eichenbaum", "given" : "Howard",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4c4b9c73-ddf5-4a4e-b8df-4cd1a8d1234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4C7410">
        <w:instrText>ADDIN CSL_CITATION { "citationItems" : [ { "id" : "ITEM-1", "itemData" : { "DOI" : "0270-647/93/134549-13$05.00/0", "ISBN" : "0270-6474 (Print)\\r0270-6474 (Linking)",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dc63d526-9cf0-406b-8003-632488d12bc6"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3C17F12F"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7D8C591C" w14:textId="77777777" w:rsidR="0072413B" w:rsidRDefault="0072413B" w:rsidP="00AA15F8">
      <w:pPr>
        <w:spacing w:line="360" w:lineRule="auto"/>
      </w:pPr>
      <w:bookmarkStart w:id="10"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0"/>
      <w:r>
        <w:t>While the current data cannot provide a definitive response to this proposal, the relevant data are suggestive and considered.</w:t>
      </w:r>
    </w:p>
    <w:p w14:paraId="0C437A7D" w14:textId="77777777"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13BED5DE"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1B1F71EE" w14:textId="77777777" w:rsidR="0072413B" w:rsidRDefault="007353F3" w:rsidP="00563ABB">
      <w:pPr>
        <w:pStyle w:val="Heading2"/>
      </w:pPr>
      <w:bookmarkStart w:id="11" w:name="_Toc505879081"/>
      <w:r>
        <w:t xml:space="preserve">2.2 </w:t>
      </w:r>
      <w:r w:rsidR="0072413B">
        <w:t>Materials and Methods</w:t>
      </w:r>
      <w:bookmarkEnd w:id="11"/>
    </w:p>
    <w:p w14:paraId="2062677E" w14:textId="77777777" w:rsidR="0072413B" w:rsidRDefault="007353F3" w:rsidP="00563ABB">
      <w:pPr>
        <w:pStyle w:val="Heading3"/>
      </w:pPr>
      <w:r>
        <w:t xml:space="preserve">2.2.1 </w:t>
      </w:r>
      <w:r w:rsidR="0072413B">
        <w:t>Participants</w:t>
      </w:r>
    </w:p>
    <w:p w14:paraId="7A2910CE" w14:textId="77777777"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1476AC58" w14:textId="77777777" w:rsidR="0072413B" w:rsidRPr="00D779AD" w:rsidRDefault="0072413B" w:rsidP="0072413B">
      <w:r>
        <w:rPr>
          <w:noProof/>
        </w:rPr>
        <w:drawing>
          <wp:inline distT="0" distB="0" distL="0" distR="0" wp14:anchorId="6EC9313E" wp14:editId="37730598">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4C7410">
        <w:rPr>
          <w:lang w:eastAsia="ja-JP"/>
        </w:rPr>
        <w:instrText>ADDIN CSL_CITATION { "citationItems" : [ { "id" : "ITEM-1", "itemData" : { "DOI" : "10.1080/13803390590949287", "ISBN" : "1380-3395 (Print)\\r1380-3395 (Linking)", "ISSN" : "13803395", "PMID" : "16624778", "abstract" : "Journal of Clinical and Experimental Neuropsychology, 28:457\u2013476, 2006 Copyright \u00a9 Taylor &amp; Francis Group, LLC ISSN: 1380-3395 DOI: 10.1080/13803390590949287 NCEN 1380-3395 0000-0000 JournalofClinicalandExperimentalNeuropsychology,Vol.28,No.04,",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50b71fbe-38b7-43a0-8ffd-3c1549d03f25" ] }, { "id" : "ITEM-2", "itemData" : { "DOI" : "10.1523/JNEUROSCI.4735-04.2005", "ISBN" : "1529-2401 (Electronic)\\r0270-6474 (Linking)", "ISSN" : "0270-6474", "PMID" : "15788772", "abstract" : "The recollection of emotional autobiographical memories has received little attention in patients with memory disorders. Here, we addressed this topic in amnesic patients with damage to the hippocampus (HC group; n = 8) or the hippocampus, amygdala, and surrounding cortices (HC+ group; n = 2). These patients were asked to recollect emotional events from their lives. HC patients produced recollections that were strikingly similar to those of brain-damaged (n = 10) and healthy (n = 25) comparison participants, in terms of both quantity and quality. In contrast, HC+ patients produced a lower proportion of unpleasant memories compared with the other participants. Specifically, the ratings and words used to describe recollections in the HC+ patients were more affectively positive. All groups produced more memories from between 10 and 30 years of age (the so-called autobiographical memory \"bump\") compared with other time periods in their lives. These results suggest that structures surrounding the hippocampus, but not the hippocampus itself, may be necessary for the recollection of highly emotional, unpleasant autobiographical memories. The amygdala and surrounding cortices of the medial temporal lobe may be a necessary component in the neural circuitry necessary for vivid recollection of unpleasant emotional events.", "author" : [ { "dropping-particle" : "", "family" : "Buchanan", "given" : "Tony W", "non-dropping-particle" : "", "parse-names" : false, "suffix" : "" } ], "container-title" : "Journal of Neuroscience", "id" : "ITEM-2", "issue" : "12", "issued" : { "date-parts" : [ [ "2005" ] ] }, "page" : "3151-3160", "title" : "Emotional Autobiographical Memories in Amnesic Patients with Medial Temporal Lobe Damage", "type" : "article-journal", "volume" : "25" }, "uris" : [ "http://www.mendeley.com/documents/?uuid=50da3880-97c2-45c1-a4f1-335bc8e8192e" ] } ], "mendeley" : { "formattedCitation" : "(J. S. Allen, Tranel, Bruss, &amp; Damasio, 2006; Buchanan, 2005)", "plainTextFormattedCitation" : "(J. S. Allen, Tranel, Bruss, &amp; Damasio, 2006; Buchanan, 2005)", "previouslyFormattedCitation" : "(J. S. Allen, Tranel, Bruss, &amp; Damasio, 2006; Buchanan, 2005)" }, "properties" : {  }, "schema" : "https://github.com/citation-style-language/schema/raw/master/csl-citation.json" }</w:instrText>
      </w:r>
      <w:r>
        <w:rPr>
          <w:lang w:eastAsia="ja-JP"/>
        </w:rPr>
        <w:fldChar w:fldCharType="separate"/>
      </w:r>
      <w:r w:rsidR="004C7410" w:rsidRPr="004C7410">
        <w:rPr>
          <w:noProof/>
          <w:lang w:eastAsia="ja-JP"/>
        </w:rPr>
        <w:t>(J. S. Allen, Tranel, Bruss, &amp; Damasio, 2006; Buchanan,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27BE690A" w14:textId="77777777"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4ED05988" w14:textId="77777777" w:rsidR="0072413B" w:rsidRDefault="0072413B" w:rsidP="0072413B">
      <w:pPr>
        <w:jc w:val="center"/>
      </w:pPr>
      <w:r>
        <w:rPr>
          <w:noProof/>
        </w:rPr>
        <w:lastRenderedPageBreak/>
        <w:drawing>
          <wp:inline distT="0" distB="0" distL="0" distR="0" wp14:anchorId="52AA7A00" wp14:editId="71172D69">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2A079963" w14:textId="77777777"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09442C9" w14:textId="77777777"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2D2C800" w14:textId="77777777" w:rsidR="0072413B" w:rsidRDefault="007353F3" w:rsidP="00563ABB">
      <w:pPr>
        <w:pStyle w:val="Heading3"/>
      </w:pPr>
      <w:r>
        <w:t xml:space="preserve">2.2.2 </w:t>
      </w:r>
      <w:r w:rsidR="0072413B">
        <w:t>Experimental Paradigm</w:t>
      </w:r>
    </w:p>
    <w:p w14:paraId="7B4F7D91" w14:textId="77777777"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w:t>
      </w:r>
      <w:r>
        <w:lastRenderedPageBreak/>
        <w:t xml:space="preserve">movements were recorded throughout the experiment. Eye tracking data are not reported here and will be reported elsewhere </w:t>
      </w:r>
      <w:r>
        <w:fldChar w:fldCharType="begin" w:fldLock="1"/>
      </w:r>
      <w:r w:rsidR="004C7410">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60054e8-b6bf-4f2d-817e-ed6d98108264"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3391199D" w14:textId="77777777" w:rsidR="0072413B" w:rsidRPr="00D779AD" w:rsidRDefault="0072413B" w:rsidP="0072413B">
      <w:r>
        <w:rPr>
          <w:rFonts w:ascii="Arial" w:hAnsi="Arial" w:cs="Arial"/>
          <w:noProof/>
          <w:color w:val="262626"/>
          <w:sz w:val="20"/>
          <w:szCs w:val="20"/>
          <w:shd w:val="clear" w:color="auto" w:fill="FFFFFF"/>
        </w:rPr>
        <w:drawing>
          <wp:inline distT="0" distB="0" distL="0" distR="0" wp14:anchorId="21360610" wp14:editId="30936376">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60907247" w14:textId="77777777" w:rsidR="007353F3" w:rsidRDefault="007353F3" w:rsidP="007353F3">
      <w:pPr>
        <w:pStyle w:val="Heading3"/>
      </w:pPr>
      <w:r>
        <w:t>2.2.3 Analysis Methods</w:t>
      </w:r>
    </w:p>
    <w:p w14:paraId="207CEA42" w14:textId="77777777"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w:t>
      </w:r>
      <w:r>
        <w:lastRenderedPageBreak/>
        <w:t>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3339EFF"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1E677F3F" w14:textId="77777777"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038948DD" w14:textId="77777777"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7C3648">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5239c6fb-144b-44bb-b0e2-cc708fcb10a5"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44BD09DF" w14:textId="77777777" w:rsidR="0072413B" w:rsidRDefault="0053275B"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233083B5"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17398C7A" w14:textId="77777777" w:rsidR="0072413B" w:rsidRDefault="002605A8" w:rsidP="00563ABB">
      <w:pPr>
        <w:pStyle w:val="Heading4"/>
      </w:pPr>
      <w:r>
        <w:rPr>
          <w:rFonts w:eastAsiaTheme="minorEastAsia"/>
        </w:rPr>
        <w:lastRenderedPageBreak/>
        <w:t xml:space="preserve">2.2.3.2 </w:t>
      </w:r>
      <w:r w:rsidR="0072413B">
        <w:t>Global Error Transformations</w:t>
      </w:r>
    </w:p>
    <w:p w14:paraId="15CED002" w14:textId="77777777"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3A0E8C3B"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5B26936A" w14:textId="77777777"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7C3648">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9e233554-07d0-45d7-9a7f-78c3cf2f49a6"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71F23D7E"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752E11DE"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r>
        <w:rPr>
          <w:rFonts w:eastAsiaTheme="minorEastAsia"/>
        </w:rPr>
        <w:lastRenderedPageBreak/>
        <w:t xml:space="preserve">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03705EAC" w14:textId="77777777"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8ECAB0E" w14:textId="77777777"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7A6ADEE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0F5FAD6" w14:textId="77777777"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27A4E97E" w14:textId="77777777" w:rsidR="0072413B" w:rsidRDefault="002605A8" w:rsidP="00563ABB">
      <w:pPr>
        <w:pStyle w:val="Heading4"/>
      </w:pPr>
      <w:r>
        <w:rPr>
          <w:rFonts w:eastAsiaTheme="minorEastAsia"/>
        </w:rPr>
        <w:lastRenderedPageBreak/>
        <w:t xml:space="preserve">2.2.3.4 </w:t>
      </w:r>
      <w:r w:rsidR="0072413B">
        <w:t>Compound Identity Error Evaluation</w:t>
      </w:r>
    </w:p>
    <w:p w14:paraId="7C9E4316" w14:textId="77777777"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5E80ABA9"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946583A" w14:textId="77777777" w:rsidR="0072413B" w:rsidRDefault="0072413B" w:rsidP="0072413B">
      <w:r>
        <w:rPr>
          <w:noProof/>
        </w:rPr>
        <w:lastRenderedPageBreak/>
        <w:drawing>
          <wp:inline distT="0" distB="0" distL="0" distR="0" wp14:anchorId="215B82EE" wp14:editId="4EBAAEDD">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6AB356C6" w14:textId="77777777"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7D14E27C" w14:textId="77777777" w:rsidR="0072413B" w:rsidRDefault="002605A8" w:rsidP="007353F3">
      <w:pPr>
        <w:pStyle w:val="Heading4"/>
      </w:pPr>
      <w:r>
        <w:rPr>
          <w:rFonts w:eastAsiaTheme="minorEastAsia"/>
        </w:rPr>
        <w:t xml:space="preserve">2.2.3.5 </w:t>
      </w:r>
      <w:r w:rsidR="0072413B">
        <w:t>Gestalten Shape-Like Information</w:t>
      </w:r>
    </w:p>
    <w:p w14:paraId="2541B937"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656B4AB8" w14:textId="77777777" w:rsidR="0072413B" w:rsidRDefault="002605A8" w:rsidP="007353F3">
      <w:pPr>
        <w:pStyle w:val="Heading4"/>
      </w:pPr>
      <w:r>
        <w:rPr>
          <w:rFonts w:eastAsiaTheme="minorEastAsia"/>
        </w:rPr>
        <w:t xml:space="preserve">2.2.3.6 </w:t>
      </w:r>
      <w:r w:rsidR="0072413B">
        <w:t xml:space="preserve">Statistical Analysis </w:t>
      </w:r>
    </w:p>
    <w:p w14:paraId="601E6995" w14:textId="77777777" w:rsidR="0072413B" w:rsidRDefault="0072413B" w:rsidP="00AA15F8">
      <w:pPr>
        <w:spacing w:line="360" w:lineRule="auto"/>
      </w:pPr>
      <w:bookmarkStart w:id="12"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2"/>
    <w:p w14:paraId="09C552D2" w14:textId="77777777" w:rsidR="0072413B" w:rsidRDefault="002605A8" w:rsidP="007353F3">
      <w:pPr>
        <w:pStyle w:val="Heading4"/>
      </w:pPr>
      <w:r>
        <w:rPr>
          <w:rFonts w:eastAsiaTheme="minorEastAsia"/>
        </w:rPr>
        <w:t xml:space="preserve">2.2.3.7 </w:t>
      </w:r>
      <w:r w:rsidR="0072413B">
        <w:t>Reanalysis of Watson et al. (2013) Set Size Data</w:t>
      </w:r>
    </w:p>
    <w:p w14:paraId="72070606" w14:textId="77777777"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127EF5D0" w14:textId="77777777" w:rsidR="0072413B" w:rsidRDefault="007353F3" w:rsidP="00563ABB">
      <w:pPr>
        <w:pStyle w:val="Heading2"/>
      </w:pPr>
      <w:bookmarkStart w:id="13" w:name="_Toc505879082"/>
      <w:r>
        <w:t xml:space="preserve">2.3 </w:t>
      </w:r>
      <w:r w:rsidR="0072413B">
        <w:t>Results</w:t>
      </w:r>
      <w:bookmarkEnd w:id="13"/>
    </w:p>
    <w:p w14:paraId="2BA8FA1D" w14:textId="77777777" w:rsidR="0072413B" w:rsidRPr="00E40A64" w:rsidRDefault="007353F3" w:rsidP="00563ABB">
      <w:pPr>
        <w:pStyle w:val="Heading3"/>
      </w:pPr>
      <w:r>
        <w:t xml:space="preserve">2.3.1 </w:t>
      </w:r>
      <w:r w:rsidR="0072413B">
        <w:t>Differences in Misplacement Accounted for by Global Errors</w:t>
      </w:r>
    </w:p>
    <w:p w14:paraId="0C90044D" w14:textId="77777777"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7C3648">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0C01C8AE" w14:textId="77777777" w:rsidR="0072413B" w:rsidRDefault="0072413B" w:rsidP="0072413B">
      <w:pPr>
        <w:rPr>
          <w:rFonts w:ascii="Calibri" w:eastAsia="Times New Roman" w:hAnsi="Calibri" w:cs="Calibri"/>
          <w:color w:val="000000"/>
        </w:rPr>
      </w:pPr>
      <w:r>
        <w:rPr>
          <w:noProof/>
        </w:rPr>
        <w:drawing>
          <wp:inline distT="0" distB="0" distL="0" distR="0" wp14:anchorId="6AD33C49" wp14:editId="44BC9ADB">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3B7C725C" w14:textId="77777777"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303C0146" w14:textId="77777777" w:rsidR="0072413B" w:rsidRPr="0045573F" w:rsidRDefault="0072413B" w:rsidP="00AA15F8">
      <w:pPr>
        <w:spacing w:line="360" w:lineRule="auto"/>
        <w:rPr>
          <w:rFonts w:cstheme="minorHAnsi"/>
        </w:rPr>
      </w:pPr>
      <w:bookmarkStart w:id="14"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4"/>
    </w:p>
    <w:p w14:paraId="0909A9B5"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52C03EF9" w14:textId="77777777" w:rsidR="0072413B" w:rsidRDefault="0072413B" w:rsidP="0072413B">
      <w:pPr>
        <w:rPr>
          <w:rStyle w:val="Heading2Char"/>
        </w:rPr>
      </w:pPr>
      <w:r>
        <w:rPr>
          <w:noProof/>
        </w:rPr>
        <w:drawing>
          <wp:inline distT="0" distB="0" distL="0" distR="0" wp14:anchorId="128D916A" wp14:editId="5C10386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6480" cy="3027680"/>
                    </a:xfrm>
                    <a:prstGeom prst="rect">
                      <a:avLst/>
                    </a:prstGeom>
                  </pic:spPr>
                </pic:pic>
              </a:graphicData>
            </a:graphic>
          </wp:inline>
        </w:drawing>
      </w:r>
    </w:p>
    <w:p w14:paraId="343CB578" w14:textId="77777777"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180A7C5C" w14:textId="77777777" w:rsidR="00DA6AEA" w:rsidRPr="00DA6AEA" w:rsidRDefault="00DA6AEA" w:rsidP="00DA6AEA">
      <w:pPr>
        <w:pStyle w:val="Heading3"/>
      </w:pPr>
      <w:bookmarkStart w:id="15" w:name="_Hlk496019781"/>
      <w:r w:rsidRPr="00DA6AEA">
        <w:lastRenderedPageBreak/>
        <w:t>2.3.2 First-Order and Higher-Order Relational Errors</w:t>
      </w:r>
    </w:p>
    <w:p w14:paraId="65519F00"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xml:space="preserve">). Importantly, however, patients had more placements of items in another item’s studied location (i.e. correct item-location relations with incorrect identity-location relation) than comparison participants (t(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74DAB14"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9A8DD35"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5"/>
    </w:p>
    <w:p w14:paraId="6E3B03E8" w14:textId="77777777" w:rsidR="0072413B" w:rsidRDefault="00B27FBD" w:rsidP="0072413B">
      <w:r>
        <w:rPr>
          <w:noProof/>
        </w:rPr>
        <w:lastRenderedPageBreak/>
        <w:drawing>
          <wp:inline distT="0" distB="0" distL="0" distR="0" wp14:anchorId="75514173" wp14:editId="4948DE26">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6911CA53" w14:textId="77777777"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A8BB37B" w14:textId="77777777" w:rsidR="0072413B" w:rsidRDefault="007353F3" w:rsidP="00563ABB">
      <w:pPr>
        <w:pStyle w:val="Heading3"/>
      </w:pPr>
      <w:r>
        <w:t xml:space="preserve">2.3.3 </w:t>
      </w:r>
      <w:r w:rsidR="0072413B" w:rsidRPr="005B7E2B">
        <w:t>Differences in Accuracy of Item-Location Associations across Set Sizes</w:t>
      </w:r>
    </w:p>
    <w:p w14:paraId="0C717404" w14:textId="7777777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777C7A5E" w14:textId="77777777" w:rsidR="0072413B" w:rsidRPr="00B738EF" w:rsidRDefault="0072413B" w:rsidP="0072413B">
      <w:r>
        <w:rPr>
          <w:noProof/>
        </w:rPr>
        <w:drawing>
          <wp:inline distT="0" distB="0" distL="0" distR="0" wp14:anchorId="0B7F3DEF" wp14:editId="2B77C368">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7D6F5BD6" w14:textId="77777777"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p>
    <w:p w14:paraId="34230BF7" w14:textId="77777777" w:rsidR="0072413B" w:rsidRDefault="007353F3" w:rsidP="00563ABB">
      <w:pPr>
        <w:pStyle w:val="Heading2"/>
      </w:pPr>
      <w:bookmarkStart w:id="16" w:name="_Toc505879083"/>
      <w:r>
        <w:t xml:space="preserve">2.4 </w:t>
      </w:r>
      <w:r w:rsidR="0072413B">
        <w:t>Discussion</w:t>
      </w:r>
      <w:bookmarkEnd w:id="16"/>
    </w:p>
    <w:p w14:paraId="3F8ED9DF" w14:textId="77777777"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6649235D"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7" w:name="_Hlk495427905"/>
      <w:r>
        <w:rPr>
          <w:rStyle w:val="CommentReference"/>
        </w:rPr>
        <w:t xml:space="preserve">. </w:t>
      </w:r>
      <w:bookmarkEnd w:id="17"/>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EDEA172" w14:textId="77777777"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5DE45327"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1B56D69D" w14:textId="77777777"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6D73F789" w14:textId="77777777"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14EC2CF2" w14:textId="77777777" w:rsidR="0072413B" w:rsidRDefault="0072413B" w:rsidP="00AA15F8">
      <w:pPr>
        <w:spacing w:line="360" w:lineRule="auto"/>
      </w:pPr>
      <w:bookmarkStart w:id="18" w:name="_Hlk495427674"/>
      <w:r>
        <w:t xml:space="preserve">What causes this sudden increase in identity-location errors in comparison participants at higher set sizes? </w:t>
      </w:r>
      <w:bookmarkEnd w:id="18"/>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4385023A" w14:textId="77777777"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9"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20" w:name="_Hlk494819886"/>
      <w:bookmarkEnd w:id="19"/>
      <w:r>
        <w:t>Gestalten perceptual features</w:t>
      </w:r>
      <w:bookmarkStart w:id="21" w:name="_Hlk495428041"/>
      <w:r>
        <w:t xml:space="preserve">, i.e. configural features which constitute parts of a unified whole, rather than relations </w:t>
      </w:r>
      <w:bookmarkEnd w:id="20"/>
      <w:bookmarkEnd w:id="21"/>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7C3648">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c20cd3f4-8962-41d3-91cb-cc9c7fc36f5b"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60B33B64" w14:textId="77777777"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2"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7C3648">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4C7410">
        <w:instrText>ADDIN CSL_CITATION { "citationItems" : [ { "id" : "ITEM-1", "itemData" : { "DOI" : "10.1016/j.cub.2016.02.066", "ISSN" : "09609822", "PMID" : "27020742", "abstract" : "Thirty years of research suggests that environmental boundaries - e.g., the walls of an experimental chamber or room - exert powerful influence on navigational behavior, often to the exclusion of other cues [1-9]. Consistent with this behavioral work, neurons in brain structures that instantiate spatial memory often exhibit firing fields that are strongly controlled by environmental boundaries [10-15]. Despite the clear importance of environmental boundaries for spatial coding, however, a brain region that mediates the perception of boundary information has not yet been identified. We hypothesized that the occipital place area (OPA), a scene-selective region located near the transverse occipital sulcus [16], might provide this perceptual source by extracting boundary information from visual scenes during navigation. To test this idea, we used transcranial magnetic stimulation (TMS) to interrupt processing in the OPA while subjects performed a virtual-reality memory task that required them to learn the spatial locations of test objects that were either fixed in place relative to the boundary of the environment or moved in tandem with a landmark object. Consistent with our prediction, we found that TMS to the right OPA impaired spatial memory for boundary-tethered, but not landmark-tethered, objects. Moreover, this effect was found when the boundary was defined by a wall, but not when it was defined by a marking on the ground. These results show that the OPA is causally involved in boundary-based spatial navigation and suggest that the OPA is the perceptual source of the boundary information that controls navigational behavior.",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container-title" : "Current Biology", "id" : "ITEM-1", "issue" : "8", "issued" : { "date-parts" : [ [ "2016" ] ] }, "page" : "1104-1109", "title" : "The Occipital Place Area Is Causally Involved in Representing Environmental Boundaries during Navigation", "type" : "article-journal", "volume" : "26" }, "uris" : [ "http://www.mendeley.com/documents/?uuid=2e8c7af2-2ad1-476a-9692-4a3a8991f121" ] } ], "mendeley" : { "formattedCitation" : "(Julian, Ryan, Hamilton, &amp; Epstein, 2016)", "plainTextFormattedCitation" : "(Julian, Ryan, Hamilton, &amp; Epstein, 2016)", "previouslyFormattedCitation" : "(Julian, Ryan, Hamilton, &amp; Epstein, 2016)" }, "properties" : {  }, "schema" : "https://github.com/citation-style-language/schema/raw/master/csl-citation.json" }</w:instrText>
      </w:r>
      <w:r>
        <w:fldChar w:fldCharType="separate"/>
      </w:r>
      <w:r w:rsidR="004C7410" w:rsidRPr="004C7410">
        <w:rPr>
          <w:noProof/>
        </w:rPr>
        <w:t>(Julian, Ryan, Hamilton, &amp; Epstein,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2"/>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56FA60BD" w14:textId="77777777"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E5E24B3" w14:textId="77777777"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5CB2D266" w14:textId="77777777" w:rsidR="0072413B" w:rsidRDefault="0072413B" w:rsidP="0072413B"/>
    <w:p w14:paraId="533E780F"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1E90AB99" w14:textId="77777777" w:rsidR="00101B0D" w:rsidRPr="00101B0D" w:rsidRDefault="007353F3" w:rsidP="00101B0D">
      <w:pPr>
        <w:pStyle w:val="Heading1"/>
      </w:pPr>
      <w:bookmarkStart w:id="23" w:name="_Toc505879084"/>
      <w:r>
        <w:lastRenderedPageBreak/>
        <w:t xml:space="preserve">Chapter 3: </w:t>
      </w:r>
      <w:r w:rsidR="00101B0D" w:rsidRPr="00101B0D">
        <w:t>Memory during Time Travel: Spatiotemporal Navigation, Contextual Boundaries, and Relational Memory Errors in Virtual Reality</w:t>
      </w:r>
      <w:bookmarkEnd w:id="23"/>
    </w:p>
    <w:p w14:paraId="2F13BF63" w14:textId="77777777" w:rsidR="00101B0D" w:rsidRDefault="007353F3" w:rsidP="00101B0D">
      <w:pPr>
        <w:pStyle w:val="Heading2"/>
      </w:pPr>
      <w:bookmarkStart w:id="24" w:name="_Toc505879085"/>
      <w:r>
        <w:t xml:space="preserve">3.1 </w:t>
      </w:r>
      <w:r w:rsidR="00101B0D">
        <w:t>Introduction</w:t>
      </w:r>
      <w:bookmarkEnd w:id="24"/>
    </w:p>
    <w:p w14:paraId="23A1F249" w14:textId="77777777"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2d0ebcaf-9d63-471e-90d5-a80fd086f741" ] } ], "mendeley" : { "formattedCitation" : "(DuBrow &amp; Davachi, 2013; Tulving, 2002)", "plainTextFormattedCitation" : "(DuBrow &amp; Davachi, 2013; Tulving, 2002)", "previouslyFormattedCitation" : "(DuBrow &amp; Davachi, 2013; Tulving, 2002)" }, "properties" : {  }, "schema" : "https://github.com/citation-style-language/schema/raw/master/csl-citation.json" }</w:instrText>
      </w:r>
      <w:r>
        <w:fldChar w:fldCharType="separate"/>
      </w:r>
      <w:r w:rsidR="004C7410" w:rsidRPr="004C7410">
        <w:rPr>
          <w:noProof/>
        </w:rPr>
        <w:t>(DuBrow &amp; Davachi, 2013; Tulving, 2002)</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16D8B2A3" w14:textId="77777777"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1249E212" w14:textId="77777777"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4C7410">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0502b6a4-60e2-4d8e-8933-eb06b62d752f"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4C7410">
        <w:instrText>ADDIN CSL_CITATION { "citationItems" : [ { "id" : "ITEM-1", "itemData" : { "DOI" : "10.1038/nn834", "ISBN" : "1097-6256 (Print)\\r1097-6256 (Linking)", "ISSN" : "10976256", "PMID" : "11976705", "abstract" : "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 : "5", "issued" : { "date-parts" : [ [ "2002", "3", "25" ] ] }, "page" : "458-462", "title" : "Critical role of the hippocampus in memory for sequences of events", "type" : "article-journal", "volume" : "5" }, "uris" : [ "http://www.mendeley.com/documents/?uuid=70204ad8-f0c3-4ee8-a7b6-2e02a0d3013f" ] }, { "id" : "ITEM-2", "itemData" : { "DOI" : "10.1037/0735-7044.116.2.286", "ISBN" : "0735-7044", "ISSN" : "1939-0084", "PMID" : "11996313", "abstract" : "Memory for the temporal order of a sequence of odors was assessed in rats. A sequence of 5 odors mixed in sand was presented in digging cups, 1 at a time, to each rat in a sequence that varied on each trial. A reward was buried in each cup. After the 5th odor, 2 of the previous 5 odors were presented simultaneously; to receive a reward, the rat had to choose the odor that occurred earliest in the sequence. Temporal separations of 1, 2, or 3 represented the number of odors that occurred between the 2 odors in the sequence. Once a preoperative criterion was reached, each rat received a hippocampal (HIP) or cortical control lesion and was retested on the task. On postoperative trials, the HIP group was impaired relative to controls. However, the HIP group could discriminate between the odors. The data suggest that the hippocampus is involved in separating sensory events in time so that 1 event can be remembered separately from another event.",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445c0633-52f0-43d6-a24d-182f8c5dc662" ] } ], "mendeley" : { "formattedCitation" : "(Fortin, Agster, &amp; Eichenbaum, 2002; Kesner, Gilbert, &amp; Barua, 2002)", "plainTextFormattedCitation" : "(Fortin, Agster, &amp; Eichenbaum, 2002; Kesner, Gilbert, &amp; Barua, 2002)", "previouslyFormattedCitation" : "(Fortin, Agster, &amp; Eichenbaum, 2002; Kesner, Gilbert, &amp; Barua, 2002)" }, "properties" : {  }, "schema" : "https://github.com/citation-style-language/schema/raw/master/csl-citation.json" }</w:instrText>
      </w:r>
      <w:r>
        <w:fldChar w:fldCharType="separate"/>
      </w:r>
      <w:r w:rsidR="004C7410" w:rsidRPr="004C7410">
        <w:rPr>
          <w:noProof/>
        </w:rPr>
        <w:t>(Fortin, Agster, &amp; Eichenbaum, 2002;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377291A0" w14:textId="77777777"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lastRenderedPageBreak/>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41496CBC"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38DD3852" w14:textId="77777777" w:rsidR="00101B0D" w:rsidRDefault="007353F3" w:rsidP="00101B0D">
      <w:pPr>
        <w:pStyle w:val="Heading2"/>
      </w:pPr>
      <w:bookmarkStart w:id="25" w:name="_Toc505879086"/>
      <w:r>
        <w:t xml:space="preserve">3.2 </w:t>
      </w:r>
      <w:r w:rsidR="00101B0D">
        <w:t>Methods</w:t>
      </w:r>
      <w:bookmarkEnd w:id="25"/>
    </w:p>
    <w:p w14:paraId="19C67B55" w14:textId="77777777"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6E7621AD"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44F6D3B9" w14:textId="77777777"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4C252D02" w14:textId="77777777"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w:t>
      </w:r>
      <w:r w:rsidR="00F075F7">
        <w:t xml:space="preserve">oss context boundary distance. </w:t>
      </w:r>
    </w:p>
    <w:p w14:paraId="493C8689" w14:textId="77777777"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32020352" w14:textId="77777777" w:rsidR="003E19B9" w:rsidRDefault="003E19B9">
      <w:pPr>
        <w:rPr>
          <w:noProof/>
        </w:rPr>
      </w:pPr>
      <w:r>
        <w:rPr>
          <w:noProof/>
        </w:rPr>
        <w:br w:type="page"/>
      </w:r>
    </w:p>
    <w:p w14:paraId="12463A8E"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2C902E7F" wp14:editId="32547D14">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74BCFE4C" w14:textId="77777777" w:rsidR="00CD5B06" w:rsidRPr="00586EE6" w:rsidRDefault="00CD5B06"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41C07809" w14:textId="77777777" w:rsidR="00CD5B06" w:rsidRPr="00586EE6" w:rsidRDefault="00CD5B06"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4CC0D47D" w14:textId="77777777" w:rsidR="00CD5B06" w:rsidRPr="00586EE6" w:rsidRDefault="00CD5B06"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E16C1E" w:rsidRPr="00586EE6" w:rsidRDefault="00E16C1E"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E16C1E" w:rsidRPr="00586EE6" w:rsidRDefault="00E16C1E"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E16C1E" w:rsidRPr="00586EE6" w:rsidRDefault="00E16C1E"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E4F31EB" wp14:editId="6F3AF36A">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2B41244B" w14:textId="77777777" w:rsidR="00101B0D" w:rsidRDefault="00101B0D" w:rsidP="00101B0D">
      <w:r>
        <w:rPr>
          <w:noProof/>
        </w:rPr>
        <mc:AlternateContent>
          <mc:Choice Requires="wps">
            <w:drawing>
              <wp:inline distT="0" distB="0" distL="0" distR="0" wp14:anchorId="43990AD7" wp14:editId="6141B22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71F6D9A7" w14:textId="77777777" w:rsidR="00CD5B06" w:rsidRDefault="00CD5B06" w:rsidP="00101B0D">
                            <w:r w:rsidRPr="0073570F">
                              <w:rPr>
                                <w:b/>
                              </w:rPr>
                              <w:t xml:space="preserve">Figure </w:t>
                            </w:r>
                            <w:r>
                              <w:rPr>
                                <w:b/>
                              </w:rPr>
                              <w:t>3.</w:t>
                            </w:r>
                            <w:r w:rsidRPr="0073570F">
                              <w:rPr>
                                <w:b/>
                              </w:rPr>
                              <w:t>1</w:t>
                            </w:r>
                            <w:r>
                              <w:t xml:space="preserve">: The two types of events an item can undergo in time and a visualization of the environment. A) </w:t>
                            </w:r>
                            <w:proofErr w:type="gramStart"/>
                            <w:r>
                              <w:t>shows</w:t>
                            </w:r>
                            <w:proofErr w:type="gramEnd"/>
                            <w:r>
                              <w:t xml:space="preserve">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E16C1E" w:rsidRDefault="00E16C1E"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7D1A0864"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AC0D88A" w14:textId="77777777"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03401BD9"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4D791505" w14:textId="77777777"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39283BB5"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578765E5" w14:textId="77777777"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005CE58D"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06DF0028"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3415BF46" w14:textId="77777777"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41579FE3"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599D8C49" w14:textId="77777777" w:rsidR="00101B0D" w:rsidRDefault="007353F3" w:rsidP="00101B0D">
      <w:pPr>
        <w:pStyle w:val="Heading2"/>
      </w:pPr>
      <w:bookmarkStart w:id="26" w:name="_Toc505879087"/>
      <w:r>
        <w:t xml:space="preserve">3.3 </w:t>
      </w:r>
      <w:r w:rsidR="00101B0D">
        <w:t>Results</w:t>
      </w:r>
      <w:bookmarkEnd w:id="26"/>
    </w:p>
    <w:p w14:paraId="0C1BB353" w14:textId="77777777"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1DBB32B9" w14:textId="77777777"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3195A632" w14:textId="77777777" w:rsidR="003E19B9" w:rsidRDefault="003E19B9">
      <w:r>
        <w:br w:type="page"/>
      </w:r>
    </w:p>
    <w:p w14:paraId="55158E7A" w14:textId="77777777" w:rsidR="00101B0D" w:rsidRDefault="00101B0D" w:rsidP="00101B0D">
      <w:pPr>
        <w:rPr>
          <w:rStyle w:val="IntenseEmphasis"/>
        </w:rPr>
      </w:pPr>
      <w:r>
        <w:rPr>
          <w:noProof/>
        </w:rPr>
        <w:lastRenderedPageBreak/>
        <w:drawing>
          <wp:inline distT="0" distB="0" distL="0" distR="0" wp14:anchorId="305C1FB1" wp14:editId="59389281">
            <wp:extent cx="1965960" cy="2743200"/>
            <wp:effectExtent l="0" t="0" r="15240" b="0"/>
            <wp:docPr id="265" name="Chart 26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6A594A75" wp14:editId="7E8A6469">
            <wp:extent cx="1965960" cy="2743200"/>
            <wp:effectExtent l="0" t="0" r="15240" b="0"/>
            <wp:docPr id="266" name="Chart 26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1E3AFE4B" wp14:editId="583A3752">
            <wp:extent cx="1965960" cy="2743200"/>
            <wp:effectExtent l="0" t="0" r="15240" b="0"/>
            <wp:docPr id="267" name="Chart 26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707AEA5" w14:textId="77777777" w:rsidR="00101B0D" w:rsidRDefault="00101B0D" w:rsidP="00101B0D">
      <w:pPr>
        <w:rPr>
          <w:rStyle w:val="IntenseEmphasis"/>
        </w:rPr>
      </w:pPr>
      <w:r>
        <w:rPr>
          <w:noProof/>
        </w:rPr>
        <w:drawing>
          <wp:inline distT="0" distB="0" distL="0" distR="0" wp14:anchorId="4C6927D8" wp14:editId="792A6840">
            <wp:extent cx="2953512" cy="2743200"/>
            <wp:effectExtent l="0" t="0" r="18415" b="0"/>
            <wp:docPr id="14" name="Chart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6AEE56D5" wp14:editId="548625AF">
            <wp:extent cx="2953512" cy="2743200"/>
            <wp:effectExtent l="0" t="0" r="18415" b="0"/>
            <wp:docPr id="268" name="Chart 26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CC3BEFE" w14:textId="77777777" w:rsidR="00101B0D" w:rsidRDefault="00101B0D" w:rsidP="00101B0D">
      <w:pPr>
        <w:rPr>
          <w:rStyle w:val="IntenseEmphasis"/>
        </w:rPr>
      </w:pPr>
      <w:r>
        <w:rPr>
          <w:noProof/>
        </w:rPr>
        <mc:AlternateContent>
          <mc:Choice Requires="wps">
            <w:drawing>
              <wp:inline distT="0" distB="0" distL="0" distR="0" wp14:anchorId="3960919A" wp14:editId="48BE916B">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39B490B1" w14:textId="77777777" w:rsidR="00CD5B06" w:rsidRDefault="00CD5B06" w:rsidP="00101B0D">
                            <w:r>
                              <w:rPr>
                                <w:b/>
                              </w:rPr>
                              <w:t>Figure 3.2</w:t>
                            </w:r>
                            <w:r>
                              <w:t xml:space="preserve">: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w:t>
                            </w:r>
                            <w:proofErr w:type="gramStart"/>
                            <w:r>
                              <w:t>items which</w:t>
                            </w:r>
                            <w:proofErr w:type="gramEnd"/>
                            <w:r>
                              <w:t xml:space="preserve">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E16C1E" w:rsidRDefault="00E16C1E"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C82E1F4" w14:textId="77777777"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042312A7" w14:textId="7777777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 xml:space="preserve">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508F4F4F" w14:textId="77777777" w:rsidR="00101B0D" w:rsidRDefault="00101B0D" w:rsidP="00101B0D">
      <w:pPr>
        <w:pStyle w:val="Subtitle"/>
        <w:rPr>
          <w:rStyle w:val="IntenseEmphasis"/>
        </w:rPr>
      </w:pPr>
      <w:r>
        <w:rPr>
          <w:rStyle w:val="IntenseEmphasis"/>
        </w:rPr>
        <w:br/>
      </w:r>
      <w:r>
        <w:rPr>
          <w:noProof/>
        </w:rPr>
        <w:drawing>
          <wp:inline distT="0" distB="0" distL="0" distR="0" wp14:anchorId="51DD92DB" wp14:editId="3C57C55C">
            <wp:extent cx="2560320" cy="3200400"/>
            <wp:effectExtent l="0" t="0" r="11430" b="0"/>
            <wp:docPr id="269" name="Chart 26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E3B202F" wp14:editId="0D4E62AD">
            <wp:extent cx="3337560" cy="3200400"/>
            <wp:effectExtent l="0" t="0" r="15240" b="0"/>
            <wp:docPr id="270" name="Chart 27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4E25DD8" w14:textId="77777777" w:rsidR="00101B0D" w:rsidRDefault="00101B0D" w:rsidP="00101B0D">
      <w:pPr>
        <w:pStyle w:val="Subtitle"/>
        <w:rPr>
          <w:rStyle w:val="IntenseEmphasis"/>
        </w:rPr>
      </w:pPr>
      <w:r>
        <w:rPr>
          <w:noProof/>
        </w:rPr>
        <mc:AlternateContent>
          <mc:Choice Requires="wps">
            <w:drawing>
              <wp:inline distT="0" distB="0" distL="0" distR="0" wp14:anchorId="132C31C9" wp14:editId="217EA292">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5D8448F2" w14:textId="77777777" w:rsidR="00CD5B06" w:rsidRDefault="00CD5B06" w:rsidP="00101B0D">
                            <w:r>
                              <w:rPr>
                                <w:b/>
                              </w:rPr>
                              <w:t>Figure 3.3</w:t>
                            </w:r>
                            <w:r>
                              <w:t xml:space="preserve">: Relational memory errors were evaluated in both space and time independently by measuring the number of </w:t>
                            </w:r>
                            <w:proofErr w:type="gramStart"/>
                            <w:r>
                              <w:t>items which</w:t>
                            </w:r>
                            <w:proofErr w:type="gramEnd"/>
                            <w:r>
                              <w:t xml:space="preserve"> were assigned to another item’s location (i.e. a </w:t>
                            </w:r>
                            <w:proofErr w:type="spellStart"/>
                            <w:r>
                              <w:t>misbinding</w:t>
                            </w:r>
                            <w:proofErr w:type="spellEnd"/>
                            <w:r>
                              <w:t>).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E16C1E" w:rsidRDefault="00E16C1E"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B3700A3" w14:textId="77777777"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8202689" w14:textId="77777777"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w:t>
      </w:r>
      <w:r>
        <w:lastRenderedPageBreak/>
        <w:t>respectively). A 2x4 (within and across by trial number) repeated measures ANOVA was used to compare within and across over trials. A significant main effect of within vs. across was found (F(1, 106)=80.84, p&lt;0.001) but no interaction effect was present. No significant mai</w:t>
      </w:r>
      <w:r w:rsidR="00F075F7">
        <w:t xml:space="preserve">n effect of trial was present. </w:t>
      </w:r>
    </w:p>
    <w:p w14:paraId="74732DE2" w14:textId="77777777" w:rsidR="00101B0D" w:rsidRDefault="00101B0D" w:rsidP="00101B0D">
      <w:r w:rsidRPr="009C752E">
        <w:rPr>
          <w:noProof/>
        </w:rPr>
        <w:drawing>
          <wp:inline distT="0" distB="0" distL="0" distR="0" wp14:anchorId="122F7782" wp14:editId="4208801B">
            <wp:extent cx="2560320" cy="3200400"/>
            <wp:effectExtent l="0" t="0" r="11430" b="0"/>
            <wp:docPr id="271" name="Chart 27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B276965" wp14:editId="12031C83">
            <wp:extent cx="3337560" cy="3200400"/>
            <wp:effectExtent l="0" t="0" r="15240" b="0"/>
            <wp:docPr id="272" name="Chart 27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1B42853" w14:textId="77777777" w:rsidR="00101B0D" w:rsidRDefault="00101B0D" w:rsidP="00101B0D">
      <w:pPr>
        <w:rPr>
          <w:rStyle w:val="IntenseEmphasis"/>
        </w:rPr>
      </w:pPr>
      <w:r>
        <w:rPr>
          <w:noProof/>
        </w:rPr>
        <mc:AlternateContent>
          <mc:Choice Requires="wps">
            <w:drawing>
              <wp:inline distT="0" distB="0" distL="0" distR="0" wp14:anchorId="1C6998BF" wp14:editId="1A1591FC">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90278DC" w14:textId="77777777" w:rsidR="00CD5B06" w:rsidRDefault="00CD5B06"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E16C1E" w:rsidRDefault="00E16C1E"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777B96F2" w14:textId="77777777" w:rsidR="003E19B9" w:rsidRDefault="00101B0D" w:rsidP="00AA15F8">
      <w:pPr>
        <w:spacing w:line="360" w:lineRule="auto"/>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w:t>
      </w:r>
      <w:r>
        <w:lastRenderedPageBreak/>
        <w:t xml:space="preserve">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5B5AB4DB" w14:textId="77777777" w:rsidR="003E19B9" w:rsidRDefault="003E19B9">
      <w:r>
        <w:br w:type="page"/>
      </w:r>
    </w:p>
    <w:p w14:paraId="41D9188A" w14:textId="77777777" w:rsidR="00101B0D" w:rsidRDefault="00101B0D" w:rsidP="00101B0D">
      <w:r>
        <w:rPr>
          <w:noProof/>
        </w:rPr>
        <w:lastRenderedPageBreak/>
        <w:drawing>
          <wp:inline distT="0" distB="0" distL="0" distR="0" wp14:anchorId="488E25AC" wp14:editId="10480902">
            <wp:extent cx="2560320" cy="3200400"/>
            <wp:effectExtent l="0" t="0" r="11430" b="0"/>
            <wp:docPr id="273" name="Chart 27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368E5D2E" wp14:editId="0E99842E">
            <wp:extent cx="3337560" cy="3200400"/>
            <wp:effectExtent l="0" t="0" r="15240" b="0"/>
            <wp:docPr id="274" name="Chart 27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08F3DF3" w14:textId="77777777" w:rsidR="00101B0D" w:rsidRDefault="00101B0D" w:rsidP="00101B0D">
      <w:pPr>
        <w:jc w:val="right"/>
      </w:pPr>
      <w:r>
        <w:rPr>
          <w:noProof/>
        </w:rPr>
        <w:drawing>
          <wp:inline distT="0" distB="0" distL="0" distR="0" wp14:anchorId="3270A3B7" wp14:editId="26457681">
            <wp:extent cx="5928360" cy="2895600"/>
            <wp:effectExtent l="0" t="0" r="15240" b="0"/>
            <wp:docPr id="275" name="Chart 27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248689F" w14:textId="77777777" w:rsidR="00101B0D" w:rsidRDefault="00101B0D" w:rsidP="00101B0D">
      <w:pPr>
        <w:rPr>
          <w:rStyle w:val="Heading1Char"/>
        </w:rPr>
      </w:pPr>
      <w:r>
        <w:rPr>
          <w:noProof/>
        </w:rPr>
        <mc:AlternateContent>
          <mc:Choice Requires="wps">
            <w:drawing>
              <wp:inline distT="0" distB="0" distL="0" distR="0" wp14:anchorId="51DFF03B" wp14:editId="170FD836">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40BA04EC" w14:textId="77777777" w:rsidR="00CD5B06" w:rsidRDefault="00CD5B06" w:rsidP="00101B0D">
                            <w:r>
                              <w:rPr>
                                <w:b/>
                              </w:rPr>
                              <w:t>Figure 3.5</w:t>
                            </w:r>
                            <w:r>
                              <w:t xml:space="preserve">: The proportion of </w:t>
                            </w:r>
                            <w:proofErr w:type="gramStart"/>
                            <w:r>
                              <w:t>items which</w:t>
                            </w:r>
                            <w:proofErr w:type="gramEnd"/>
                            <w:r>
                              <w:t xml:space="preserve"> have been assigned to another item’s location within vs. across context. Although the within context items should be </w:t>
                            </w:r>
                            <w:proofErr w:type="spellStart"/>
                            <w:r>
                              <w:t>misassigned</w:t>
                            </w:r>
                            <w:proofErr w:type="spellEnd"/>
                            <w:r>
                              <w:t xml:space="preserve"> to each other’s locations by chance at a rate of approximately 14%, we see a substantially higher occurrence of &gt;40%. Interestingly, this effect only gets stronger across trials despite improved accuracy across all non-context based error metrics (including number of </w:t>
                            </w:r>
                            <w:proofErr w:type="spellStart"/>
                            <w:r>
                              <w:t>misbound</w:t>
                            </w:r>
                            <w:proofErr w:type="spellEnd"/>
                            <w:r>
                              <w:t xml:space="preserve"> items). Note that this same pattern is present when the </w:t>
                            </w:r>
                            <w:proofErr w:type="gramStart"/>
                            <w:r>
                              <w:t>number of items assigned within versus across are</w:t>
                            </w:r>
                            <w:proofErr w:type="gramEnd"/>
                            <w:r>
                              <w:t xml:space="preserv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E16C1E" w:rsidRDefault="00E16C1E"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3EE27155" w14:textId="77777777" w:rsidR="00101B0D" w:rsidRDefault="007353F3" w:rsidP="00101B0D">
      <w:pPr>
        <w:pStyle w:val="Heading2"/>
        <w:rPr>
          <w:rStyle w:val="Heading1Char"/>
        </w:rPr>
      </w:pPr>
      <w:bookmarkStart w:id="27" w:name="_Toc505879088"/>
      <w:r>
        <w:rPr>
          <w:rStyle w:val="Heading1Char"/>
        </w:rPr>
        <w:lastRenderedPageBreak/>
        <w:t xml:space="preserve">3.4 </w:t>
      </w:r>
      <w:r w:rsidR="00101B0D" w:rsidRPr="007717E1">
        <w:rPr>
          <w:rStyle w:val="Heading1Char"/>
        </w:rPr>
        <w:t>Discussion</w:t>
      </w:r>
      <w:bookmarkEnd w:id="27"/>
    </w:p>
    <w:p w14:paraId="10228DFE"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18AE0106" w14:textId="77777777"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7C3648">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9", "1" ] ] }, "page" : "11078-11083", "publisher" : "National Academy of Sciences", "title" : "Human hippocampus represents space and time during retrieval of real-world memories", "type" : "article-journal", "volume" : "112" }, "uris" : [ "http://www.mendeley.com/documents/?uuid=099c76f5-87fc-4875-94ee-e4bb2f8699dc"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4C7410">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have been identified in the hippocampus and its role in navigation </w:t>
      </w:r>
      <w:r>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Eichenbaum, 2017)", "plainTextFormattedCitation" : "(Howard Eichenbaum, 2017b)", "previouslyFormattedCitation" : "(Howard Eichenbaum, 2017b)"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6669FC0C" w14:textId="77777777"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This raises an interesting question: can the relative position (i.e. order) of events in time in episodic memory be treated both allocentrically and egocentrically in the same</w:t>
      </w:r>
      <w:r w:rsidR="00761DED">
        <w:t xml:space="preserve"> way the spatial position can? </w:t>
      </w: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However, it is unclear what a view-matching strategy would be when exploring a temporal axis. Place cell firing is related specific to distal cues and is, therefore, seen as strong evidence for this allocentric perspective.</w:t>
      </w:r>
      <w:r w:rsidR="00761DED">
        <w:t xml:space="preserve"> Future examinations of temporal </w:t>
      </w:r>
      <w:r w:rsidR="002E59E4">
        <w:t>navigation</w:t>
      </w:r>
      <w:r w:rsidR="00761DED">
        <w:t xml:space="preserve"> should more directly interrogate the potential of allocentric and egocentric strategies in non-spatial domains.</w:t>
      </w:r>
    </w:p>
    <w:p w14:paraId="0AF75365"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w:t>
      </w:r>
      <w:r>
        <w:lastRenderedPageBreak/>
        <w:t>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D4706E8" w14:textId="77777777"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7C3648">
        <w:instrText>ADDIN CSL_CITATION { "citationItems" : [ { "id" : "ITEM-1", "itemData" : { "DOI" : "10.1037/0033-295X.102.3.419", "ISBN" : "0033-295X (Print)\\r0033-295X (Linking)", "ISSN" : "0033-295X",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f48f0cf9-4bd5-4fe8-a7a1-698d3462c59b"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7C3648" w:rsidRPr="007C3648">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38E0DB7B" w14:textId="77777777"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w:t>
      </w:r>
      <w:r w:rsidR="00F075F7">
        <w:t xml:space="preserve">mporal relational information. </w:t>
      </w:r>
      <w:r>
        <w:t>In other words, more information may improve relational memory, to a point. This question could be tested by increasing the number of within-context items to see if this improves within-context order memory.</w:t>
      </w:r>
    </w:p>
    <w:p w14:paraId="2550D86C" w14:textId="77777777"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298B7FCD" w14:textId="77777777"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67B2A9C5" w14:textId="77777777" w:rsidR="00563ABB" w:rsidRDefault="007353F3" w:rsidP="00563ABB">
      <w:pPr>
        <w:pStyle w:val="Heading1"/>
      </w:pPr>
      <w:bookmarkStart w:id="28" w:name="_Toc496446945"/>
      <w:bookmarkStart w:id="29" w:name="_Toc505879089"/>
      <w:r>
        <w:lastRenderedPageBreak/>
        <w:t xml:space="preserve">Chapter 4: </w:t>
      </w:r>
      <w:r w:rsidR="00563ABB">
        <w:t>Spatiotemporal Navigation, Sampling, and Information Encoding in Virtual Reality</w:t>
      </w:r>
      <w:bookmarkEnd w:id="28"/>
      <w:bookmarkEnd w:id="29"/>
    </w:p>
    <w:p w14:paraId="4C27E3A6" w14:textId="77777777" w:rsidR="00563ABB" w:rsidRDefault="00563ABB" w:rsidP="00563ABB"/>
    <w:p w14:paraId="31554587" w14:textId="77777777" w:rsidR="00563ABB" w:rsidRDefault="007353F3" w:rsidP="00563ABB">
      <w:pPr>
        <w:pStyle w:val="Heading2"/>
      </w:pPr>
      <w:bookmarkStart w:id="30" w:name="_Toc505879090"/>
      <w:r>
        <w:t xml:space="preserve">4.1 </w:t>
      </w:r>
      <w:r w:rsidR="00563ABB">
        <w:t>Introduction</w:t>
      </w:r>
      <w:bookmarkEnd w:id="30"/>
    </w:p>
    <w:bookmarkStart w:id="31" w:name="_Hlk498967680"/>
    <w:p w14:paraId="2F5906F0" w14:textId="77777777" w:rsidR="00F24602"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w:t>
      </w:r>
      <w:r w:rsidR="00462E89">
        <w:t>ctory from one place to another</w:t>
      </w:r>
      <w:r>
        <w:t>.</w:t>
      </w:r>
      <w:r w:rsidR="00462E89">
        <w:t>”</w:t>
      </w:r>
      <w:r>
        <w:t xml:space="preserve"> This definition captures a surprising amount of cases which would be commonly considered navigation, and it has been echoed in recent reviews of navigation and hippocampal function in various species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w:t>
      </w:r>
      <w:r w:rsidR="00462E89">
        <w:rPr>
          <w:noProof/>
        </w:rPr>
        <w:t xml:space="preserve">e.g. </w:t>
      </w:r>
      <w:r w:rsidR="007B454C" w:rsidRPr="007B454C">
        <w:rPr>
          <w:noProof/>
        </w:rPr>
        <w:t>Howard Eichenbaum, 2017b)</w:t>
      </w:r>
      <w:r>
        <w:fldChar w:fldCharType="end"/>
      </w:r>
      <w:r>
        <w:t>. Interestingly, however, the word “place” in this context strongly implies that navigation is generally restricted to space</w:t>
      </w:r>
      <w:r w:rsidR="00462E89">
        <w:t>, much like “place”</w:t>
      </w:r>
      <w:r>
        <w:t xml:space="preserve"> is used as the term to describe cells which fire relative to </w:t>
      </w:r>
      <w:r w:rsidR="00DB4B3E">
        <w:t>distal cues</w:t>
      </w:r>
      <w:r>
        <w:t xml:space="preserve"> in space, i.e. “place” cells; </w:t>
      </w:r>
      <w:r>
        <w:fldChar w:fldCharType="begin" w:fldLock="1"/>
      </w:r>
      <w:r w:rsidR="004C7410">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and elaborated upon in the context of hippocampal function by</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Cognitive Map Theory suggests that, at least in space, the hippocampus is responsible for maintaining map-like</w:t>
      </w:r>
      <w:r w:rsidR="00DB4B3E">
        <w:t xml:space="preserve"> r</w:t>
      </w:r>
      <w:r>
        <w:t xml:space="preserve">epresentations, and this theory has been validated to various degrees across many human and rodent lesion studies </w:t>
      </w:r>
      <w:r>
        <w:fldChar w:fldCharType="begin" w:fldLock="1"/>
      </w:r>
      <w:r w:rsidR="007C3648">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529551b5-1bb4-423c-ba94-b734b1e8de9f"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Tolman himself did not restrict this theory to space; however, later uses of the theory have tended to isolate space in exclusion of any other domains. Despite this isolation of navigation to space, “time” cells in the hippocampus have been identified</w:t>
      </w:r>
      <w:r w:rsidR="00462E89">
        <w:t>,</w:t>
      </w:r>
      <w:r>
        <w:t xml:space="preserve">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and extensive evidence suggest</w:t>
      </w:r>
      <w:r w:rsidR="00462E89">
        <w:t>s that</w:t>
      </w:r>
      <w:r>
        <w:t xml:space="preserve"> the hippocampus is involved in mapping far more than just spatial </w:t>
      </w:r>
      <w:r w:rsidR="005041D4">
        <w:t>information</w:t>
      </w:r>
      <w:r w:rsidR="007B454C">
        <w:t xml:space="preserve"> </w:t>
      </w:r>
      <w:r w:rsidR="007B454C">
        <w:fldChar w:fldCharType="begin" w:fldLock="1"/>
      </w:r>
      <w:r w:rsidR="002B7776">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8", "issue" : "3", "issued" : { "date-parts" : [ [ "2015", "11" ] ] }, "page" : "578-589", "publisher" : "Elsevier Inc.", "title" : "During Running in Place, Grid Cells Integrate Elapsed Time and Distance Run", "type" : "article-journal", "volume" : "88" }, "uris" : [ "http://www.mendeley.com/documents/?uuid=dbfa8f1e-d13e-40b0-b710-c65ae63c0edc"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c; Howard et al., 2014; Konkel et al., 2008; B. J. J. Kraus et al., 2015; Charan Ranganath &amp; Hsieh, 2016; Schiller et al., 2015; Warren et al., 2015)", "plainTextFormattedCitation" : "(Neal J. Cohen &amp; Eichenbaum, 1993; H. Eichenbaum, Dudchenko, Wood, Shapiro, &amp; Tanila, 1999; Howard Eichenbaum, 2015, 2017c; Howard et al., 2014; Konkel et al., 2008; B. J. J. Kraus et al., 2015; Charan Ranganath &amp; Hsieh, 2016; Schiller et al., 2015; Warren et al., 2015)", "previouslyFormattedCitation" : "(Neal J. Cohen &amp; Eichenbaum, 1993; H. Eichenbaum, Dudchenko, Wood, Shapiro, &amp; Tanila, 1999; Howard Eichenbaum, 2015, 2017c; Howard et al., 2014; Konkel et al., 2008; B. J. J. Kraus et al., 2015; Charan Ranganath &amp; Hsieh, 2016; Schiller et al., 2015; Warren et al., 2015)" }, "properties" : {  }, "schema" : "https://github.com/citation-style-language/schema/raw/master/csl-citation.json" }</w:instrText>
      </w:r>
      <w:r w:rsidR="007B454C">
        <w:fldChar w:fldCharType="separate"/>
      </w:r>
      <w:r w:rsidR="007C3648" w:rsidRPr="007C3648">
        <w:rPr>
          <w:noProof/>
        </w:rPr>
        <w:t>(Neal J. Cohen &amp; Eichenbaum, 1993; H. Eichenbaum, Dudchenko, Wood, Shapiro, &amp; Tanila, 1999; Howard Eichenbaum, 2015, 2017c; Howard et al., 2014; Konkel et al., 2008; B. J. J. Kraus et al., 2015; Charan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w:t>
      </w:r>
      <w:r w:rsidR="00462E89">
        <w:t>introduced a task that can successfully interrogate relational and contextual memory for both time and space, simultaneously, but it did not examine how information sampling (via navigatio</w:t>
      </w:r>
      <w:r w:rsidR="00F075F7">
        <w:t xml:space="preserve">n) during study informed these </w:t>
      </w:r>
      <w:r w:rsidR="00462E89">
        <w:t>memory measures.</w:t>
      </w:r>
      <w:r>
        <w:t xml:space="preserve"> </w:t>
      </w:r>
      <w:r w:rsidR="00F24602">
        <w:t>In this work, we demonstrate methods which are applied to the behavioral navigation data collected in the task described in Chapter 3 to examine the relationship between spatiotemporal navigation, learning of temporal sequences, and relational and contextual memory in space and time.</w:t>
      </w:r>
    </w:p>
    <w:p w14:paraId="056BF630" w14:textId="77777777" w:rsidR="001545AB" w:rsidRDefault="00F24602" w:rsidP="00AA15F8">
      <w:pPr>
        <w:spacing w:line="360" w:lineRule="auto"/>
      </w:pPr>
      <w:r>
        <w:lastRenderedPageBreak/>
        <w:t>Although temporal sequence memory has been studied extensively</w:t>
      </w:r>
      <w:r w:rsidR="00761DED">
        <w:t xml:space="preserve"> and is thought to critically rely on the hippocampus </w:t>
      </w:r>
      <w:r w:rsidR="00761DED">
        <w:fldChar w:fldCharType="begin" w:fldLock="1"/>
      </w:r>
      <w:r w:rsidR="00761DED">
        <w:instrText>ADDIN CSL_CITATION { "citationItems" : [ { "id" : "ITEM-1",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1", "issue" : "1", "issued" : { "date-parts" : [ [ "2016" ] ] }, "page" : "93-110", "title" : "The hippocampus: A special place for time", "type" : "article-journal", "volume" : "1369" }, "uris" : [ "http://www.mendeley.com/documents/?uuid=21777744-1d73-42f6-819e-96209baac8a0" ] } ], "mendeley" : { "formattedCitation" : "(Charan Ranganath &amp; Hsieh, 2016)", "manualFormatting" : "(see Ranganath &amp; Hsieh, 2016 for a review)", "plainTextFormattedCitation" : "(Charan Ranganath &amp; Hsieh, 2016)", "previouslyFormattedCitation" : "(Charan Ranganath &amp; Hsieh, 2016)"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Ranganath &amp; Hsieh, 2016</w:t>
      </w:r>
      <w:r w:rsidR="00761DED">
        <w:rPr>
          <w:noProof/>
        </w:rPr>
        <w:t xml:space="preserve"> for a review</w:t>
      </w:r>
      <w:r w:rsidR="00761DED" w:rsidRPr="00761DED">
        <w:rPr>
          <w:noProof/>
        </w:rPr>
        <w:t>)</w:t>
      </w:r>
      <w:r w:rsidR="00761DED">
        <w:fldChar w:fldCharType="end"/>
      </w:r>
      <w:r>
        <w:t xml:space="preserve">, the ability to selectively sample and navigate through a temporal sequence and the subsequent impact on memory for the sequence has never been examined. </w:t>
      </w:r>
      <w:r w:rsidR="00BA058B">
        <w:t>In addition to the hippocampus,</w:t>
      </w:r>
      <w:r w:rsidR="00761DED">
        <w:t xml:space="preserve"> </w:t>
      </w:r>
      <w:r>
        <w:t>other cortical regions such as perirhinal, parahippocampal, and prefrontal cortices may also be critically involved with certain aspects of sequence memory</w:t>
      </w:r>
      <w:r w:rsidR="00761DED">
        <w:t xml:space="preserve"> </w:t>
      </w:r>
      <w:r w:rsidR="00761DED">
        <w:fldChar w:fldCharType="begin" w:fldLock="1"/>
      </w:r>
      <w:r w:rsidR="00CD6720">
        <w:instrText>ADDIN CSL_CITATION { "citationItems" : [ { "id" : "ITEM-1", "itemData" : { "DOI" : "10.1038/nrn3338", "ISSN" : "1471-003X", "abstract" : "Nature Reviews Neuroscience 13, 713 (2012). doi:10.1038/nrn3338", "author" : [ { "dropping-particle" : "", "family" : "Ranganath", "given" : "Charan", "non-dropping-particle" : "", "parse-names" : false, "suffix" : "" }, { "dropping-particle" : "", "family" : "Ritchey", "given" : "Maureen", "non-dropping-particle" : "", "parse-names" : false, "suffix" : "" } ], "container-title" : "Nature Publishing Group", "id" : "ITEM-1", "issue" : "10", "issued" : { "date-parts" : [ [ "2012" ] ] }, "page" : "713-726", "title" : "Two cortical systems for memory- guided behaviour", "type" : "article-journal", "volume" : "13" }, "uris" : [ "http://www.mendeley.com/documents/?uuid=a4572216-779e-44f1-86b6-c6b35b17907b" ] }, { "id" : "ITEM-2", "itemData" : { "DOI" : "10.1016/j.neuroimage.2015.07.040", "ISBN" : "1095-9572 (Electronic)\\r1053-8119 (Linking)", "ISSN" : "10959572", "PMID" : "26209802", "abstract" : "Episodic memory entails the ability to remember what happened when. Although the available evidence indicates that the hippocampus plays a role in structuring serial order information during retrieval of event sequences, information processed in the hippocampus must be conveyed to other cortical and subcortical areas in order to guide behavior. However, the extent to which other brain regions contribute to the temporal organization of episodic memory remains unclear. Here, we examined multivoxel activity pattern changes during retrieval of learned and random object sequences, focusing on a neocortical \"core recollection network\" that includes the medial prefrontal cortex, retrosplenial cortex, and angular gyrus, as well as on striatal areas including the caudate nucleus and putamen that have been implicated in processing of sequence information. The results demonstrate that regions of the core recollection network carry information about temporal positions within object sequences, irrespective of object information. This schematic coding of temporal information is in contrast to the putamen, which carried information specific to objects in learned sequences, and the caudate, which carried information about objects, irrespective of sequence context. Our results suggest a role for the cortical recollection network in the representation of temporal structure of events during episodic retrieval, and highlight the possible mechanisms by which the striatal areas may contribute to this process. More broadly, the results indicate that temporal sequence retrieval is a useful paradigm for dissecting the contributions of specific brain regions to episodic memory.", "author" : [ { "dropping-particle" : "", "family" : "Hsieh", "given" : "Liang Tien", "non-dropping-particle" : "", "parse-names" : false, "suffix" : "" }, { "dropping-particle" : "", "family" : "Ranganath", "given" : "Charan", "non-dropping-particle" : "", "parse-names" : false, "suffix" : "" } ], "container-title" : "NeuroImage", "id" : "ITEM-2", "issue" : "121", "issued" : { "date-parts" : [ [ "2015" ] ] }, "page" : "78-90", "title" : "Cortical and subcortical contributions to sequence retrieval: Schematic coding of temporal context in the neocortical recollection network", "type" : "article-journal", "volume" : "121" }, "uris" : [ "http://www.mendeley.com/documents/?uuid=5c056819-a430-47e4-9d1d-72a2bc3fdae2" ] }, { "id" : "ITEM-3", "itemData" : { "author" : [ { "dropping-particle" : "", "family" : "Ranganath", "given" : "C.", "non-dropping-particle" : "", "parse-names" : false, "suffix" : "" }, { "dropping-particle" : "", "family" : "Blumenfeld", "given" : "R S", "non-dropping-particle" : "", "parse-names" : false, "suffix" : "" } ], "chapter-number" : "3", "container-title" : "Learning and Memory: A Comprehensive Reference", "edition" : "3", "editor" : [ { "dropping-particle" : "", "family" : "Byrne", "given" : "J.H.", "non-dropping-particle" : "", "parse-names" : false, "suffix" : "" } ], "id" : "ITEM-3", "issued" : { "date-parts" : [ [ "2008" ] ] }, "page" : "261-279", "publisher" : "Oxford: Acadmic Press", "title" : "Prefrontal Cortex and Memory", "type" : "chapter" }, "uris" : [ "http://www.mendeley.com/documents/?uuid=44cd5be0-308e-4907-a44b-04a545eae1dc" ] } ], "mendeley" : { "formattedCitation" : "(L. T. Hsieh &amp; Ranganath, 2015; C. Ranganath &amp; Blumenfeld, 2008; Charan Ranganath &amp; Ritchey, 2012a)", "plainTextFormattedCitation" : "(L. T. Hsieh &amp; Ranganath, 2015; C. Ranganath &amp; Blumenfeld, 2008; Charan Ranganath &amp; Ritchey, 2012a)", "previouslyFormattedCitation" : "(L. T. Hsieh &amp; Ranganath, 2015; C. Ranganath &amp; Blumenfeld, 2008; Charan Ranganath &amp; Ritchey, 2012a)" }, "properties" : {  }, "schema" : "https://github.com/citation-style-language/schema/raw/master/csl-citation.json" }</w:instrText>
      </w:r>
      <w:r w:rsidR="00761DED">
        <w:fldChar w:fldCharType="separate"/>
      </w:r>
      <w:r w:rsidR="00CD6720" w:rsidRPr="00CD6720">
        <w:rPr>
          <w:noProof/>
        </w:rPr>
        <w:t>(L. T. Hsieh &amp; Ranganath, 2015; C. Ranganath &amp; Blumenfeld, 2008; Charan Ranganath &amp; Ritchey, 2012a)</w:t>
      </w:r>
      <w:r w:rsidR="00761DED">
        <w:fldChar w:fldCharType="end"/>
      </w:r>
      <w:r>
        <w:t>. In particular, it has been hypothesized that the Posterior Medial (PM) network (consisting of parahippocampal cortex, retrolental cortex, precuneus, angular gyrus, and ventromedial prefrontal cortex) may play a more pronounced role when the temporal structure is well-learned and meaningful</w:t>
      </w:r>
      <w:r w:rsidR="00761DED">
        <w:t xml:space="preserve"> </w:t>
      </w:r>
      <w:r w:rsidR="00761DED">
        <w:fldChar w:fldCharType="begin" w:fldLock="1"/>
      </w:r>
      <w:r w:rsidR="00761DED">
        <w:instrText>ADDIN CSL_CITATION { "citationItems" : [ { "id" : "ITEM-1",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9", "20" ] ] }, "page" : "713-726", "title" : "Two cortical systems for memory-guided behaviour", "type" : "article-journal", "volume" : "13" }, "uris" : [ "http://www.mendeley.com/documents/?uuid=339760d1-db1b-43db-8591-de82d57a29d7" ] } ], "mendeley" : { "formattedCitation" : "(Charan Ranganath &amp; Ritchey, 2012b)", "plainTextFormattedCitation" : "(Charan Ranganath &amp; Ritchey, 2012b)", "previouslyFormattedCitation" : "(Charan Ranganath &amp; Ritchey, 2012b)" }, "properties" : {  }, "schema" : "https://github.com/citation-style-language/schema/raw/master/csl-citation.json" }</w:instrText>
      </w:r>
      <w:r w:rsidR="00761DED">
        <w:fldChar w:fldCharType="separate"/>
      </w:r>
      <w:r w:rsidR="00761DED" w:rsidRPr="00761DED">
        <w:rPr>
          <w:noProof/>
        </w:rPr>
        <w:t>(Charan Ranganath &amp; Ritchey, 2012b)</w:t>
      </w:r>
      <w:r w:rsidR="00761DED">
        <w:fldChar w:fldCharType="end"/>
      </w:r>
      <w:r>
        <w:t xml:space="preserve">. </w:t>
      </w:r>
      <w:r w:rsidR="00BA058B">
        <w:t xml:space="preserve">Therefore, it would be reasonable to predict that the PM network would also be involved in exploration of a temporal structure, in addition to the hippocampus. Hippocampal function has also been linked to the ability to use temporal context as an organizational element to allow the automatic retrieval of future elements in a sequence to aid in prediction </w:t>
      </w:r>
      <w:r w:rsidR="005B60BA">
        <w:fldChar w:fldCharType="begin" w:fldLock="1"/>
      </w:r>
      <w:r w:rsidR="005B60BA">
        <w:instrText>ADDIN CSL_CITATION { "citationItems" : [ { "id" : "ITEM-1", "itemData" : { "DOI" : "10.1152/jn.00753.2014", "ISSN" : "0022-3077", "author" : [ { "dropping-particle" : "", "family" : "Luft", "given" : "Caroline D. B.", "non-dropping-particle" : "", "parse-names" : false, "suffix" : "" }, { "dropping-particle" : "", "family" : "Meeson", "given" : "Alan", "non-dropping-particle" : "", "parse-names" : false, "suffix" : "" }, { "dropping-particle" : "", "family" : "Welchman", "given" : "Andrew E.", "non-dropping-particle" : "", "parse-names" : false, "suffix" : "" }, { "dropping-particle" : "", "family" : "Kourtzi", "given" : "Zoe", "non-dropping-particle" : "", "parse-names" : false, "suffix" : "" } ], "container-title" : "Journal of Neurophysiology", "id" : "ITEM-1", "issue" : "9", "issued" : { "date-parts" : [ [ "2015", "5" ] ] }, "page" : "3159-3171", "title" : "Decoding the future from past experience: learning shapes predictions in early visual cortex", "type" : "article-journal", "volume" : "113" }, "uris" : [ "http://www.mendeley.com/documents/?uuid=d0a2f3c9-6a43-40c1-ad1c-e90e77c44484" ] }, { "id" : "ITEM-2", "itemData" : { "DOI" : "10.1016/j.visres.2013.10.017", "ISSN" : "00426989", "author" : [ { "dropping-particle" : "", "family" : "Baker", "given" : "Rosalind", "non-dropping-particle" : "", "parse-names" : false, "suffix" : "" }, { "dropping-particle" : "", "family" : "Dexter", "given" : "Matthew", "non-dropping-particle" : "", "parse-names" : false, "suffix" : "" }, { "dropping-particle" : "", "family" : "Hardwicke", "given" : "Tom E.", "non-dropping-particle" : "", "parse-names" : false, "suffix" : "" }, { "dropping-particle" : "", "family" : "Goldstone", "given" : "Aimee", "non-dropping-particle" : "", "parse-names" : false, "suffix" : "" }, { "dropping-particle" : "", "family" : "Kourtzi", "given" : "Zoe", "non-dropping-particle" : "", "parse-names" : false, "suffix" : "" } ], "container-title" : "Vision Research", "id" : "ITEM-2", "issued" : { "date-parts" : [ [ "2014", "6" ] ] }, "page" : "124-133", "title" : "Learning to predict: Exposure to temporal sequences facilitates prediction of future events", "type" : "article-journal", "volume" : "99" }, "uris" : [ "http://www.mendeley.com/documents/?uuid=b4fdeac9-f6ce-4921-ab7a-708f4dc31ac4" ] }, { "id" : "ITEM-3", "itemData" : { "DOI" : "10.1098/rstb.2008.0306", "ISSN" : "0962-8436", "author" : [ { "dropping-particle" : "", "family" : "Eichenbaum", "given" : "H.", "non-dropping-particle" : "", "parse-names" : false, "suffix" : "" }, { "dropping-particle" : "", "family" : "Fortin", "given" : "N. J.", "non-dropping-particle" : "", "parse-names" : false, "suffix" : "" } ], "container-title" : "Philosophical Transactions of the Royal Society B: Biological Sciences", "id" : "ITEM-3", "issue" : "1521", "issued" : { "date-parts" : [ [ "2009", "5", "12" ] ] }, "page" : "1183-1191", "title" : "The neurobiology of memory based predictions", "type" : "article-journal", "volume" : "364" }, "uris" : [ "http://www.mendeley.com/documents/?uuid=f3c03476-310c-407b-810b-a9edb16acfb5" ] }, { "id" : "ITEM-4", "itemData" : { "DOI" : "10.1098/rstb.2008.0316", "ISSN" : "0962-8436", "author" : [ { "dropping-particle" : "", "family" : "Lisman", "given" : "J.", "non-dropping-particle" : "", "parse-names" : false, "suffix" : "" }, { "dropping-particle" : "", "family" : "Redish", "given" : "A.D.", "non-dropping-particle" : "", "parse-names" : false, "suffix" : "" } ], "container-title" : "Philosophical Transactions of the Royal Society B: Biological Sciences", "id" : "ITEM-4", "issue" : "1521", "issued" : { "date-parts" : [ [ "2009", "5", "12" ] ] }, "page" : "1193-1201", "title" : "Prediction, sequences and the hippocampus", "type" : "article-journal", "volume" : "364" }, "uris" : [ "http://www.mendeley.com/documents/?uuid=4b1259d0-fcf2-4906-b620-7db9edb28854" ] } ], "mendeley" : { "formattedCitation" : "(Baker, Dexter, Hardwicke, Goldstone, &amp; Kourtzi, 2014; H. Eichenbaum &amp; Fortin, 2009; Lisman &amp; Redish, 2009; Luft, Meeson, Welchman, &amp; Kourtzi, 2015)", "plainTextFormattedCitation" : "(Baker, Dexter, Hardwicke, Goldstone, &amp; Kourtzi, 2014; H. Eichenbaum &amp; Fortin, 2009; Lisman &amp; Redish, 2009; Luft, Meeson, Welchman, &amp; Kourtzi, 2015)", "previouslyFormattedCitation" : "(Baker, Dexter, Hardwicke, Goldstone, &amp; Kourtzi, 2014; H. Eichenbaum &amp; Fortin, 2009; Lisman &amp; Redish, 2009; Luft, Meeson, Welchman, &amp; Kourtzi, 2015)" }, "properties" : {  }, "schema" : "https://github.com/citation-style-language/schema/raw/master/csl-citation.json" }</w:instrText>
      </w:r>
      <w:r w:rsidR="005B60BA">
        <w:fldChar w:fldCharType="separate"/>
      </w:r>
      <w:r w:rsidR="005B60BA" w:rsidRPr="005B60BA">
        <w:rPr>
          <w:noProof/>
        </w:rPr>
        <w:t>(Baker, Dexter, Hardwicke, Goldstone, &amp; Kourtzi, 2014; H. Eichenbaum &amp; Fortin, 2009; Lisman &amp; Redish, 2009; Luft, Meeson, Welchman, &amp; Kourtzi, 2015)</w:t>
      </w:r>
      <w:r w:rsidR="005B60BA">
        <w:fldChar w:fldCharType="end"/>
      </w:r>
      <w:r w:rsidR="00BA058B">
        <w:t xml:space="preserve">. It is unknown, however, whether or not this predictive functionality will bias behavior when the sequence can be viewed arbitrarily. To assess these behavioral differences, we observe the order of interaction with the items in the temporal sequence to determine if a particular organizational structure is present which might aid in overall learning and memory performance. </w:t>
      </w:r>
      <w:r w:rsidR="00761DED">
        <w:t xml:space="preserve">One </w:t>
      </w:r>
      <w:r w:rsidR="00BA058B">
        <w:t xml:space="preserve">final </w:t>
      </w:r>
      <w:r w:rsidR="00761DED">
        <w:t xml:space="preserve">critical finding in </w:t>
      </w:r>
      <w:r w:rsidR="00CD6720">
        <w:t xml:space="preserve">the temporal memory literature relevant to </w:t>
      </w:r>
      <w:r w:rsidR="00BA058B">
        <w:t xml:space="preserve">temporal sequence </w:t>
      </w:r>
      <w:r w:rsidR="005B60BA">
        <w:t>learning and retrieval</w:t>
      </w:r>
      <w:r w:rsidR="00BA058B">
        <w:t xml:space="preserve"> can be found </w:t>
      </w:r>
      <w:r w:rsidR="00CD6720">
        <w:t xml:space="preserve">in a sequential retrieval task </w:t>
      </w:r>
      <w:r w:rsidR="005B60BA">
        <w:t xml:space="preserve">used by </w:t>
      </w:r>
      <w:r w:rsidR="005B60BA" w:rsidRPr="005B60BA">
        <w:rPr>
          <w:i/>
        </w:rPr>
        <w:t>Hsieh et al.</w:t>
      </w:r>
      <w:r w:rsidR="005B60BA">
        <w:t xml:space="preserve"> </w:t>
      </w:r>
      <w:r w:rsidR="00CD6720">
        <w:t>where participants were asked to learn the temporal order of objects with either consistent or random temporal positions</w:t>
      </w:r>
      <w:r w:rsidR="00BA058B">
        <w:t>.</w:t>
      </w:r>
      <w:r w:rsidR="00CD6720">
        <w:t xml:space="preserve"> </w:t>
      </w:r>
      <w:r w:rsidR="00BA058B">
        <w:t>I</w:t>
      </w:r>
      <w:r w:rsidR="00CD6720">
        <w:t xml:space="preserve">ndividuals with larger hippocampal sequence representation effects (as measured by voxel pattern similarity analysis) were better able to use sequence knowledge to optimize decision making </w:t>
      </w:r>
      <w:r w:rsidR="00CD6720">
        <w:fldChar w:fldCharType="begin" w:fldLock="1"/>
      </w:r>
      <w:r w:rsidR="00CD6720">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Gruber, Jenkins, &amp; Ranganath, 2014)", "plainTextFormattedCitation" : "(L.-T. Hsieh, Gruber, Jenkins, &amp; Ranganath, 2014)", "previouslyFormattedCitation" : "(L.-T. Hsieh, Gruber, Jenkins, &amp; Ranganath, 2014)" }, "properties" : {  }, "schema" : "https://github.com/citation-style-language/schema/raw/master/csl-citation.json" }</w:instrText>
      </w:r>
      <w:r w:rsidR="00CD6720">
        <w:fldChar w:fldCharType="separate"/>
      </w:r>
      <w:r w:rsidR="00CD6720" w:rsidRPr="00CD6720">
        <w:rPr>
          <w:noProof/>
        </w:rPr>
        <w:t>(L.-T. Hsieh, Gruber, Jenkins, &amp; Ranganath, 2014)</w:t>
      </w:r>
      <w:r w:rsidR="00CD6720">
        <w:fldChar w:fldCharType="end"/>
      </w:r>
      <w:r w:rsidR="00CD6720">
        <w:t xml:space="preserve">. </w:t>
      </w:r>
      <w:r w:rsidR="00BA058B">
        <w:t>Together, this evidence suggests a critical role for the hippocampus in temporal navigation</w:t>
      </w:r>
      <w:r w:rsidR="005B60BA">
        <w:t xml:space="preserve"> and sequence memory which this work attempts to advance through the examination of the relationship between changes in study-time navigation and relational and contextual memory</w:t>
      </w:r>
      <w:r w:rsidR="00BA058B">
        <w:t>.</w:t>
      </w:r>
    </w:p>
    <w:bookmarkEnd w:id="31"/>
    <w:p w14:paraId="19D0507A" w14:textId="77777777" w:rsidR="001545AB" w:rsidRDefault="00CD6720" w:rsidP="00AA15F8">
      <w:pPr>
        <w:spacing w:line="360" w:lineRule="auto"/>
      </w:pPr>
      <w:r>
        <w:t xml:space="preserve">Although temporal </w:t>
      </w:r>
      <w:r w:rsidR="002E59E4">
        <w:t>navigation</w:t>
      </w:r>
      <w:r>
        <w:t xml:space="preserve"> is clearly a novel aspect of the spatiotemporal navigation task, s</w:t>
      </w:r>
      <w:r w:rsidR="001545AB">
        <w:t xml:space="preserve">patial navigation </w:t>
      </w:r>
      <w:r>
        <w:t xml:space="preserve">is also a large part of the overall task demands. Spatial navigation </w:t>
      </w:r>
      <w:r w:rsidR="001545AB">
        <w:t xml:space="preserve">is a critical capability of all creatures’ survival </w:t>
      </w:r>
      <w:r w:rsidR="001545AB">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rsidR="001545AB">
        <w:fldChar w:fldCharType="separate"/>
      </w:r>
      <w:r w:rsidR="001545AB">
        <w:rPr>
          <w:noProof/>
        </w:rPr>
        <w:t>(Wolbers &amp; Hegarty, 2010)</w:t>
      </w:r>
      <w:r w:rsidR="001545AB">
        <w:fldChar w:fldCharType="end"/>
      </w:r>
      <w:r w:rsidR="001545AB">
        <w:t xml:space="preserve">, and it has been extensively studied phenomenologically in humans </w:t>
      </w:r>
      <w:r w:rsidR="001545AB">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rsidR="001545AB">
        <w:fldChar w:fldCharType="separate"/>
      </w:r>
      <w:r w:rsidR="001545AB">
        <w:rPr>
          <w:noProof/>
        </w:rPr>
        <w:t>(Dudchenko, 2010; Huth, 2013; Wolbers &amp; Hegarty, 2010)</w:t>
      </w:r>
      <w:r w:rsidR="001545AB">
        <w:fldChar w:fldCharType="end"/>
      </w:r>
      <w:r w:rsidR="001545AB">
        <w:t xml:space="preserve">, animals </w:t>
      </w:r>
      <w:r w:rsidR="001545AB">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rsidR="001545AB">
        <w:fldChar w:fldCharType="separate"/>
      </w:r>
      <w:r w:rsidR="00625AB3" w:rsidRPr="00625AB3">
        <w:rPr>
          <w:noProof/>
        </w:rPr>
        <w:t>(Poucet, 1993; Trullier, Wiener, Berthoz, &amp; Meyer, 1997)</w:t>
      </w:r>
      <w:r w:rsidR="001545AB">
        <w:fldChar w:fldCharType="end"/>
      </w:r>
      <w:r w:rsidR="001545AB">
        <w:t xml:space="preserve">, and even robotic navigation </w:t>
      </w:r>
      <w:r w:rsidR="001545AB">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rsidR="001545AB">
        <w:fldChar w:fldCharType="separate"/>
      </w:r>
      <w:r w:rsidR="001545AB">
        <w:rPr>
          <w:noProof/>
        </w:rPr>
        <w:t xml:space="preserve">(Franz &amp; Mallot, 2000; Levitt &amp; Lawton, </w:t>
      </w:r>
      <w:r w:rsidR="001545AB">
        <w:rPr>
          <w:noProof/>
        </w:rPr>
        <w:lastRenderedPageBreak/>
        <w:t>1990)</w:t>
      </w:r>
      <w:r w:rsidR="001545AB">
        <w:fldChar w:fldCharType="end"/>
      </w:r>
      <w:r w:rsidR="001545AB">
        <w:t xml:space="preserve"> which has, more recently, become an extremely popular topic in machine learning research </w:t>
      </w:r>
      <w:r w:rsidR="001545AB">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plainTextFormattedCitation" : "(Mirowski et al., 2016)", "previouslyFormattedCitation" : "(Mirowski et al., 2016)" }, "properties" : {  }, "schema" : "https://github.com/citation-style-language/schema/raw/master/csl-citation.json" }</w:instrText>
      </w:r>
      <w:r w:rsidR="001545AB">
        <w:fldChar w:fldCharType="separate"/>
      </w:r>
      <w:r w:rsidR="004C7410" w:rsidRPr="004C7410">
        <w:rPr>
          <w:noProof/>
        </w:rPr>
        <w:t>(Mirowski et al., 2016)</w:t>
      </w:r>
      <w:r w:rsidR="001545AB">
        <w:fldChar w:fldCharType="end"/>
      </w:r>
      <w:r w:rsidR="001545AB">
        <w:t xml:space="preserve">. Traditionally, in a laboratory setting, tasks such as the Morris Water Maze (MWM; </w:t>
      </w:r>
      <w:r w:rsidR="001545AB">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rsidR="001545AB">
        <w:fldChar w:fldCharType="separate"/>
      </w:r>
      <w:r w:rsidR="001545AB">
        <w:rPr>
          <w:noProof/>
        </w:rPr>
        <w:t>Morris, 1981</w:t>
      </w:r>
      <w:r w:rsidR="001545AB">
        <w:fldChar w:fldCharType="end"/>
      </w:r>
      <w:r w:rsidR="001545AB">
        <w:t xml:space="preserve">) have been used to study both rodent and human navigation behaviors (using a virtual Morris Water Maze; vMWM; </w:t>
      </w:r>
      <w:r w:rsidR="001545AB">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rsidR="001545AB">
        <w:fldChar w:fldCharType="separate"/>
      </w:r>
      <w:r w:rsidR="001545AB">
        <w:rPr>
          <w:noProof/>
        </w:rPr>
        <w:t>Moffat &amp; Resnick, 2002)</w:t>
      </w:r>
      <w:r w:rsidR="001545AB">
        <w:fldChar w:fldCharType="end"/>
      </w:r>
      <w:r w:rsidR="001545AB">
        <w:t>, showing</w:t>
      </w:r>
      <w:r w:rsidR="000C431F">
        <w:t xml:space="preserve"> that</w:t>
      </w:r>
      <w:r w:rsidR="001545AB">
        <w:t xml:space="preserve">, in older adults, smaller hippocampal volumes </w:t>
      </w:r>
      <w:r w:rsidR="000C431F">
        <w:t>relate to</w:t>
      </w:r>
      <w:r w:rsidR="001545AB">
        <w:t xml:space="preserve"> longer distance travelled and time taken in the task </w:t>
      </w:r>
      <w:r w:rsidR="001545AB">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rsidR="001545AB">
        <w:fldChar w:fldCharType="separate"/>
      </w:r>
      <w:r w:rsidR="001545AB">
        <w:rPr>
          <w:noProof/>
        </w:rPr>
        <w:t>(Maguire, Burgess, O’Keefe, &amp; O’Keefe, 1999; Moffat, 2009)</w:t>
      </w:r>
      <w:r w:rsidR="001545AB">
        <w:fldChar w:fldCharType="end"/>
      </w:r>
      <w:r w:rsidR="001545AB">
        <w:t xml:space="preserve">. </w:t>
      </w:r>
      <w:r w:rsidR="00625AB3">
        <w:t xml:space="preserve">Recently, more </w:t>
      </w:r>
      <w:r w:rsidR="001545AB">
        <w:t xml:space="preserve">complex behavioral tasks have been </w:t>
      </w:r>
      <w:r w:rsidR="00625AB3">
        <w:t>attempted,</w:t>
      </w:r>
      <w:r w:rsidR="001545AB">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rsidR="001545AB">
        <w:t xml:space="preserve">Several models of hippocampal function in navigation have come out of </w:t>
      </w:r>
      <w:r w:rsidR="00625AB3">
        <w:t>simpler tasks such as the MWM</w:t>
      </w:r>
      <w:r w:rsidR="001545AB">
        <w:t xml:space="preserve">. In rodents, theories of Pattern Separation/Pattern Completion </w:t>
      </w:r>
      <w:r w:rsidR="001545AB">
        <w:fldChar w:fldCharType="begin" w:fldLock="1"/>
      </w:r>
      <w:r w:rsidR="004C7410">
        <w:instrText>ADDIN CSL_CITATION { "citationItems" : [ { "id" : "ITEM-1",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1",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Rolls &amp; Kesner, 2006; Wilson &amp; Hulme, 1983)", "plainTextFormattedCitation" : "(Rolls &amp; Kesner, 2006; Wilson &amp; Hulme, 1983)", "previouslyFormattedCitation" : "(Rolls &amp; Kesner, 2006; Wilson &amp; Hulme, 1983)" }, "properties" : {  }, "schema" : "https://github.com/citation-style-language/schema/raw/master/csl-citation.json" }</w:instrText>
      </w:r>
      <w:r w:rsidR="001545AB">
        <w:fldChar w:fldCharType="separate"/>
      </w:r>
      <w:r w:rsidR="004C7410" w:rsidRPr="004C7410">
        <w:rPr>
          <w:noProof/>
        </w:rPr>
        <w:t>(Rolls &amp; Kesner, 2006; Wilson &amp; Hulme, 1983)</w:t>
      </w:r>
      <w:r w:rsidR="001545AB">
        <w:fldChar w:fldCharType="end"/>
      </w:r>
      <w:r w:rsidR="001545AB">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rsidR="001545AB">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rsidR="001545AB">
        <w:fldChar w:fldCharType="separate"/>
      </w:r>
      <w:r w:rsidR="001545AB">
        <w:rPr>
          <w:noProof/>
        </w:rPr>
        <w:t>Gilbert, Kesner, &amp; DeCoteau, 1998)</w:t>
      </w:r>
      <w:r w:rsidR="001545AB">
        <w:fldChar w:fldCharType="end"/>
      </w:r>
      <w:r w:rsidR="001545AB">
        <w:t xml:space="preserve">. Other have expanded on this theory suggesting that after converging “what” and “where” streams reach the DG and CA3 subregions of the hippocampus </w:t>
      </w:r>
      <w:r w:rsidR="001545AB">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rsidR="001545AB">
        <w:fldChar w:fldCharType="separate"/>
      </w:r>
      <w:r w:rsidR="001545AB">
        <w:rPr>
          <w:noProof/>
        </w:rPr>
        <w:t>(Knierim &amp; Neunuebel, 2016)</w:t>
      </w:r>
      <w:r w:rsidR="001545AB">
        <w:fldChar w:fldCharType="end"/>
      </w:r>
      <w:r w:rsidR="000C431F">
        <w:t>, DG specifically performs</w:t>
      </w:r>
      <w:r w:rsidR="001545AB">
        <w:t xml:space="preserve"> pattern separation </w:t>
      </w:r>
      <w:r w:rsidR="001545AB">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rsidR="001545AB">
        <w:fldChar w:fldCharType="separate"/>
      </w:r>
      <w:r w:rsidR="001545AB">
        <w:rPr>
          <w:noProof/>
        </w:rPr>
        <w:t>(Leutgeb, Leutgeb, Moser, &amp; Moser, 2007; McHugh et al., 2007)</w:t>
      </w:r>
      <w:r w:rsidR="001545AB">
        <w:fldChar w:fldCharType="end"/>
      </w:r>
      <w:r w:rsidR="001545AB">
        <w:t xml:space="preserve">, orthogonalizing inputs from one another, while CA3 performs pattern completion </w:t>
      </w:r>
      <w:r w:rsidR="001545AB">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rsidR="001545AB">
        <w:fldChar w:fldCharType="separate"/>
      </w:r>
      <w:r w:rsidR="001545AB">
        <w:rPr>
          <w:noProof/>
        </w:rPr>
        <w:t>(Leutgeb et al., 2007; Nakazawa et al., 2002; Neunuebel &amp; Knierim, 2014)</w:t>
      </w:r>
      <w:r w:rsidR="001545AB">
        <w:fldChar w:fldCharType="end"/>
      </w:r>
      <w:r w:rsidR="001545AB">
        <w:t xml:space="preserve">, auto-associating inputs with previously learned patterns. In humans, the Precision and Binding Model (PBM; </w:t>
      </w:r>
      <w:r w:rsidR="001545AB">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Yonelinas, 2013)", "plainTextFormattedCitation" : "(Yonelinas, 2013)", "previouslyFormattedCitation" : "(Yonelinas, 2013)" }, "properties" : {  }, "schema" : "https://github.com/citation-style-language/schema/raw/master/csl-citation.json" }</w:instrText>
      </w:r>
      <w:r w:rsidR="001545AB">
        <w:fldChar w:fldCharType="separate"/>
      </w:r>
      <w:r w:rsidR="001545AB">
        <w:rPr>
          <w:noProof/>
        </w:rPr>
        <w:t>Yonelinas, 2013)</w:t>
      </w:r>
      <w:r w:rsidR="001545AB">
        <w:fldChar w:fldCharType="end"/>
      </w:r>
      <w:r w:rsidR="001545AB">
        <w:t xml:space="preserve">, whose </w:t>
      </w:r>
      <w:r w:rsidR="000C431F">
        <w:t xml:space="preserve">associated </w:t>
      </w:r>
      <w:r w:rsidR="001545AB">
        <w:t xml:space="preserve">evidence shows hippocampal damaged patients are impaired on finding the precise location of a hidden platform but can find the general location (i.e. quadrant; </w:t>
      </w:r>
      <w:r w:rsidR="001545AB">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rsidR="001545AB">
        <w:fldChar w:fldCharType="separate"/>
      </w:r>
      <w:r w:rsidR="001545AB">
        <w:rPr>
          <w:noProof/>
        </w:rPr>
        <w:t>Kolarik et al., 2016; Kolarik, Baer, Shahlaie, Yonelinas, &amp; Ekstrom, 2017)</w:t>
      </w:r>
      <w:r w:rsidR="001545AB">
        <w:fldChar w:fldCharType="end"/>
      </w:r>
      <w:r w:rsidR="001545AB">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ichenbaum, 2017c", "plainTextFormattedCitation" : "(Howard Eichenbaum, 2017b)", "previouslyFormattedCitation" : "(Howard Eichenbaum, 2017b)"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rsidR="001545AB">
        <w:t xml:space="preserve">. Some models suggest that the long axis of the hippocampus represents progressively more precise information when viewed from anterior to posterior (Fanselow &amp; Dong, 2010; Nadel, Hoscheidt, &amp; Ryan, 2013). </w:t>
      </w:r>
      <w:r>
        <w:t>In addition to precision of recall, particular strategies of navigation are known to relate to hippocampal activity. V</w:t>
      </w:r>
      <w:r w:rsidR="001545AB">
        <w:t xml:space="preserve">iew-matching strategies </w:t>
      </w:r>
      <w:r>
        <w:t xml:space="preserve">(i.e. those in which a particular perspective on a scene is used as the primary navigation cue) </w:t>
      </w:r>
      <w:r w:rsidR="001545AB">
        <w:t>can help overcome deficits in allocentric memory of space via the subject finding an egocentric perspective which allows acquisition of the target</w:t>
      </w:r>
      <w:r w:rsidR="00625AB3">
        <w:t xml:space="preserve"> </w:t>
      </w:r>
      <w:r w:rsidR="00625AB3">
        <w:fldChar w:fldCharType="begin" w:fldLock="1"/>
      </w:r>
      <w:r w:rsidR="00376B51">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376B51" w:rsidRPr="00376B51">
        <w:rPr>
          <w:noProof/>
        </w:rPr>
        <w:t>(Pecchia &amp; Vallortigara, 2010)</w:t>
      </w:r>
      <w:r w:rsidR="00625AB3">
        <w:fldChar w:fldCharType="end"/>
      </w:r>
      <w:r w:rsidR="001545AB">
        <w:t xml:space="preserve">. Moreover, not all navigation phenomena which occur in </w:t>
      </w:r>
      <w:r w:rsidR="001545AB">
        <w:lastRenderedPageBreak/>
        <w:t>rodents are equivalent in humans. Rodents with hippocampal damage show a deficit in path integration</w:t>
      </w:r>
      <w:r w:rsidR="00376B51">
        <w:t xml:space="preserve"> (i.e. the ability to integrate changes in orientation during navigation in order to take a more direct path back to an origin point than the route away from the point)</w:t>
      </w:r>
      <w:r w:rsidR="001545AB">
        <w:t xml:space="preserve"> while human hippocampal damaged patients do not </w:t>
      </w:r>
      <w:r w:rsidR="00625AB3">
        <w:fldChar w:fldCharType="begin" w:fldLock="1"/>
      </w:r>
      <w:r w:rsidR="00376B51">
        <w:instrText>ADDIN CSL_CITATION { "citationItems" : [ { "id" : "ITEM-1", "itemData" : { "DOI" : "10.1007/s00221-010-2460-7", "ISBN" : "1432-1106 (Electronic)\\r0014-4819 (Linking)", "ISSN" : "00144819", "PMID" : "20972774", "abstract" : "Path integration is a fundamental mechanism of spatial navigation. In non-human species, it is assumed to be an online process in which a homing vector is updated continuously during an outward journey. In contrast, human path integration has been conceptualized as a configural process in which travelers store working memory representations of path segments, with the computation of a homing vector only occurring when required. To resolve this apparent discrepancy, we tested whether humans can employ different path integration strategies in the same task. Using a triangle completion paradigm, participants were instructed either to continuously update the start position during locomotion (continuous strategy) or to remember the shape of the outbound path and to calculate home vectors on basis of this representation (configural strategy). While overall homing accuracy was superior in the configural condition, participants were quicker to respond during continuous updating, strongly suggesting that homing vectors were computed online. Corroborating these findings, we observed reliable differences in head orientation during the outbound path: when participants applied the continuous updating strategy, the head deviated significantly from straight ahead in direction of the start place, which can be interpreted as a continuous motor expression of the homing vector. Head orientation-a novel online measure for path integration-can thus inform about the underlying updating mechanism already during locomotion. In addition to demonstrating that humans can employ different cognitive strategies during path integration, our two-systems view helps to resolve recent controversies regarding the role of the medial temporal lobe in human path integration.", "author" : [ { "dropping-particle" : "", "family" : "Wiener", "given" : "Jan M.", "non-dropping-particle" : "", "parse-names" : false, "suffix" : "" }, { "dropping-particle" : "", "family" : "Berthoz", "given" : "Alain", "non-dropping-particle" : "", "parse-names" : false, "suffix" : "" }, { "dropping-particle" : "", "family" : "Wolbers", "given" : "Thomas", "non-dropping-particle" : "", "parse-names" : false, "suffix" : "" } ], "container-title" : "Experimental Brain Research", "id" : "ITEM-1", "issue" : "1", "issued" : { "date-parts" : [ [ "2011" ] ] }, "page" : "61-71", "title" : "Dissociable cognitive mechanisms underlying human path integration", "type" : "article-journal", "volume" : "208" }, "uris" : [ "http://www.mendeley.com/documents/?uuid=a013d89a-5136-4ba0-84ca-89b689c40221" ] } ], "mendeley" : { "formattedCitation" : "(Wiener, Berthoz, &amp; Wolbers, 2011)", "plainTextFormattedCitation" : "(Wiener, Berthoz, &amp; Wolbers, 2011)", "previouslyFormattedCitation" : "(Wiener, Berthoz, &amp; Wolbers, 2011)" }, "properties" : {  }, "schema" : "https://github.com/citation-style-language/schema/raw/master/csl-citation.json" }</w:instrText>
      </w:r>
      <w:r w:rsidR="00625AB3">
        <w:fldChar w:fldCharType="separate"/>
      </w:r>
      <w:r w:rsidR="00376B51" w:rsidRPr="00376B51">
        <w:rPr>
          <w:noProof/>
        </w:rPr>
        <w:t>(Wiener, Berthoz, &amp; Wolbers, 2011)</w:t>
      </w:r>
      <w:r w:rsidR="00625AB3">
        <w:fldChar w:fldCharType="end"/>
      </w:r>
      <w:r w:rsidR="001545AB">
        <w:t xml:space="preserve">. </w:t>
      </w:r>
    </w:p>
    <w:p w14:paraId="67AC2545" w14:textId="77777777" w:rsidR="00AD1CF4" w:rsidRDefault="001545AB" w:rsidP="00AA15F8">
      <w:pPr>
        <w:spacing w:line="360" w:lineRule="auto"/>
      </w:pPr>
      <w:r>
        <w:t xml:space="preserve">Several measures of behavior in navigation have been used historically </w:t>
      </w:r>
      <w:r w:rsidR="00376B51">
        <w:t xml:space="preserve">to evaluate the relationship between navigation and memory function, </w:t>
      </w:r>
      <w:r>
        <w:t xml:space="preserve">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advantages and disadvantages worth considering, especially if both spatial and temporal </w:t>
      </w:r>
      <w:r w:rsidR="002E59E4">
        <w:t>navigation</w:t>
      </w:r>
      <w:r>
        <w:t xml:space="preserve">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w:t>
      </w:r>
      <w:r w:rsidR="00AD1CF4">
        <w:t>Secondly</w:t>
      </w:r>
      <w:r>
        <w:t xml:space="preserve">, path crossing has far less meaning in 3D (2 spatial and 1 temporal axis) than traditional 2D as it is unlikely for a 3D line to cross its self. </w:t>
      </w:r>
      <w:r w:rsidR="00AD1CF4">
        <w:t>Lastly, p</w:t>
      </w:r>
      <w:r>
        <w:t xml:space="preserve">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rsidR="00AD1CF4">
        <w:t>, however, the nature of “proximity” in a spatiotemporal environment is not entirely clear.</w:t>
      </w:r>
    </w:p>
    <w:p w14:paraId="521EB6CF" w14:textId="77777777" w:rsidR="001545AB" w:rsidRDefault="00AD1CF4" w:rsidP="00AA15F8">
      <w:pPr>
        <w:spacing w:line="360" w:lineRule="auto"/>
      </w:pPr>
      <w:r>
        <w:t>T</w:t>
      </w:r>
      <w:r w:rsidR="001545AB">
        <w:t xml:space="preserve">he use of measures of fractal geometry </w:t>
      </w:r>
      <w:r w:rsidR="001545AB">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rsidR="001545AB">
        <w:fldChar w:fldCharType="separate"/>
      </w:r>
      <w:r w:rsidR="001545AB">
        <w:rPr>
          <w:noProof/>
        </w:rPr>
        <w:t>(Mandelbrot, 1967)</w:t>
      </w:r>
      <w:r w:rsidR="001545AB">
        <w:fldChar w:fldCharType="end"/>
      </w:r>
      <w:r w:rsidR="001545AB">
        <w:t xml:space="preserve"> has shown some success in measuring natural navigation patterns in migration and grazing </w:t>
      </w:r>
      <w:r w:rsidR="001545AB">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rsidR="001545AB">
        <w:fldChar w:fldCharType="separate"/>
      </w:r>
      <w:r w:rsidR="001545AB">
        <w:rPr>
          <w:noProof/>
        </w:rPr>
        <w:t>(Garcia, Carrère, Soussana, &amp; Baumont, 2005; Gautestad, 2011; Gautestad &amp; Mysterud, 2010)</w:t>
      </w:r>
      <w:r w:rsidR="001545AB">
        <w:fldChar w:fldCharType="end"/>
      </w:r>
      <w:r w:rsidR="001545AB">
        <w:t xml:space="preserve">. One particular measure of fractal geometry which has shown significant promise is Fractal Dimension (FD), a measure of the </w:t>
      </w:r>
      <w:r>
        <w:t xml:space="preserve">complexity of a path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This measure has been related to improved </w:t>
      </w:r>
      <w:r>
        <w:t xml:space="preserve">trial-over-trial </w:t>
      </w:r>
      <w:r w:rsidR="001545AB">
        <w:t xml:space="preserve">performance in the vMWM in humans independent of sex and age difference while sex and age tend to be related to more typical measures of navigation such as distance and time taken to perform the task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w:t>
      </w:r>
      <w:r w:rsidR="001545AB">
        <w:lastRenderedPageBreak/>
        <w:t xml:space="preserve">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w:t>
      </w:r>
      <w:r w:rsidR="00783BAA">
        <w:t>,</w:t>
      </w:r>
      <w:r w:rsidR="00193486">
        <w:t xml:space="preserve"> known as Lacunarity</w:t>
      </w:r>
      <w:r w:rsidR="000C431F">
        <w:t xml:space="preserve">, </w:t>
      </w:r>
      <w:r w:rsidR="00783BAA">
        <w:t xml:space="preserve">can be thought of as a measure of systematicity or compactness of a path. Lacunarity </w:t>
      </w:r>
      <w:r w:rsidR="000C431F">
        <w:t xml:space="preserve">has been applied to several domains involving texture analysis </w:t>
      </w:r>
      <w:r w:rsidR="00EB50C9">
        <w:fldChar w:fldCharType="begin" w:fldLock="1"/>
      </w:r>
      <w:r w:rsidR="004C7410">
        <w:instrText>ADDIN CSL_CITATION { "citationItems" : [ { "id" : "ITEM-1", "itemData" : { "DOI" : "10.1103/PhysRevE.53.5461", "ISSN" : "1063-651X",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container-title" : "Physical Review E", "id" : "ITEM-1", "issue" : "5", "issued" : { "date-parts" : [ [ "1996", "5", "1" ] ] }, "page" : "5461-5468", "title" : "Lacunarity analysis: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4C7410">
        <w:instrText>ADDIN CSL_CITATION { "citationItems" : [ { "id" : "ITEM-1", "itemData" : { "DOI" : "10.1016/S0165-0270(96)00080-5", "ISSN" : "01650270", "author" : [ { "dropping-particle" : "", "family" : "Smith", "given" : "T.G.", "non-dropping-particle" : "", "parse-names" : false, "suffix" : "" }, { "dropping-particle" : "", "family" : "Lange", "given" : "G.D.", "non-dropping-particle" : "", "parse-names" : false, "suffix" : "" }, { "dropping-particle" : "", "family" : "Marks", "given" : "W.B.", "non-dropping-particle" : "", "parse-names" : false, "suffix" : "" } ], "container-title" : "Journal of Neuroscience Methods", "id" : "ITEM-1", "issue" : "2", "issued" : { "date-parts" : [ [ "1996", "11" ] ] }, "page" : "123-136", "title" : "Fractal methods and results in cellular morphology \u2014 dimensions,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4C7410">
        <w:instrText>ADDIN CSL_CITATION { "citationItems" : [ { "id" : "ITEM-1", "itemData" : { "author" : [ { "dropping-particle" : "", "family" : "Jelinek", "given" : "H. F.", "non-dropping-particle" : "", "parse-names" : false, "suffix" : "" }, { "dropping-particle" : "", "family" : "Karperien", "given" : "A.", "non-dropping-particle" : "", "parse-names" : false, "suffix" : "" }, { "dropping-particle" : "", "family" : "Milosevic", "given" : "N. T.", "non-dropping-particle" : "", "parse-names" : false, "suffix" : "" } ], "container-title" : "Proceedings of the 8th European Conference on Mathematical and Theoretical Biology", "id" : "ITEM-1", "issued" : { "date-parts" : [ [ "2011" ] ] }, "title" : "Reviewing Lacunarity Analysis and Classification of Microglia in Neuroscience", "type" : "article-journal", "volume" : "88" }, "uris" : [ "http://www.mendeley.com/documents/?uuid=01e79b54-0d56-4f09-b93c-d59597dc223f" ] } ], "mendeley" : { "formattedCitation" : "(Jelinek, Karperien, &amp; Milosevic, 2011)", "plainTextFormattedCitation" : "(Jelinek, Karperien, &amp; Milosevic, 2011)", "previouslyFormattedCitation" : "(Jelinek, Karperien, &amp; Milosevic, 2011)" }, "properties" : {  }, "schema" : "https://github.com/citation-style-language/schema/raw/master/csl-citation.json" }</w:instrText>
      </w:r>
      <w:r w:rsidR="00EB50C9">
        <w:fldChar w:fldCharType="separate"/>
      </w:r>
      <w:r w:rsidR="004C7410" w:rsidRPr="004C7410">
        <w:rPr>
          <w:noProof/>
        </w:rPr>
        <w:t>(Jelinek, Karperien, &amp; Milosevic, 2011)</w:t>
      </w:r>
      <w:r w:rsidR="00EB50C9">
        <w:fldChar w:fldCharType="end"/>
      </w:r>
      <w:r w:rsidR="000C431F">
        <w:t>.</w:t>
      </w:r>
      <w:r w:rsidR="00193486">
        <w:t xml:space="preserve"> </w:t>
      </w:r>
      <w:r w:rsidR="00783BAA">
        <w:t>This work intends to determine which, if any, of a subset of measures</w:t>
      </w:r>
      <w:r w:rsidR="001545AB">
        <w:t xml:space="preserve"> (enumerated in </w:t>
      </w:r>
      <w:r w:rsidR="00EB50C9">
        <w:t>the Methods section</w:t>
      </w:r>
      <w:r w:rsidR="001545AB">
        <w:t xml:space="preserve">) relate to test-time performance as measured via the metrics of relational and contextual memory discussed in Chapter </w:t>
      </w:r>
      <w:r w:rsidR="00941DA3">
        <w:t>3</w:t>
      </w:r>
      <w:r w:rsidR="001545AB">
        <w:t xml:space="preserve">. </w:t>
      </w:r>
    </w:p>
    <w:p w14:paraId="7F580EDE" w14:textId="77777777" w:rsidR="004E51A9" w:rsidRDefault="004E51A9" w:rsidP="00AA15F8">
      <w:pPr>
        <w:spacing w:line="360" w:lineRule="auto"/>
      </w:pPr>
      <w:r>
        <w:t xml:space="preserve">An additional advantage of this task design is the ability to examine learning across several trials of the same complex stimulus environment. Hierarchical Linear Models (HLMs) are well structured for the analysis of learning in that they allow the comparison of changes in a study variable to changes in a test variable and are used as a primary method of statistical analysis in this work.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p>
    <w:p w14:paraId="703F5B86" w14:textId="77777777" w:rsidR="001545AB" w:rsidRDefault="001545AB" w:rsidP="00AA15F8">
      <w:pPr>
        <w:spacing w:after="0" w:line="360" w:lineRule="auto"/>
        <w:rPr>
          <w:rFonts w:ascii="Times New Roman" w:hAnsi="Times New Roman" w:cs="Times New Roman"/>
          <w:sz w:val="24"/>
          <w:szCs w:val="24"/>
        </w:rPr>
      </w:pPr>
      <w:r>
        <w:t xml:space="preserve">In summary, this work aims to determine if aspects of </w:t>
      </w:r>
      <w:r w:rsidR="00D240BA">
        <w:t xml:space="preserve">spatiotemporal </w:t>
      </w:r>
      <w:r>
        <w:t>navigation relate to relational and contextual reconstruction memory measures</w:t>
      </w:r>
      <w:r w:rsidR="00D240BA">
        <w:t>,</w:t>
      </w:r>
      <w:r w:rsidR="00EB50C9">
        <w:t xml:space="preserve"> as well as to assess </w:t>
      </w:r>
      <w:r w:rsidR="002E59E4">
        <w:t xml:space="preserve">navigation </w:t>
      </w:r>
      <w:r w:rsidR="00EB50C9">
        <w:t>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w:t>
      </w:r>
      <w:r w:rsidR="005B60BA">
        <w:t xml:space="preserve">examine how order of </w:t>
      </w:r>
      <w:r w:rsidR="00853DD0">
        <w:t xml:space="preserve">navigation </w:t>
      </w:r>
      <w:r w:rsidR="005B60BA">
        <w:t>of temporal sequences relate to subsequent memory</w:t>
      </w:r>
      <w:r w:rsidR="00853DD0">
        <w:t xml:space="preserve"> for the sequence when, uniquely, a sequence can be studied in any arbitrary order</w:t>
      </w:r>
      <w:r>
        <w:t>.</w:t>
      </w:r>
      <w:r>
        <w:rPr>
          <w:rFonts w:ascii="Times New Roman" w:hAnsi="Times New Roman" w:cs="Times New Roman"/>
          <w:sz w:val="24"/>
          <w:szCs w:val="24"/>
        </w:rPr>
        <w:t xml:space="preserve"> </w:t>
      </w:r>
    </w:p>
    <w:p w14:paraId="49A70DB4" w14:textId="77777777" w:rsidR="00563ABB" w:rsidRDefault="007353F3" w:rsidP="00563ABB">
      <w:pPr>
        <w:pStyle w:val="Heading2"/>
      </w:pPr>
      <w:bookmarkStart w:id="32" w:name="_Toc505879091"/>
      <w:r>
        <w:lastRenderedPageBreak/>
        <w:t xml:space="preserve">4.2 </w:t>
      </w:r>
      <w:r w:rsidR="00563ABB">
        <w:t>Methods</w:t>
      </w:r>
      <w:bookmarkEnd w:id="32"/>
    </w:p>
    <w:p w14:paraId="28C58D21" w14:textId="77777777"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3DC4038E" w14:textId="77777777"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3C92CE3" w14:textId="77777777"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77CBD32F" w14:textId="77777777"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6171A04B" w14:textId="77777777"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xml:space="preserve">. Temporal navigation was </w:t>
      </w:r>
      <w:r>
        <w:lastRenderedPageBreak/>
        <w:t>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5F1F3E94" w14:textId="77777777" w:rsidR="00501467" w:rsidRDefault="00501467" w:rsidP="00AA15F8">
      <w:pPr>
        <w:spacing w:line="360" w:lineRule="auto"/>
      </w:pPr>
      <w:bookmarkStart w:id="33"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4CB08BBB" w14:textId="77777777"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3"/>
    </w:p>
    <w:p w14:paraId="2BED6837" w14:textId="77777777" w:rsidR="00563ABB" w:rsidRDefault="00563ABB" w:rsidP="005041D4">
      <w:pPr>
        <w:jc w:val="center"/>
      </w:pPr>
      <w:r>
        <w:rPr>
          <w:noProof/>
        </w:rPr>
        <w:lastRenderedPageBreak/>
        <w:drawing>
          <wp:inline distT="0" distB="0" distL="0" distR="0" wp14:anchorId="55E63BC0" wp14:editId="7C8F0E10">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71B696F" wp14:editId="11A8974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0BC02B01" wp14:editId="663E7F48">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6A5D6A9" wp14:editId="2328BB48">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4DC3D34E" w14:textId="77777777" w:rsidR="00563ABB" w:rsidRDefault="00563ABB" w:rsidP="00563ABB">
      <w:r>
        <w:rPr>
          <w:noProof/>
        </w:rPr>
        <mc:AlternateContent>
          <mc:Choice Requires="wps">
            <w:drawing>
              <wp:inline distT="0" distB="0" distL="0" distR="0" wp14:anchorId="6CA5813C" wp14:editId="245BD0F6">
                <wp:extent cx="5754370" cy="213360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133600"/>
                        </a:xfrm>
                        <a:prstGeom prst="rect">
                          <a:avLst/>
                        </a:prstGeom>
                        <a:solidFill>
                          <a:srgbClr val="FFFFFF"/>
                        </a:solidFill>
                        <a:ln w="9525">
                          <a:noFill/>
                          <a:miter lim="800000"/>
                          <a:headEnd/>
                          <a:tailEnd/>
                        </a:ln>
                      </wps:spPr>
                      <wps:txbx>
                        <w:txbxContent>
                          <w:p w14:paraId="48DA40AA" w14:textId="77777777" w:rsidR="00CD5B06" w:rsidRDefault="00CD5B06"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77EFA880" w14:textId="77777777" w:rsidR="00CD5B06" w:rsidRDefault="00CD5B06" w:rsidP="00563ABB"/>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109AC8" id="_x0000_s1042" type="#_x0000_t202" style="width:453.1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" stroked="f">
                <v:textbox>
                  <w:txbxContent>
                    <w:p w14:paraId="47FE4B85" w14:textId="5D4B61E6" w:rsidR="00E16C1E" w:rsidRDefault="00E16C1E"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E16C1E" w:rsidRDefault="00E16C1E" w:rsidP="00563ABB"/>
                  </w:txbxContent>
                </v:textbox>
                <w10:anchorlock/>
              </v:shape>
            </w:pict>
          </mc:Fallback>
        </mc:AlternateContent>
      </w:r>
    </w:p>
    <w:p w14:paraId="6C8E428E" w14:textId="77777777"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289C3F05" w14:textId="77777777" w:rsidR="005041D4" w:rsidRDefault="005041D4" w:rsidP="00AA15F8">
      <w:pPr>
        <w:spacing w:line="360" w:lineRule="auto"/>
      </w:pPr>
      <w:r>
        <w:t xml:space="preserve">The study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0D2A58FE" w14:textId="77777777"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r w:rsidR="00462E89" w:rsidRPr="00462E89">
        <w:rPr>
          <w:rStyle w:val="CommentReference"/>
        </w:rPr>
        <w:t xml:space="preserve"> </w:t>
      </w:r>
    </w:p>
    <w:p w14:paraId="2CA4C844" w14:textId="77777777" w:rsidR="00501467" w:rsidRDefault="00FC566C" w:rsidP="00AA15F8">
      <w:pPr>
        <w:spacing w:line="360" w:lineRule="auto"/>
      </w:pPr>
      <w:r>
        <w:t xml:space="preserve">In the analysis of </w:t>
      </w:r>
      <w:r w:rsidR="00783BAA">
        <w:t>FD</w:t>
      </w:r>
      <w:r>
        <w:t>,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A larger </w:t>
      </w:r>
      <w:r w:rsidR="00462E89">
        <w:t>L</w:t>
      </w:r>
      <w:r>
        <w:t>acunarity is associated with less systematicity</w:t>
      </w:r>
      <w:r w:rsidR="004C7410">
        <w:t>,</w:t>
      </w:r>
      <w:r>
        <w:t xml:space="preserve">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asymptotic regions of the measurement (thus, isolating the linear region of interest). In the </w:t>
      </w:r>
      <w:r w:rsidR="00501467">
        <w:lastRenderedPageBreak/>
        <w:t>actual analysis of participant data, the scale range was determined dynamically first, then an identical scale parameter was used for all participants in the final measurement for consistency.</w:t>
      </w:r>
    </w:p>
    <w:p w14:paraId="48A390D3" w14:textId="77777777" w:rsidR="00F14402" w:rsidRDefault="00501467" w:rsidP="005041D4">
      <w:r>
        <w:rPr>
          <w:noProof/>
        </w:rPr>
        <w:drawing>
          <wp:inline distT="0" distB="0" distL="0" distR="0" wp14:anchorId="716C3213" wp14:editId="5EC9F265">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45F7CA5D" w14:textId="77777777" w:rsidR="00501467" w:rsidRDefault="00501467" w:rsidP="005041D4">
      <w:r>
        <w:rPr>
          <w:noProof/>
        </w:rPr>
        <mc:AlternateContent>
          <mc:Choice Requires="wps">
            <w:drawing>
              <wp:inline distT="0" distB="0" distL="0" distR="0" wp14:anchorId="0464F153" wp14:editId="2F8AAE75">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2BCBCC93" w14:textId="77777777" w:rsidR="00CD5B06" w:rsidRDefault="00CD5B06" w:rsidP="00501467">
                            <w:r>
                              <w:rPr>
                                <w:b/>
                              </w:rPr>
                              <w:t>Figure 4.2</w:t>
                            </w:r>
                            <w:r>
                              <w:t xml:space="preserve">: Dynamic Computational of Scale Parameters for FD and </w:t>
                            </w:r>
                            <w:proofErr w:type="spellStart"/>
                            <w:r>
                              <w:t>Lacunarity</w:t>
                            </w:r>
                            <w:proofErr w:type="spellEnd"/>
                            <w:r>
                              <w:t xml:space="preserve">.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w:t>
                            </w:r>
                            <w:proofErr w:type="spellStart"/>
                            <w:r>
                              <w:t>Lacunarity</w:t>
                            </w:r>
                            <w:proofErr w:type="spellEnd"/>
                            <w:r>
                              <w:t xml:space="preserve">. To dynamically find scale parameters, the Standard Error is computed for the sigmoid and any values exceeding one Standard Error from the Mean are excluded. This shrinks the scale window, the linear region </w:t>
                            </w:r>
                            <w:proofErr w:type="gramStart"/>
                            <w:r>
                              <w:t>which</w:t>
                            </w:r>
                            <w:proofErr w:type="gramEnd"/>
                            <w:r>
                              <w:t xml:space="preserve"> is fit, extracting FD and </w:t>
                            </w:r>
                            <w:proofErr w:type="spellStart"/>
                            <w:r>
                              <w:t>Lacunarity</w:t>
                            </w:r>
                            <w:proofErr w:type="spellEnd"/>
                            <w:r>
                              <w:t xml:space="preserve"> from slope and intercept of the green line.</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358B0DE" w:rsidR="00E16C1E" w:rsidRDefault="00E16C1E"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4E1B3836" w14:textId="77777777"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w:t>
      </w:r>
      <w:r w:rsidR="00FA5755">
        <w:t>FD</w:t>
      </w:r>
      <w:r>
        <w:t xml:space="preserve">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05485513" w14:textId="77777777" w:rsidR="00F14402" w:rsidRDefault="0024378C" w:rsidP="005041D4">
      <w:r>
        <w:rPr>
          <w:noProof/>
        </w:rPr>
        <w:lastRenderedPageBreak/>
        <w:drawing>
          <wp:inline distT="0" distB="0" distL="0" distR="0" wp14:anchorId="765385E8" wp14:editId="7D451974">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42F46B21" w14:textId="77777777" w:rsidR="00F93664" w:rsidRDefault="00F14402" w:rsidP="005041D4">
      <w:r>
        <w:rPr>
          <w:noProof/>
        </w:rPr>
        <mc:AlternateContent>
          <mc:Choice Requires="wps">
            <w:drawing>
              <wp:inline distT="0" distB="0" distL="0" distR="0" wp14:anchorId="5EEE60DD" wp14:editId="7A06E383">
                <wp:extent cx="5754370" cy="1619250"/>
                <wp:effectExtent l="0" t="0" r="0" b="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19250"/>
                        </a:xfrm>
                        <a:prstGeom prst="rect">
                          <a:avLst/>
                        </a:prstGeom>
                        <a:solidFill>
                          <a:srgbClr val="FFFFFF"/>
                        </a:solidFill>
                        <a:ln w="9525">
                          <a:noFill/>
                          <a:miter lim="800000"/>
                          <a:headEnd/>
                          <a:tailEnd/>
                        </a:ln>
                      </wps:spPr>
                      <wps:txbx>
                        <w:txbxContent>
                          <w:p w14:paraId="2E7F7F73" w14:textId="77777777" w:rsidR="00CD5B06" w:rsidRDefault="00CD5B06" w:rsidP="00F14402">
                            <w:r>
                              <w:rPr>
                                <w:b/>
                              </w:rPr>
                              <w:t>Figure 4.3</w:t>
                            </w:r>
                            <w:r>
                              <w:t xml:space="preserve">: Comparison of </w:t>
                            </w:r>
                            <w:proofErr w:type="spellStart"/>
                            <w:r>
                              <w:t>Lacunarity</w:t>
                            </w:r>
                            <w:proofErr w:type="spellEnd"/>
                            <w:r>
                              <w:t xml:space="preserve"> and Fractal Dimension (FD) of various </w:t>
                            </w:r>
                            <w:proofErr w:type="spellStart"/>
                            <w:r>
                              <w:t>lowpass</w:t>
                            </w:r>
                            <w:proofErr w:type="spellEnd"/>
                            <w:r>
                              <w:t xml:space="preserve">-filtered random walks. The blue (top) dots represent fully random walks, while the Light, Medium and Heavy filtered paths were filtered with an Order 6 Butterworth </w:t>
                            </w:r>
                            <w:proofErr w:type="spellStart"/>
                            <w:r>
                              <w:t>Lowpass</w:t>
                            </w:r>
                            <w:proofErr w:type="spellEnd"/>
                            <w:r>
                              <w:t xml:space="preserve"> Filter with an assumed 30S/s sampling rate and frequency cutoffs of 0.4, 0.2, 0.08. Example paths (blue lines) associated with the extreme points in each group are overlaid on the plot. Although low FD is often correlated with higher </w:t>
                            </w:r>
                            <w:proofErr w:type="spellStart"/>
                            <w:r>
                              <w:t>Lacunarity</w:t>
                            </w:r>
                            <w:proofErr w:type="spellEnd"/>
                            <w:r>
                              <w:t xml:space="preserve">, they are not equivalent. Lower </w:t>
                            </w:r>
                            <w:proofErr w:type="spellStart"/>
                            <w:r>
                              <w:t>Lacunarity</w:t>
                            </w:r>
                            <w:proofErr w:type="spellEnd"/>
                            <w:r>
                              <w:t xml:space="preserve"> within a given filter group shows a more systematic filling of the space while higher FD shows an increase in path complexity. Note that all lines are identical in length.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02E05D" id="_x0000_s1044" type="#_x0000_t202" style="width:453.1pt;height:1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" stroked="f">
                <v:textbox>
                  <w:txbxContent>
                    <w:p w14:paraId="6B233816" w14:textId="575392D8" w:rsidR="00E16C1E" w:rsidRDefault="00E16C1E"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v:textbox>
                <w10:anchorlock/>
              </v:shape>
            </w:pict>
          </mc:Fallback>
        </mc:AlternateContent>
      </w:r>
    </w:p>
    <w:p w14:paraId="35BEB7CA" w14:textId="77777777" w:rsidR="0027211D" w:rsidRDefault="00803C16" w:rsidP="00AA15F8">
      <w:pPr>
        <w:spacing w:line="360" w:lineRule="auto"/>
      </w:pPr>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Most studies of context boundaries do not allow participants to arbitrarily cross boundaries and sample contexts freely</w:t>
      </w:r>
      <w:r w:rsidR="004C7410">
        <w:t xml:space="preserve"> </w:t>
      </w:r>
      <w:r w:rsidR="004C7410">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3",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3", "issued" : { "date-parts" : [ [ "2016" ] ] }, "page" : "107-114", "publisher" : "Elsevier Inc.", "title" : "Temporal binding within and across events", "type" : "article-journal", "volume" : "134" }, "uris" : [ "http://www.mendeley.com/documents/?uuid=9c7ff215-20a7-4b1f-b75a-204102d5b2eb" ] } ], "mendeley" : { "formattedCitation" : "(DuBrow &amp; Davachi, 2013, 2016; Ezzyat &amp; Davachi, 2014)", "plainTextFormattedCitation" : "(DuBrow &amp; Davachi, 2013, 2016; Ezzyat &amp; Davachi, 2014)", "previouslyFormattedCitation" : "(DuBrow &amp; Davachi, 2013, 2016; Ezzyat &amp; Davachi, 2014)" }, "properties" : {  }, "schema" : "https://github.com/citation-style-language/schema/raw/master/csl-citation.json" }</w:instrText>
      </w:r>
      <w:r w:rsidR="004C7410">
        <w:fldChar w:fldCharType="separate"/>
      </w:r>
      <w:r w:rsidR="004C7410" w:rsidRPr="004C7410">
        <w:rPr>
          <w:noProof/>
        </w:rPr>
        <w:t>(DuBrow &amp; Davachi, 2013, 2016; Ezzyat &amp; Davachi, 2014)</w:t>
      </w:r>
      <w:r w:rsidR="004C7410">
        <w:fldChar w:fldCharType="end"/>
      </w:r>
      <w:r w:rsidR="0027211D">
        <w:t xml:space="preserve">.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related to better pattern separation, </w:t>
      </w:r>
      <w:r>
        <w:t>the relationship may be with the across-</w:t>
      </w:r>
      <w:r w:rsidR="0027211D">
        <w:t xml:space="preserve">context relational memory </w:t>
      </w:r>
      <w:r>
        <w:t>errors</w:t>
      </w:r>
      <w:r w:rsidR="0027211D">
        <w:t>.</w:t>
      </w:r>
    </w:p>
    <w:p w14:paraId="709DA250" w14:textId="77777777" w:rsidR="00803C16" w:rsidRPr="005041D4" w:rsidRDefault="005041D4" w:rsidP="007B4B79">
      <w:pPr>
        <w:spacing w:line="360" w:lineRule="auto"/>
      </w:pPr>
      <w:r w:rsidRPr="00F76AD2">
        <w:rPr>
          <w:b/>
        </w:rPr>
        <w:lastRenderedPageBreak/>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tbl>
      <w:tblPr>
        <w:tblStyle w:val="GridTable2"/>
        <w:tblW w:w="9990" w:type="dxa"/>
        <w:tblLook w:val="04A0" w:firstRow="1" w:lastRow="0" w:firstColumn="1" w:lastColumn="0" w:noHBand="0" w:noVBand="1"/>
      </w:tblPr>
      <w:tblGrid>
        <w:gridCol w:w="2340"/>
        <w:gridCol w:w="4680"/>
        <w:gridCol w:w="2970"/>
      </w:tblGrid>
      <w:tr w:rsidR="00074733" w14:paraId="5E13D5DD"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A68C069" w14:textId="77777777" w:rsidR="00074733" w:rsidRPr="000D5E48" w:rsidRDefault="00074733" w:rsidP="00AE6BB0">
            <w:pPr>
              <w:rPr>
                <w:b w:val="0"/>
                <w:i/>
              </w:rPr>
            </w:pPr>
            <w:r w:rsidRPr="000D5E48">
              <w:rPr>
                <w:b w:val="0"/>
                <w:i/>
              </w:rPr>
              <w:t>Measure</w:t>
            </w:r>
          </w:p>
        </w:tc>
        <w:tc>
          <w:tcPr>
            <w:tcW w:w="4680" w:type="dxa"/>
          </w:tcPr>
          <w:p w14:paraId="4FAA64F8"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56F05C5A"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7D744CBE"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3A007213" w14:textId="77777777" w:rsidR="00074733" w:rsidRDefault="00074733" w:rsidP="00AE6BB0">
            <w:r>
              <w:t>Spatial Distance</w:t>
            </w:r>
          </w:p>
        </w:tc>
        <w:tc>
          <w:tcPr>
            <w:tcW w:w="4680" w:type="dxa"/>
          </w:tcPr>
          <w:p w14:paraId="3E25273B" w14:textId="77777777"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325EE497" w14:textId="7777777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0ADF2C4C"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71B117B2" w14:textId="77777777" w:rsidR="00074733" w:rsidRDefault="00074733" w:rsidP="00AE6BB0">
            <w:r>
              <w:t>Temporal Distance</w:t>
            </w:r>
          </w:p>
        </w:tc>
        <w:tc>
          <w:tcPr>
            <w:tcW w:w="4680" w:type="dxa"/>
          </w:tcPr>
          <w:p w14:paraId="31E6FF7A" w14:textId="77777777"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5E3AFE2" w14:textId="77777777"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p>
        </w:tc>
      </w:tr>
      <w:tr w:rsidR="00074733" w14:paraId="2F6F5E89"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2EB3261E" w14:textId="77777777" w:rsidR="00074733" w:rsidRDefault="00074733" w:rsidP="00AE6BB0">
            <w:r>
              <w:t>Fractal Dimension</w:t>
            </w:r>
          </w:p>
        </w:tc>
        <w:tc>
          <w:tcPr>
            <w:tcW w:w="4680" w:type="dxa"/>
          </w:tcPr>
          <w:p w14:paraId="29CA23D1" w14:textId="77777777"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4ACCD760" w14:textId="7777777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7C121AC0"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5E8A6D62" w14:textId="77777777" w:rsidR="00074733" w:rsidRDefault="00074733" w:rsidP="00AE6BB0">
            <w:r>
              <w:t>Lacunarity</w:t>
            </w:r>
          </w:p>
        </w:tc>
        <w:tc>
          <w:tcPr>
            <w:tcW w:w="4680" w:type="dxa"/>
          </w:tcPr>
          <w:p w14:paraId="7F932A9B" w14:textId="77777777"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BD66CA0" w14:textId="77777777"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8E5B144"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D9935C7" w14:textId="77777777" w:rsidR="00074733" w:rsidRDefault="00074733" w:rsidP="00AE6BB0">
            <w:r>
              <w:t>Context Boundary Crossings</w:t>
            </w:r>
          </w:p>
        </w:tc>
        <w:tc>
          <w:tcPr>
            <w:tcW w:w="4680" w:type="dxa"/>
          </w:tcPr>
          <w:p w14:paraId="59B10136" w14:textId="77777777" w:rsidR="00074733" w:rsidRDefault="00FA5755" w:rsidP="00AE6BB0">
            <w:pPr>
              <w:cnfStyle w:val="000000100000" w:firstRow="0" w:lastRow="0" w:firstColumn="0" w:lastColumn="0" w:oddVBand="0" w:evenVBand="0" w:oddHBand="1" w:evenHBand="0" w:firstRowFirstColumn="0" w:firstRowLastColumn="0" w:lastRowFirstColumn="0" w:lastRowLastColumn="0"/>
            </w:pPr>
            <w:r>
              <w:t>Context Boundary Effect and</w:t>
            </w:r>
            <w:r w:rsidR="00074733">
              <w:t xml:space="preserve"> Relational </w:t>
            </w:r>
            <w:r>
              <w:t xml:space="preserve">Memory </w:t>
            </w:r>
            <w:r w:rsidR="00074733">
              <w:t>Errors</w:t>
            </w:r>
          </w:p>
        </w:tc>
        <w:tc>
          <w:tcPr>
            <w:tcW w:w="2970" w:type="dxa"/>
          </w:tcPr>
          <w:p w14:paraId="7688605C" w14:textId="7777777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4C7410">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84bfff71-369a-433a-b40c-2769b429e3b1" ] } ], "mendeley" : { "formattedCitation" : "(Ezzyat &amp; Davachi, 2014; Zacks et al., 2007)", "plainTextFormattedCitation" : "(Ezzyat &amp; Davachi, 2014; Zacks et al., 2007)", "previouslyFormattedCitation" : "(Ezzyat &amp; Davachi, 2014; Zacks et al., 2007)" }, "properties" : {  }, "schema" : "https://github.com/citation-style-language/schema/raw/master/csl-citation.json" }</w:instrText>
            </w:r>
            <w:r>
              <w:fldChar w:fldCharType="separate"/>
            </w:r>
            <w:r w:rsidR="004C7410" w:rsidRPr="004C7410">
              <w:rPr>
                <w:noProof/>
              </w:rPr>
              <w:t>(Ezzyat &amp; Davachi, 2014; Zacks et al., 2007)</w:t>
            </w:r>
            <w:r>
              <w:fldChar w:fldCharType="end"/>
            </w:r>
          </w:p>
        </w:tc>
      </w:tr>
    </w:tbl>
    <w:p w14:paraId="4ECE63AE" w14:textId="77777777" w:rsidR="00563ABB" w:rsidRDefault="009D558D" w:rsidP="00563ABB">
      <w:r>
        <w:rPr>
          <w:noProof/>
        </w:rPr>
        <mc:AlternateContent>
          <mc:Choice Requires="wps">
            <w:drawing>
              <wp:inline distT="0" distB="0" distL="0" distR="0" wp14:anchorId="755301A3" wp14:editId="0C72BD88">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4EE004A6" w14:textId="77777777" w:rsidR="00CD5B06" w:rsidRDefault="00CD5B06"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E16C1E" w:rsidRDefault="00E16C1E"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5ED2EC37" w14:textId="77777777"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4" w:name="_Toc497156045"/>
      <w:r w:rsidR="005041D4" w:rsidRPr="005041D4">
        <w:t>Order Analyses</w:t>
      </w:r>
      <w:bookmarkEnd w:id="34"/>
      <w:r w:rsidR="005041D4" w:rsidRPr="005041D4">
        <w:rPr>
          <w:rFonts w:ascii="Times New Roman" w:hAnsi="Times New Roman" w:cs="Times New Roman"/>
          <w:i/>
        </w:rPr>
        <w:t xml:space="preserve"> </w:t>
      </w:r>
    </w:p>
    <w:p w14:paraId="5CBCEA4C" w14:textId="77777777"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w:t>
      </w:r>
      <w:r w:rsidR="002E59E4">
        <w:t>navigation</w:t>
      </w:r>
      <w:r>
        <w:t xml:space="preserve">. </w:t>
      </w:r>
      <w:r w:rsidR="007B4B79">
        <w:t xml:space="preserve">Of particular note is if, even when provided with the ability to freely explore time, </w:t>
      </w:r>
      <w:r>
        <w:t xml:space="preserve">participants reliably converge towards </w:t>
      </w:r>
      <w:r w:rsidR="007B4B79">
        <w:t>navigation</w:t>
      </w:r>
      <w:r>
        <w:t xml:space="preserve"> of the events in the implied “forward” direction of time</w:t>
      </w:r>
      <w:r w:rsidR="007B4B79">
        <w:t xml:space="preserve"> in a contiguous manner</w:t>
      </w:r>
      <w:r w:rsidR="00700F34">
        <w:t xml:space="preserve">. </w:t>
      </w:r>
    </w:p>
    <w:p w14:paraId="56754A29" w14:textId="77777777" w:rsidR="006E61A3" w:rsidRDefault="005041D4" w:rsidP="006E61A3">
      <w:pPr>
        <w:spacing w:after="0" w:line="360" w:lineRule="auto"/>
        <w:rPr>
          <w:rFonts w:ascii="Times New Roman" w:hAnsi="Times New Roman" w:cs="Times New Roman"/>
          <w:sz w:val="24"/>
          <w:szCs w:val="24"/>
        </w:rPr>
      </w:pPr>
      <w:r>
        <w:t xml:space="preserve">Analyzing order in this way can be a complex issue. Recency, contiguity, and primacy effects could lead to particular items receiving specialized treatment by chance or due to an overall bias towards </w:t>
      </w:r>
      <w:r w:rsidR="00DB4B3E">
        <w:t>certain</w:t>
      </w:r>
      <w:r>
        <w:t xml:space="preserve">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 xml:space="preserve">Tau distance metric is appropriate for this, and it has the added benefit of providing a positive or negative </w:t>
      </w:r>
      <w:r>
        <w:lastRenderedPageBreak/>
        <w:t>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w:t>
      </w:r>
      <w:r w:rsidR="00FA5755">
        <w:t>, known as Contiguity distance,</w:t>
      </w:r>
      <w:r>
        <w:t xml:space="preserve"> which measures the number of contiguous sublists</w:t>
      </w:r>
      <w:r w:rsidR="00FA5755">
        <w:t>,</w:t>
      </w:r>
      <w:r>
        <w:t xml:space="preserve">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 xml:space="preserve">determine if </w:t>
      </w:r>
      <w:r w:rsidR="002E59E4">
        <w:t xml:space="preserve">navigation </w:t>
      </w:r>
      <w:r w:rsidR="00AA706F">
        <w:t>or reconstruction order converge to a particular hypothesized order (specifically, the “</w:t>
      </w:r>
      <w:r w:rsidR="00DB4B3E">
        <w:t>forward</w:t>
      </w:r>
      <w:r w:rsidR="00AA706F">
        <w:t xml:space="preserve">” order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A706F">
        <w:t>, but also potentially ot</w:t>
      </w:r>
      <w:r w:rsidR="00FA5755">
        <w:t>her orders of interest such as H</w:t>
      </w:r>
      <w:r w:rsidR="00FA5755">
        <w:sym w:font="Wingdings" w:char="F0E0"/>
      </w:r>
      <w:r w:rsidR="00FA5755">
        <w:t>G</w:t>
      </w:r>
      <w:r w:rsidR="00FA5755">
        <w:sym w:font="Wingdings" w:char="F0E0"/>
      </w:r>
      <w:r w:rsidR="00FA5755">
        <w:t>F</w:t>
      </w:r>
      <w:r w:rsidR="00FA5755">
        <w:sym w:font="Wingdings" w:char="F0E0"/>
      </w:r>
      <w:r w:rsidR="00FA5755">
        <w:t>E</w:t>
      </w:r>
      <w:r w:rsidR="00FA5755">
        <w:sym w:font="Wingdings" w:char="F0E0"/>
      </w:r>
      <w:r w:rsidR="00FA5755">
        <w:t>D</w:t>
      </w:r>
      <w:r w:rsidR="00FA5755">
        <w:sym w:font="Wingdings" w:char="F0E0"/>
      </w:r>
      <w:r w:rsidR="00FA5755">
        <w:t>C</w:t>
      </w:r>
      <w:r w:rsidR="00FA5755">
        <w:sym w:font="Wingdings" w:char="F0E0"/>
      </w:r>
      <w:r w:rsidR="00FA5755">
        <w:t>B</w:t>
      </w:r>
      <w:r w:rsidR="00FA5755">
        <w:sym w:font="Wingdings" w:char="F0E0"/>
      </w:r>
      <w:r w:rsidR="00FA5755">
        <w:t>A</w:t>
      </w:r>
      <w:r w:rsidR="00AA706F">
        <w:t xml:space="preserve"> or </w:t>
      </w:r>
      <w:r w:rsidR="00FA5755">
        <w:t>B</w:t>
      </w:r>
      <w:r w:rsidR="00FA5755">
        <w:sym w:font="Wingdings" w:char="F0E0"/>
      </w:r>
      <w:r w:rsidR="00FA5755">
        <w:t>A</w:t>
      </w:r>
      <w:r w:rsidR="00FA5755">
        <w:sym w:font="Wingdings" w:char="F0E0"/>
      </w:r>
      <w:r w:rsidR="00FA5755">
        <w:t>D</w:t>
      </w:r>
      <w:r w:rsidR="00FA5755">
        <w:sym w:font="Wingdings" w:char="F0E0"/>
      </w:r>
      <w:r w:rsidR="00FA5755">
        <w:t>C</w:t>
      </w:r>
      <w:r w:rsidR="00FA5755">
        <w:sym w:font="Wingdings" w:char="F0E0"/>
      </w:r>
      <w:r w:rsidR="00FA5755">
        <w:t>F</w:t>
      </w:r>
      <w:r w:rsidR="00FA5755">
        <w:sym w:font="Wingdings" w:char="F0E0"/>
      </w:r>
      <w:r w:rsidR="00FA5755">
        <w:t>E</w:t>
      </w:r>
      <w:r w:rsidR="00FA5755">
        <w:sym w:font="Wingdings" w:char="F0E0"/>
      </w:r>
      <w:r w:rsidR="00FA5755">
        <w:t>H</w:t>
      </w:r>
      <w:r w:rsidR="00FA5755">
        <w:sym w:font="Wingdings" w:char="F0E0"/>
      </w:r>
      <w:r w:rsidR="00FA5755">
        <w:t>G</w:t>
      </w:r>
      <w:r w:rsidR="00AA706F">
        <w:t>).</w:t>
      </w:r>
      <w:r>
        <w:rPr>
          <w:rFonts w:ascii="Times New Roman" w:hAnsi="Times New Roman" w:cs="Times New Roman"/>
          <w:sz w:val="24"/>
          <w:szCs w:val="24"/>
        </w:rPr>
        <w:t xml:space="preserve"> </w:t>
      </w:r>
    </w:p>
    <w:p w14:paraId="6CAAFDF4" w14:textId="77777777" w:rsidR="00515104" w:rsidRDefault="008A66B0" w:rsidP="006A5D4C">
      <w:pPr>
        <w:jc w:val="center"/>
      </w:pPr>
      <w:r>
        <w:rPr>
          <w:noProof/>
        </w:rPr>
        <mc:AlternateContent>
          <mc:Choice Requires="wps">
            <w:drawing>
              <wp:anchor distT="0" distB="0" distL="114300" distR="114300" simplePos="0" relativeHeight="251678720" behindDoc="0" locked="0" layoutInCell="1" allowOverlap="1" wp14:anchorId="28DDD2DD" wp14:editId="60EF348F">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53C04EB4" wp14:editId="139839CB">
            <wp:extent cx="5931859" cy="2947670"/>
            <wp:effectExtent l="0" t="0" r="0" b="508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931859" cy="2947670"/>
                    </a:xfrm>
                    <a:prstGeom prst="rect">
                      <a:avLst/>
                    </a:prstGeom>
                    <a:noFill/>
                    <a:ln>
                      <a:noFill/>
                    </a:ln>
                  </pic:spPr>
                </pic:pic>
              </a:graphicData>
            </a:graphic>
          </wp:inline>
        </w:drawing>
      </w:r>
    </w:p>
    <w:p w14:paraId="76DD6B87" w14:textId="77777777" w:rsidR="00704BC8" w:rsidRDefault="00700F34" w:rsidP="00563ABB">
      <w:r>
        <w:rPr>
          <w:noProof/>
        </w:rPr>
        <mc:AlternateContent>
          <mc:Choice Requires="wps">
            <w:drawing>
              <wp:inline distT="0" distB="0" distL="0" distR="0" wp14:anchorId="51EDD186" wp14:editId="2B8BE509">
                <wp:extent cx="5754370" cy="2047875"/>
                <wp:effectExtent l="0" t="0" r="0" b="952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047875"/>
                        </a:xfrm>
                        <a:prstGeom prst="rect">
                          <a:avLst/>
                        </a:prstGeom>
                        <a:solidFill>
                          <a:srgbClr val="FFFFFF"/>
                        </a:solidFill>
                        <a:ln w="9525">
                          <a:noFill/>
                          <a:miter lim="800000"/>
                          <a:headEnd/>
                          <a:tailEnd/>
                        </a:ln>
                      </wps:spPr>
                      <wps:txbx>
                        <w:txbxContent>
                          <w:p w14:paraId="5FC6C144" w14:textId="77777777" w:rsidR="00CD5B06" w:rsidRDefault="00CD5B06"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proofErr w:type="gramStart"/>
                            <w:r>
                              <w:t>H which is the only permutation</w:t>
                            </w:r>
                            <w:proofErr w:type="gramEnd"/>
                            <w:r>
                              <w:t xml:space="preserve">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4B817D" id="_x0000_s1046" type="#_x0000_t202" style="width:453.1pt;height:16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NmYJgIAACY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" stroked="f">
                <v:textbox>
                  <w:txbxContent>
                    <w:p w14:paraId="5FE37BA0" w14:textId="7EEF36E5" w:rsidR="00E16C1E" w:rsidRDefault="00E16C1E"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v:textbox>
                <w10:anchorlock/>
              </v:shape>
            </w:pict>
          </mc:Fallback>
        </mc:AlternateContent>
      </w:r>
    </w:p>
    <w:p w14:paraId="27731DD8" w14:textId="77777777" w:rsidR="005041D4" w:rsidRDefault="005041D4" w:rsidP="00AA15F8">
      <w:pPr>
        <w:spacing w:line="360" w:lineRule="auto"/>
      </w:pPr>
      <w:bookmarkStart w:id="35" w:name="_Hlk499056994"/>
      <w:r>
        <w:t xml:space="preserve">In summary, this framework for evaluating order information will be used to observe changes in distance of </w:t>
      </w:r>
      <w:r w:rsidR="002E59E4">
        <w:t xml:space="preserve">navigation </w:t>
      </w:r>
      <w:r>
        <w:t xml:space="preserve">and reconstruction to the </w:t>
      </w:r>
      <w:r w:rsidR="00DB4B3E">
        <w:t>“forward”, contiguous</w:t>
      </w:r>
      <w:r>
        <w:t xml:space="preserve"> order across trials</w:t>
      </w:r>
      <w:r w:rsidR="003947B1">
        <w:t xml:space="preserve">, predicting </w:t>
      </w:r>
      <w:r w:rsidR="003947B1">
        <w:lastRenderedPageBreak/>
        <w:t xml:space="preserve">that </w:t>
      </w:r>
      <w:r>
        <w:t xml:space="preserve">both study-time navigation and test-time reconstruction order will trend towards </w:t>
      </w:r>
      <w:r w:rsidR="00DB4B3E">
        <w:t xml:space="preserve">“forward” </w:t>
      </w:r>
      <w:r>
        <w:t>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5"/>
    </w:p>
    <w:p w14:paraId="064CAE6E" w14:textId="77777777"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46CC65F6" w14:textId="77777777"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2A706A75" w14:textId="77777777" w:rsidR="00563ABB" w:rsidRDefault="007353F3" w:rsidP="00563ABB">
      <w:pPr>
        <w:pStyle w:val="Heading2"/>
      </w:pPr>
      <w:bookmarkStart w:id="36" w:name="_Toc505879092"/>
      <w:r>
        <w:t xml:space="preserve">4.3 </w:t>
      </w:r>
      <w:r w:rsidR="00563ABB">
        <w:t>Results</w:t>
      </w:r>
      <w:bookmarkEnd w:id="36"/>
    </w:p>
    <w:p w14:paraId="35B0C70C" w14:textId="77777777"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59D0E835" w14:textId="77777777" w:rsidR="005C3B70" w:rsidRPr="005C3B70" w:rsidRDefault="005C3B70" w:rsidP="00AA15F8">
      <w:pPr>
        <w:spacing w:line="360" w:lineRule="auto"/>
      </w:pPr>
      <w:r>
        <w:t>In the navigation analysis, 9 key path variables were used to collapse the entire navigation path into a single number. These metrics were: distance travelled</w:t>
      </w:r>
      <w:r w:rsidR="004C7410">
        <w:t xml:space="preserve"> in time and space</w:t>
      </w:r>
      <w:r>
        <w:t>, context boundary crossings, fractal dimension (FD) in t</w:t>
      </w:r>
      <w:r w:rsidR="00462E8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 xml:space="preserve">for </w:t>
      </w:r>
      <w:r w:rsidR="00183A3E">
        <w:t>FD space, FD time, FD spacetime, Lacunarity space, and Lacunarity Spacetime, all pairwise comparison</w:t>
      </w:r>
      <w:r w:rsidR="00F075F7">
        <w:t>s</w:t>
      </w:r>
      <w:r w:rsidR="00183A3E">
        <w:t xml:space="preserve"> were significant (p’s&lt;0.05). For </w:t>
      </w:r>
      <w:r w:rsidR="00960029">
        <w:t xml:space="preserve">time travelled, space travelled, context boundary crossings, and </w:t>
      </w:r>
      <w:r w:rsidR="00462E89">
        <w:t>L</w:t>
      </w:r>
      <w:r w:rsidR="00960029">
        <w:t xml:space="preserve">acunarity time, all pairwise comparisons were significant (p&lt;0.05) except between trials 3 and 4. </w:t>
      </w:r>
    </w:p>
    <w:p w14:paraId="3E6912B8" w14:textId="77777777" w:rsidR="005041D4" w:rsidRDefault="00A50C4B" w:rsidP="005041D4">
      <w:r>
        <w:rPr>
          <w:noProof/>
        </w:rPr>
        <w:lastRenderedPageBreak/>
        <w:drawing>
          <wp:inline distT="0" distB="0" distL="0" distR="0" wp14:anchorId="30DE5E91" wp14:editId="5DDEA16A">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5FFFF209" w14:textId="77777777" w:rsidR="00A50C4B" w:rsidRDefault="00A50C4B" w:rsidP="005041D4">
      <w:r>
        <w:rPr>
          <w:noProof/>
        </w:rPr>
        <mc:AlternateContent>
          <mc:Choice Requires="wps">
            <w:drawing>
              <wp:inline distT="0" distB="0" distL="0" distR="0" wp14:anchorId="40E336F3" wp14:editId="67BFE124">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4D785D4F" w14:textId="77777777" w:rsidR="00CD5B06" w:rsidRDefault="00CD5B06"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E16C1E" w:rsidRDefault="00E16C1E" w:rsidP="00A50C4B">
                      <w:r>
                        <w:rPr>
                          <w:b/>
                        </w:rPr>
                        <w:t>Figure 4.5</w:t>
                      </w:r>
                      <w:r>
                        <w:t>: Navigation Path Metrics - Note the similarity of learning curves across all path metrics.</w:t>
                      </w:r>
                    </w:p>
                  </w:txbxContent>
                </v:textbox>
                <w10:anchorlock/>
              </v:shape>
            </w:pict>
          </mc:Fallback>
        </mc:AlternateContent>
      </w:r>
    </w:p>
    <w:p w14:paraId="78F53143" w14:textId="77777777"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716FCA0D" w14:textId="77777777"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w:t>
      </w:r>
      <w:r w:rsidR="00183A3E">
        <w:t xml:space="preserve">(p&gt;0.05) </w:t>
      </w:r>
      <w:r w:rsidR="00AD2CA6">
        <w:t>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D2CA6">
        <w:t xml:space="preserve"> in the implied temporal order of the simulation)</w:t>
      </w:r>
      <w:r>
        <w:t xml:space="preserve">. Participants started near the random point (with a slight positive </w:t>
      </w:r>
      <w:r>
        <w:lastRenderedPageBreak/>
        <w:t xml:space="preserve">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68A75885" w14:textId="77777777" w:rsidR="000C351A" w:rsidRDefault="005C3B70" w:rsidP="005041D4">
      <w:pPr>
        <w:rPr>
          <w:rStyle w:val="IntenseEmphasis"/>
          <w:i w:val="0"/>
          <w:iCs w:val="0"/>
          <w:color w:val="auto"/>
        </w:rPr>
      </w:pPr>
      <w:r>
        <w:rPr>
          <w:rStyle w:val="IntenseEmphasis"/>
          <w:i w:val="0"/>
          <w:iCs w:val="0"/>
          <w:noProof/>
        </w:rPr>
        <w:drawing>
          <wp:inline distT="0" distB="0" distL="0" distR="0" wp14:anchorId="472D0C40" wp14:editId="263BDBD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616E038C" wp14:editId="548B0B64">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ED3E6C8" w14:textId="77777777" w:rsidR="00CD5B06" w:rsidRDefault="00CD5B06"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E16C1E" w:rsidRDefault="00E16C1E"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6FBD3A2" w14:textId="77777777"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w:t>
      </w:r>
      <w:r w:rsidR="007B4B79">
        <w:rPr>
          <w:rStyle w:val="IntenseEmphasis"/>
          <w:i w:val="0"/>
          <w:iCs w:val="0"/>
          <w:color w:val="auto"/>
        </w:rPr>
        <w:t>square</w:t>
      </w:r>
      <w:r>
        <w:rPr>
          <w:rStyle w:val="IntenseEmphasis"/>
          <w:i w:val="0"/>
          <w:iCs w:val="0"/>
          <w:color w:val="auto"/>
        </w:rPr>
        <w:t xml:space="preserve"> </w:t>
      </w:r>
      <w:r w:rsidR="007B4B79">
        <w:rPr>
          <w:rStyle w:val="IntenseEmphasis"/>
          <w:i w:val="0"/>
          <w:iCs w:val="0"/>
          <w:color w:val="auto"/>
        </w:rPr>
        <w:t xml:space="preserve">markers </w:t>
      </w:r>
      <w:r>
        <w:rPr>
          <w:rStyle w:val="IntenseEmphasis"/>
          <w:i w:val="0"/>
          <w:iCs w:val="0"/>
          <w:color w:val="auto"/>
        </w:rPr>
        <w:t>are individual participants</w:t>
      </w:r>
      <w:r w:rsidR="007B4B79">
        <w:rPr>
          <w:rStyle w:val="IntenseEmphasis"/>
          <w:i w:val="0"/>
          <w:iCs w:val="0"/>
          <w:color w:val="auto"/>
        </w:rPr>
        <w:t xml:space="preserve"> (with the opacity representing the number of participants associated with that point where darker means more participants)</w:t>
      </w:r>
      <w:r>
        <w:rPr>
          <w:rStyle w:val="IntenseEmphasis"/>
          <w:i w:val="0"/>
          <w:iCs w:val="0"/>
          <w:color w:val="auto"/>
        </w:rPr>
        <w:t xml:space="preserve">.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not only is the population trending towards the hypothesized “forward” point, but the population is trending away from the high probability region associated with random permutations.</w:t>
      </w:r>
      <w:r w:rsidR="007B4B79">
        <w:rPr>
          <w:rStyle w:val="IntenseEmphasis"/>
          <w:i w:val="0"/>
          <w:iCs w:val="0"/>
          <w:color w:val="auto"/>
        </w:rPr>
        <w:t xml:space="preserve"> Moreover, the proportion of participants who are navigating in precisely for “forward” order is increasing across each trial (up to ~25% by the fourth trial).</w:t>
      </w:r>
      <w:r>
        <w:rPr>
          <w:rStyle w:val="IntenseEmphasis"/>
          <w:i w:val="0"/>
          <w:iCs w:val="0"/>
          <w:color w:val="auto"/>
        </w:rPr>
        <w:t xml:space="preserve"> However, individual differences remain, and some individual’s </w:t>
      </w:r>
      <w:r w:rsidR="002E59E4">
        <w:t xml:space="preserve">navigation </w:t>
      </w:r>
      <w:r>
        <w:rPr>
          <w:rStyle w:val="IntenseEmphasis"/>
          <w:i w:val="0"/>
          <w:iCs w:val="0"/>
          <w:color w:val="auto"/>
        </w:rPr>
        <w:t xml:space="preserve">order never deviates substantially from random. This variability in </w:t>
      </w:r>
      <w:r w:rsidR="002E59E4">
        <w:t xml:space="preserve">navigation </w:t>
      </w:r>
      <w:r>
        <w:rPr>
          <w:rStyle w:val="IntenseEmphasis"/>
          <w:i w:val="0"/>
          <w:iCs w:val="0"/>
          <w:color w:val="auto"/>
        </w:rPr>
        <w:t xml:space="preserve">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5F2EE94" w14:textId="77777777" w:rsidR="00700F34" w:rsidRDefault="00B544E9" w:rsidP="005041D4">
      <w:pPr>
        <w:rPr>
          <w:rStyle w:val="IntenseEmphasis"/>
          <w:i w:val="0"/>
          <w:iCs w:val="0"/>
        </w:rPr>
      </w:pPr>
      <w:r>
        <w:rPr>
          <w:noProof/>
        </w:rPr>
        <w:lastRenderedPageBreak/>
        <mc:AlternateContent>
          <mc:Choice Requires="wps">
            <w:drawing>
              <wp:anchor distT="0" distB="0" distL="114300" distR="114300" simplePos="0" relativeHeight="251687936" behindDoc="0" locked="0" layoutInCell="1" allowOverlap="1" wp14:anchorId="7540ECFE" wp14:editId="56D0BB2B">
                <wp:simplePos x="0" y="0"/>
                <wp:positionH relativeFrom="column">
                  <wp:posOffset>4741133</wp:posOffset>
                </wp:positionH>
                <wp:positionV relativeFrom="paragraph">
                  <wp:posOffset>2633980</wp:posOffset>
                </wp:positionV>
                <wp:extent cx="197485" cy="197485"/>
                <wp:effectExtent l="0" t="0" r="12065" b="12065"/>
                <wp:wrapNone/>
                <wp:docPr id="283" name="Oval 283"/>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6E98C05" id="Oval 283" o:spid="_x0000_s1026" style="position:absolute;margin-left:373.3pt;margin-top:207.4pt;width:15.55pt;height:15.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5888" behindDoc="0" locked="0" layoutInCell="1" allowOverlap="1" wp14:anchorId="20A933DE" wp14:editId="16379DEC">
                <wp:simplePos x="0" y="0"/>
                <wp:positionH relativeFrom="column">
                  <wp:posOffset>4735418</wp:posOffset>
                </wp:positionH>
                <wp:positionV relativeFrom="paragraph">
                  <wp:posOffset>1094105</wp:posOffset>
                </wp:positionV>
                <wp:extent cx="197485" cy="197485"/>
                <wp:effectExtent l="0" t="0" r="12065" b="12065"/>
                <wp:wrapNone/>
                <wp:docPr id="257" name="Oval 257"/>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5264947" id="Oval 257" o:spid="_x0000_s1026" style="position:absolute;margin-left:372.85pt;margin-top:86.15pt;width:15.55pt;height:1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3840" behindDoc="0" locked="0" layoutInCell="1" allowOverlap="1" wp14:anchorId="6EB22B24" wp14:editId="442DFE10">
                <wp:simplePos x="0" y="0"/>
                <wp:positionH relativeFrom="column">
                  <wp:posOffset>1560830</wp:posOffset>
                </wp:positionH>
                <wp:positionV relativeFrom="paragraph">
                  <wp:posOffset>1092612</wp:posOffset>
                </wp:positionV>
                <wp:extent cx="197485" cy="197485"/>
                <wp:effectExtent l="0" t="0" r="12065" b="12065"/>
                <wp:wrapNone/>
                <wp:docPr id="251" name="Oval 251"/>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10B723C" id="Oval 251" o:spid="_x0000_s1026" style="position:absolute;margin-left:122.9pt;margin-top:86.05pt;width:15.55pt;height:15.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9984" behindDoc="0" locked="0" layoutInCell="1" allowOverlap="1" wp14:anchorId="33787A90" wp14:editId="3002BC7B">
                <wp:simplePos x="0" y="0"/>
                <wp:positionH relativeFrom="column">
                  <wp:posOffset>1559148</wp:posOffset>
                </wp:positionH>
                <wp:positionV relativeFrom="paragraph">
                  <wp:posOffset>2642235</wp:posOffset>
                </wp:positionV>
                <wp:extent cx="197485" cy="197485"/>
                <wp:effectExtent l="0" t="0" r="12065" b="12065"/>
                <wp:wrapNone/>
                <wp:docPr id="284" name="Oval 284"/>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52A0473" id="Oval 284" o:spid="_x0000_s1026" style="position:absolute;margin-left:122.75pt;margin-top:208.05pt;width:15.55pt;height:15.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" filled="f" strokecolor="black [3213]" strokeweight="1pt">
                <v:stroke dashstyle="dash" joinstyle="miter"/>
              </v:oval>
            </w:pict>
          </mc:Fallback>
        </mc:AlternateContent>
      </w:r>
      <w:r>
        <w:rPr>
          <w:noProof/>
          <w:color w:val="DDDDDD" w:themeColor="accent1"/>
        </w:rPr>
        <mc:AlternateContent>
          <mc:Choice Requires="wps">
            <w:drawing>
              <wp:anchor distT="0" distB="0" distL="114300" distR="114300" simplePos="0" relativeHeight="251681792" behindDoc="0" locked="0" layoutInCell="1" allowOverlap="1" wp14:anchorId="7405902D" wp14:editId="1478F1DB">
                <wp:simplePos x="0" y="0"/>
                <wp:positionH relativeFrom="column">
                  <wp:posOffset>1143</wp:posOffset>
                </wp:positionH>
                <wp:positionV relativeFrom="paragraph">
                  <wp:posOffset>2866416</wp:posOffset>
                </wp:positionV>
                <wp:extent cx="295275" cy="257175"/>
                <wp:effectExtent l="0" t="0" r="9525" b="9525"/>
                <wp:wrapNone/>
                <wp:docPr id="244" name="Text Box 24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2391DF1D" w14:textId="77777777" w:rsidR="00CD5B06" w:rsidRPr="00B544E9" w:rsidRDefault="00CD5B06" w:rsidP="00B544E9">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DF9E95" id="Text Box 244" o:spid="_x0000_s1049" type="#_x0000_t202" style="position:absolute;margin-left:.1pt;margin-top:225.7pt;width:23.2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" fillcolor="white [3201]" stroked="f" strokeweight=".5pt">
                <v:textbox>
                  <w:txbxContent>
                    <w:p w14:paraId="60B4D6A1" w14:textId="7EE65BBA" w:rsidR="00E16C1E" w:rsidRPr="00B544E9" w:rsidRDefault="00E16C1E" w:rsidP="00B544E9">
                      <w:pPr>
                        <w:rPr>
                          <w:b/>
                        </w:rPr>
                      </w:pPr>
                      <w:r>
                        <w:rPr>
                          <w:b/>
                        </w:rPr>
                        <w:t>B</w:t>
                      </w:r>
                    </w:p>
                  </w:txbxContent>
                </v:textbox>
              </v:shape>
            </w:pict>
          </mc:Fallback>
        </mc:AlternateContent>
      </w:r>
      <w:r>
        <w:rPr>
          <w:noProof/>
          <w:color w:val="DDDDDD" w:themeColor="accent1"/>
        </w:rPr>
        <mc:AlternateContent>
          <mc:Choice Requires="wps">
            <w:drawing>
              <wp:anchor distT="0" distB="0" distL="114300" distR="114300" simplePos="0" relativeHeight="251679744" behindDoc="0" locked="0" layoutInCell="1" allowOverlap="1" wp14:anchorId="7EE31A6C" wp14:editId="6979A674">
                <wp:simplePos x="0" y="0"/>
                <wp:positionH relativeFrom="column">
                  <wp:posOffset>104775</wp:posOffset>
                </wp:positionH>
                <wp:positionV relativeFrom="paragraph">
                  <wp:posOffset>-409575</wp:posOffset>
                </wp:positionV>
                <wp:extent cx="295275" cy="257175"/>
                <wp:effectExtent l="0" t="0" r="9525" b="9525"/>
                <wp:wrapNone/>
                <wp:docPr id="234" name="Text Box 23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7A737DC4" w14:textId="77777777" w:rsidR="00CD5B06" w:rsidRPr="00B544E9" w:rsidRDefault="00CD5B06">
                            <w:pPr>
                              <w:rPr>
                                <w:b/>
                              </w:rPr>
                            </w:pPr>
                            <w:r w:rsidRPr="00B544E9">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42A123" id="Text Box 234" o:spid="_x0000_s1050" type="#_x0000_t202" style="position:absolute;margin-left:8.25pt;margin-top:-32.25pt;width:23.2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" fillcolor="white [3201]" stroked="f" strokeweight=".5pt">
                <v:textbox>
                  <w:txbxContent>
                    <w:p w14:paraId="06A95CC5" w14:textId="14AEF1EA" w:rsidR="00E16C1E" w:rsidRPr="00B544E9" w:rsidRDefault="00E16C1E">
                      <w:pPr>
                        <w:rPr>
                          <w:b/>
                        </w:rPr>
                      </w:pPr>
                      <w:r w:rsidRPr="00B544E9">
                        <w:rPr>
                          <w:b/>
                        </w:rPr>
                        <w:t>A</w:t>
                      </w:r>
                    </w:p>
                  </w:txbxContent>
                </v:textbox>
              </v:shape>
            </w:pict>
          </mc:Fallback>
        </mc:AlternateContent>
      </w:r>
      <w:r w:rsidR="005C3B70">
        <w:rPr>
          <w:rStyle w:val="IntenseEmphasis"/>
          <w:i w:val="0"/>
          <w:iCs w:val="0"/>
          <w:noProof/>
        </w:rPr>
        <w:drawing>
          <wp:inline distT="0" distB="0" distL="0" distR="0" wp14:anchorId="7AF3AED7" wp14:editId="71877439">
            <wp:extent cx="5934710" cy="2949086"/>
            <wp:effectExtent l="0" t="0" r="8890" b="381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934710" cy="2949086"/>
                    </a:xfrm>
                    <a:prstGeom prst="rect">
                      <a:avLst/>
                    </a:prstGeom>
                    <a:noFill/>
                    <a:ln>
                      <a:noFill/>
                    </a:ln>
                  </pic:spPr>
                </pic:pic>
              </a:graphicData>
            </a:graphic>
          </wp:inline>
        </w:drawing>
      </w:r>
    </w:p>
    <w:p w14:paraId="43B78001" w14:textId="77777777" w:rsidR="006F1B78" w:rsidRDefault="006F1B78" w:rsidP="005041D4">
      <w:pPr>
        <w:rPr>
          <w:rStyle w:val="IntenseEmphasis"/>
          <w:i w:val="0"/>
          <w:iCs w:val="0"/>
        </w:rPr>
      </w:pPr>
      <w:r>
        <w:rPr>
          <w:rStyle w:val="IntenseEmphasis"/>
          <w:i w:val="0"/>
          <w:iCs w:val="0"/>
          <w:noProof/>
        </w:rPr>
        <w:drawing>
          <wp:inline distT="0" distB="0" distL="0" distR="0" wp14:anchorId="7482B44D" wp14:editId="554BE914">
            <wp:extent cx="5925293" cy="1676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_1_0_point.png"/>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5925293" cy="1676400"/>
                    </a:xfrm>
                    <a:prstGeom prst="rect">
                      <a:avLst/>
                    </a:prstGeom>
                    <a:noFill/>
                    <a:ln>
                      <a:noFill/>
                    </a:ln>
                  </pic:spPr>
                </pic:pic>
              </a:graphicData>
            </a:graphic>
          </wp:inline>
        </w:drawing>
      </w:r>
    </w:p>
    <w:p w14:paraId="71B670D7" w14:textId="77777777" w:rsidR="0032077D" w:rsidRDefault="005C3B70" w:rsidP="005041D4">
      <w:pPr>
        <w:rPr>
          <w:rStyle w:val="IntenseEmphasis"/>
          <w:i w:val="0"/>
          <w:iCs w:val="0"/>
        </w:rPr>
      </w:pPr>
      <w:r>
        <w:rPr>
          <w:noProof/>
        </w:rPr>
        <mc:AlternateContent>
          <mc:Choice Requires="wps">
            <w:drawing>
              <wp:inline distT="0" distB="0" distL="0" distR="0" wp14:anchorId="5C398EE3" wp14:editId="272B8683">
                <wp:extent cx="5754370" cy="2576945"/>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76945"/>
                        </a:xfrm>
                        <a:prstGeom prst="rect">
                          <a:avLst/>
                        </a:prstGeom>
                        <a:solidFill>
                          <a:srgbClr val="FFFFFF"/>
                        </a:solidFill>
                        <a:ln w="9525">
                          <a:noFill/>
                          <a:miter lim="800000"/>
                          <a:headEnd/>
                          <a:tailEnd/>
                        </a:ln>
                      </wps:spPr>
                      <wps:txbx>
                        <w:txbxContent>
                          <w:p w14:paraId="6B18D790" w14:textId="77777777" w:rsidR="00CD5B06" w:rsidRDefault="00CD5B06" w:rsidP="005C3B70">
                            <w:r>
                              <w:rPr>
                                <w:b/>
                              </w:rPr>
                              <w:t>Figure 4.7</w:t>
                            </w:r>
                            <w:r>
                              <w:t xml:space="preserve">: </w:t>
                            </w:r>
                          </w:p>
                          <w:p w14:paraId="33129E0F" w14:textId="77777777" w:rsidR="00CD5B06" w:rsidRDefault="00CD5B06"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6C466AE8" w14:textId="77777777" w:rsidR="00CD5B06" w:rsidRDefault="00CD5B06"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D225B5" id="_x0000_s1051" type="#_x0000_t202" style="width:453.1pt;height:20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" stroked="f">
                <v:textbox>
                  <w:txbxContent>
                    <w:p w14:paraId="601E97F5" w14:textId="77777777" w:rsidR="00E16C1E" w:rsidRDefault="00E16C1E" w:rsidP="005C3B70">
                      <w:r>
                        <w:rPr>
                          <w:b/>
                        </w:rPr>
                        <w:t>Figure 4.7</w:t>
                      </w:r>
                      <w:r>
                        <w:t xml:space="preserve">: </w:t>
                      </w:r>
                    </w:p>
                    <w:p w14:paraId="384763BA" w14:textId="218BCD86" w:rsidR="00E16C1E" w:rsidRDefault="00E16C1E"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4E2BDCE1" w14:textId="530A4B86" w:rsidR="00E16C1E" w:rsidRDefault="00E16C1E"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v:textbox>
                <w10:anchorlock/>
              </v:shape>
            </w:pict>
          </mc:Fallback>
        </mc:AlternateContent>
      </w:r>
    </w:p>
    <w:p w14:paraId="7F13D712" w14:textId="77777777"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372ECE31" w14:textId="77777777" w:rsidR="003E19B9" w:rsidRDefault="006162C9" w:rsidP="006E61A3">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w:t>
      </w:r>
      <w:r>
        <w:lastRenderedPageBreak/>
        <w:t xml:space="preserve">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20F25EDD"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9A902FF" w14:textId="77777777" w:rsidR="00074733" w:rsidRDefault="00074733" w:rsidP="005C3B70">
            <w:r>
              <w:t>Model(s)</w:t>
            </w:r>
          </w:p>
        </w:tc>
        <w:tc>
          <w:tcPr>
            <w:tcW w:w="2340" w:type="dxa"/>
          </w:tcPr>
          <w:p w14:paraId="03E4B846" w14:textId="77777777"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787DFB6A" w14:textId="77777777"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1423153C" w14:textId="77777777"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06CD7018"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2E0361" w14:textId="77777777" w:rsidR="00074733" w:rsidRDefault="00074733" w:rsidP="005C3B70">
            <w:r>
              <w:t>Navigation vs. Misplacement</w:t>
            </w:r>
          </w:p>
        </w:tc>
        <w:tc>
          <w:tcPr>
            <w:tcW w:w="2340" w:type="dxa"/>
          </w:tcPr>
          <w:p w14:paraId="39445178" w14:textId="77777777"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0CF62909" w14:textId="77777777"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5A90F9D6" w14:textId="7777777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0164C474"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12520B09" w14:textId="77777777" w:rsidR="00074733" w:rsidRDefault="00074733" w:rsidP="005C3B70">
            <w:r>
              <w:t>Navigation vs. Relational Memory</w:t>
            </w:r>
          </w:p>
        </w:tc>
        <w:tc>
          <w:tcPr>
            <w:tcW w:w="2340" w:type="dxa"/>
          </w:tcPr>
          <w:p w14:paraId="707E023A" w14:textId="77777777"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2D28607C" w14:textId="77777777"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10A40CE" w14:textId="77777777"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1E702A1B"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1D150AA" w14:textId="77777777" w:rsidR="00074733" w:rsidRDefault="00074733" w:rsidP="005C3B70">
            <w:r>
              <w:t>Context Boundary Crossings vs. Contextual Test Metrics</w:t>
            </w:r>
          </w:p>
        </w:tc>
        <w:tc>
          <w:tcPr>
            <w:tcW w:w="2340" w:type="dxa"/>
          </w:tcPr>
          <w:p w14:paraId="2610436A" w14:textId="77777777"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58F706CC" w14:textId="77777777"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17CC94AB" w14:textId="77777777"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1A21976A"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500C1A4F" w14:textId="77777777" w:rsidR="00074733" w:rsidRDefault="00074733" w:rsidP="005C3B70">
            <w:r>
              <w:t>Order Metrics vs. All Test Metrics</w:t>
            </w:r>
          </w:p>
        </w:tc>
        <w:tc>
          <w:tcPr>
            <w:tcW w:w="2340" w:type="dxa"/>
          </w:tcPr>
          <w:p w14:paraId="7B5A33FE" w14:textId="77777777"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4E899BAC" w14:textId="77777777"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1025EDD4" w14:textId="77777777"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15BA763B" w14:textId="77777777" w:rsidR="006162C9" w:rsidRDefault="00E54683" w:rsidP="005C3B70">
      <w:r>
        <w:rPr>
          <w:noProof/>
        </w:rPr>
        <mc:AlternateContent>
          <mc:Choice Requires="wps">
            <w:drawing>
              <wp:inline distT="0" distB="0" distL="0" distR="0" wp14:anchorId="4BD42695" wp14:editId="24D8F78D">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248D9DDE" w14:textId="77777777" w:rsidR="00CD5B06" w:rsidRDefault="00CD5B06"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34243B" id="_x0000_s1052"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bnvgAiQCAAAlBAAADgAAAAAAAAAAAAAAAAAuAgAAZHJzL2Uyb0RvYy54bWxQ&#10;SwECLQAUAAYACAAAACEAkVJ8tdoAAAAFAQAADwAAAAAAAAAAAAAAAAB+BAAAZHJzL2Rvd25yZXYu&#10;eG1sUEsFBgAAAAAEAAQA8wAAAIUFAAAAAA==&#10;" stroked="f">
                <v:textbox>
                  <w:txbxContent>
                    <w:p w14:paraId="5BDD59CF" w14:textId="1C528B38" w:rsidR="00E16C1E" w:rsidRDefault="00E16C1E"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D567C2B" w14:textId="77777777" w:rsidR="00074733" w:rsidRDefault="00074733" w:rsidP="00AA15F8">
      <w:pPr>
        <w:spacing w:line="360" w:lineRule="auto"/>
      </w:pPr>
      <w:r>
        <w:t>Note that no interactions were tested</w:t>
      </w:r>
      <w:r w:rsidR="00183A3E">
        <w:t>,</w:t>
      </w:r>
      <w:r>
        <w:t xml:space="preserve">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69E64314" w14:textId="77777777" w:rsidR="00183A3E" w:rsidRDefault="00183A3E" w:rsidP="00183A3E">
      <w:pPr>
        <w:pStyle w:val="Heading4"/>
      </w:pPr>
      <w:r>
        <w:t>4.3.3.1 Navigation vs. Misplacement</w:t>
      </w:r>
    </w:p>
    <w:p w14:paraId="41A83EB7" w14:textId="77777777" w:rsidR="00074733" w:rsidRDefault="00E54683" w:rsidP="00AA15F8">
      <w:pPr>
        <w:spacing w:line="360" w:lineRule="auto"/>
      </w:pPr>
      <w:r>
        <w:t>When comparing</w:t>
      </w:r>
      <w:r w:rsidR="00D240BA">
        <w:t xml:space="preserve"> changes in</w:t>
      </w:r>
      <w:r>
        <w:t xml:space="preserve">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w:t>
      </w:r>
      <w:r w:rsidR="00D240BA">
        <w:t xml:space="preserve">changes in </w:t>
      </w:r>
      <w:r w:rsidR="006936F0">
        <w:t xml:space="preserve">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462E89">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t>
      </w:r>
      <w:r w:rsidR="006936F0">
        <w:lastRenderedPageBreak/>
        <w:t>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6E7AD442" w14:textId="77777777" w:rsidR="00183A3E" w:rsidRDefault="00183A3E" w:rsidP="00183A3E">
      <w:pPr>
        <w:pStyle w:val="Heading4"/>
      </w:pPr>
      <w:r>
        <w:t>4.3.3.2 Navigation vs. Relational Memory</w:t>
      </w:r>
    </w:p>
    <w:p w14:paraId="792DE9C0" w14:textId="77777777" w:rsidR="006936F0" w:rsidRDefault="006936F0" w:rsidP="00AA15F8">
      <w:pPr>
        <w:spacing w:line="360" w:lineRule="auto"/>
      </w:pPr>
      <w:r>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w:t>
      </w:r>
      <w:r w:rsidR="00FA5755">
        <w:t xml:space="preserve">FD </w:t>
      </w:r>
      <w:r>
        <w:t xml:space="preserve">in space (p=0.02, </w:t>
      </w:r>
      <w:r w:rsidRPr="006936F0">
        <w:t>β</w:t>
      </w:r>
      <w:r>
        <w:t>=</w:t>
      </w:r>
      <w:r w:rsidR="00E01F04">
        <w:t>-0.46</w:t>
      </w:r>
      <w:r w:rsidR="00462E89">
        <w:t>), L</w:t>
      </w:r>
      <w:r>
        <w:t xml:space="preserve">acunarity in space (p=0.008, </w:t>
      </w:r>
      <w:r w:rsidRPr="006936F0">
        <w:t>β</w:t>
      </w:r>
      <w:r>
        <w:t>=</w:t>
      </w:r>
      <w:r w:rsidR="00E01F04">
        <w:t>-0.94</w:t>
      </w:r>
      <w:r w:rsidR="00462E89">
        <w:t>), and L</w:t>
      </w:r>
      <w:r>
        <w:t>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w:t>
      </w:r>
      <w:r w:rsidR="00D240BA">
        <w:t>,</w:t>
      </w:r>
      <w:r w:rsidR="00E01F04">
        <w:t xml:space="preserve"> while faster reductions in temporal relational memory errors related to faster reduction</w:t>
      </w:r>
      <w:r w:rsidR="00183A3E">
        <w:t>s</w:t>
      </w:r>
      <w:r w:rsidR="00E01F04">
        <w:t xml:space="preserve"> in spatiotemporal systematicity. </w:t>
      </w:r>
      <w:r w:rsidR="00807041">
        <w:t xml:space="preserve">It is interesting to note that none of the measures of temporal-only </w:t>
      </w:r>
      <w:r w:rsidR="002E59E4">
        <w:t xml:space="preserve">navigation </w:t>
      </w:r>
      <w:r w:rsidR="00807041">
        <w:t>related to temporal relational memory. T</w:t>
      </w:r>
      <w:r w:rsidR="00E01F04">
        <w:t xml:space="preserve">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w:t>
      </w:r>
      <w:r w:rsidR="002E59E4">
        <w:t>navigation</w:t>
      </w:r>
      <w:r w:rsidR="00E01F04">
        <w:t>).</w:t>
      </w:r>
    </w:p>
    <w:p w14:paraId="716D5BAA" w14:textId="77777777" w:rsidR="00183A3E" w:rsidRDefault="00183A3E" w:rsidP="00183A3E">
      <w:pPr>
        <w:pStyle w:val="Heading4"/>
      </w:pPr>
      <w:r>
        <w:t>4.3.3.3 Context Boundary Crossings vs. Context Effects</w:t>
      </w:r>
    </w:p>
    <w:p w14:paraId="0B627EC6" w14:textId="77777777"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w:t>
      </w:r>
      <w:r w:rsidR="00183A3E">
        <w:t>s</w:t>
      </w:r>
      <w:r>
        <w:t xml:space="preserve">.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5CA628B3" w14:textId="77777777" w:rsidR="00183A3E" w:rsidRDefault="00183A3E" w:rsidP="00183A3E">
      <w:pPr>
        <w:pStyle w:val="Heading4"/>
      </w:pPr>
      <w:r>
        <w:lastRenderedPageBreak/>
        <w:t>4.3.3.4 Order Metrics vs. Test Metrics</w:t>
      </w:r>
    </w:p>
    <w:p w14:paraId="6D7452C3" w14:textId="77777777"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 xml:space="preserve">=0.12). Note that the directionality of all beta values in this list is the same. Thus, more rapid increases in contiguity across trials </w:t>
      </w:r>
      <w:r w:rsidR="00183A3E">
        <w:t>are</w:t>
      </w:r>
      <w:r w:rsidR="007B21AE">
        <w:t xml:space="preserve"> related to more rapid improvement</w:t>
      </w:r>
      <w:r w:rsidR="00183A3E">
        <w:t>s</w:t>
      </w:r>
      <w:r w:rsidR="007B21AE">
        <w:t xml:space="preserve"> in temporal, relational, and contextual memory measures (specifically context memory errors involving across-context information).</w:t>
      </w:r>
    </w:p>
    <w:p w14:paraId="2297E6B9" w14:textId="77777777" w:rsidR="00475A78" w:rsidRDefault="00475A78" w:rsidP="00475A78">
      <w:pPr>
        <w:pStyle w:val="Heading4"/>
      </w:pPr>
      <w:r>
        <w:t>4.3.3.4 Summary of Model Results</w:t>
      </w:r>
    </w:p>
    <w:p w14:paraId="387AFFA1" w14:textId="77777777" w:rsidR="00295374" w:rsidRDefault="004C2159" w:rsidP="00475A7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rsidRPr="00DB4B3E">
        <w:t>.</w:t>
      </w:r>
      <w:r w:rsidR="006E61A3">
        <w:t xml:space="preserve"> Several key findings are worth reiterating concisely. First,</w:t>
      </w:r>
      <w:r w:rsidR="00475A78">
        <w:t xml:space="preserve"> changes in</w:t>
      </w:r>
      <w:r w:rsidR="006E61A3">
        <w:t xml:space="preserve"> navigation metrics at study </w:t>
      </w:r>
      <w:r w:rsidR="006E61A3" w:rsidRPr="006E61A3">
        <w:rPr>
          <w:i/>
        </w:rPr>
        <w:t>did</w:t>
      </w:r>
      <w:r w:rsidR="006E61A3">
        <w:t xml:space="preserve"> significantly relate to </w:t>
      </w:r>
      <w:r w:rsidR="00475A78">
        <w:t xml:space="preserve">changes in </w:t>
      </w:r>
      <w:r w:rsidR="006E61A3">
        <w:t>measure</w:t>
      </w:r>
      <w:r w:rsidR="00475A78">
        <w:t>s</w:t>
      </w:r>
      <w:r w:rsidR="006E61A3">
        <w:t xml:space="preserve"> of memory at test. In particular, some separability of the </w:t>
      </w:r>
      <w:r w:rsidR="00475A78">
        <w:t xml:space="preserve">changes in </w:t>
      </w:r>
      <w:r w:rsidR="006E61A3">
        <w:t xml:space="preserve">navigation domains (space and time) and </w:t>
      </w:r>
      <w:r w:rsidR="00475A78">
        <w:t xml:space="preserve">changes in </w:t>
      </w:r>
      <w:r w:rsidR="006E61A3">
        <w:t xml:space="preserve">memory within those domains can be seen in the misplacement vs. navigation analyses. </w:t>
      </w:r>
      <w:r w:rsidR="00475A78">
        <w:t>Also, n</w:t>
      </w:r>
      <w:r w:rsidR="006E61A3" w:rsidRPr="006E61A3">
        <w:t>ote</w:t>
      </w:r>
      <w:r w:rsidR="006E61A3">
        <w:t xml:space="preserve"> that the overall findings are that spatial-only study metrics relate with measures of memory via a different pattern than spatiotemporal study metrics (with opposite directions of </w:t>
      </w:r>
      <w:r w:rsidR="006E61A3" w:rsidRPr="006936F0">
        <w:t>β</w:t>
      </w:r>
      <w:r w:rsidR="006E61A3">
        <w:t xml:space="preserve"> values), consisten</w:t>
      </w:r>
      <w:r w:rsidR="006300F0">
        <w:t>t with this separability idea. Changes in r</w:t>
      </w:r>
      <w:r w:rsidR="006E61A3">
        <w:t>elational memory errors seemed to relate</w:t>
      </w:r>
      <w:r w:rsidR="00475A78">
        <w:t xml:space="preserve"> more to </w:t>
      </w:r>
      <w:r w:rsidR="006300F0">
        <w:t xml:space="preserve">changes in </w:t>
      </w:r>
      <w:r w:rsidR="00475A78">
        <w:t xml:space="preserve">measures of complexity, </w:t>
      </w:r>
      <w:r w:rsidR="006E61A3">
        <w:t>systematicity</w:t>
      </w:r>
      <w:r w:rsidR="00475A78">
        <w:t>, and contiguity</w:t>
      </w:r>
      <w:r w:rsidR="006E61A3">
        <w:t xml:space="preserve"> of</w:t>
      </w:r>
      <w:r w:rsidR="00475A78">
        <w:t xml:space="preserve"> navigation than other metrics. Finally, </w:t>
      </w:r>
      <w:r w:rsidR="006300F0">
        <w:t xml:space="preserve">changes in </w:t>
      </w:r>
      <w:r w:rsidR="00475A78">
        <w:t xml:space="preserve">context boundary crossings were found to be related to both the </w:t>
      </w:r>
      <w:r w:rsidR="006300F0">
        <w:t xml:space="preserve">changes in </w:t>
      </w:r>
      <w:r w:rsidR="00475A78">
        <w:t xml:space="preserve">Context Boundary Effect and </w:t>
      </w:r>
      <w:r w:rsidR="006300F0">
        <w:t xml:space="preserve">changes in </w:t>
      </w:r>
      <w:r w:rsidR="00475A78">
        <w:t>across-context relational memory errors.</w:t>
      </w:r>
    </w:p>
    <w:p w14:paraId="61AD94B5" w14:textId="77777777" w:rsidR="00475A78" w:rsidRDefault="00475A78" w:rsidP="00475A78">
      <w:pPr>
        <w:spacing w:line="360" w:lineRule="auto"/>
      </w:pPr>
    </w:p>
    <w:p w14:paraId="5B2EE00F" w14:textId="77777777" w:rsidR="00475A78" w:rsidRDefault="00475A78" w:rsidP="00475A78">
      <w:pPr>
        <w:spacing w:line="360" w:lineRule="auto"/>
      </w:pPr>
    </w:p>
    <w:p w14:paraId="30568667" w14:textId="77777777" w:rsidR="006300F0" w:rsidRDefault="006300F0" w:rsidP="00475A78">
      <w:pPr>
        <w:spacing w:line="360" w:lineRule="auto"/>
      </w:pPr>
    </w:p>
    <w:p w14:paraId="026EE6ED" w14:textId="77777777" w:rsidR="00475A78" w:rsidRDefault="00475A78" w:rsidP="00475A78">
      <w:pPr>
        <w:spacing w:line="360" w:lineRule="auto"/>
      </w:pPr>
    </w:p>
    <w:p w14:paraId="739DCCD7" w14:textId="77777777" w:rsidR="00475A78" w:rsidRDefault="00475A78" w:rsidP="00475A78">
      <w:pPr>
        <w:spacing w:line="360" w:lineRule="auto"/>
      </w:pPr>
    </w:p>
    <w:tbl>
      <w:tblPr>
        <w:tblStyle w:val="GridTable2"/>
        <w:tblW w:w="0" w:type="auto"/>
        <w:tblLook w:val="04A0" w:firstRow="1" w:lastRow="0" w:firstColumn="1" w:lastColumn="0" w:noHBand="0" w:noVBand="1"/>
      </w:tblPr>
      <w:tblGrid>
        <w:gridCol w:w="2610"/>
        <w:gridCol w:w="2880"/>
        <w:gridCol w:w="1080"/>
        <w:gridCol w:w="1755"/>
        <w:gridCol w:w="1035"/>
      </w:tblGrid>
      <w:tr w:rsidR="000E5CE7" w14:paraId="05E0D8DE" w14:textId="77777777"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7C83D89" w14:textId="77777777" w:rsidR="00031BF8" w:rsidRDefault="00031BF8" w:rsidP="00201C1E">
            <w:r>
              <w:t>Dependent (Test) Variable</w:t>
            </w:r>
          </w:p>
        </w:tc>
        <w:tc>
          <w:tcPr>
            <w:tcW w:w="2880" w:type="dxa"/>
          </w:tcPr>
          <w:p w14:paraId="27ED6AB1" w14:textId="77777777"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5A22CB6F" w14:textId="77777777"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03E357F1" w14:textId="77777777"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 xml:space="preserve">Random </w:t>
            </w:r>
            <w:r>
              <w:lastRenderedPageBreak/>
              <w:t>Effect) R</w:t>
            </w:r>
            <w:r w:rsidRPr="00031BF8">
              <w:rPr>
                <w:vertAlign w:val="superscript"/>
              </w:rPr>
              <w:t>2</w:t>
            </w:r>
          </w:p>
        </w:tc>
        <w:tc>
          <w:tcPr>
            <w:tcW w:w="1035" w:type="dxa"/>
          </w:tcPr>
          <w:p w14:paraId="43B15A45" w14:textId="77777777" w:rsidR="00031BF8" w:rsidRDefault="00031BF8" w:rsidP="00201C1E">
            <w:pPr>
              <w:cnfStyle w:val="100000000000" w:firstRow="1" w:lastRow="0" w:firstColumn="0" w:lastColumn="0" w:oddVBand="0" w:evenVBand="0" w:oddHBand="0" w:evenHBand="0" w:firstRowFirstColumn="0" w:firstRowLastColumn="0" w:lastRowFirstColumn="0" w:lastRowLastColumn="0"/>
            </w:pPr>
            <w:r>
              <w:lastRenderedPageBreak/>
              <w:t xml:space="preserve">Marginal (Fixed) </w:t>
            </w:r>
            <w:r>
              <w:lastRenderedPageBreak/>
              <w:t>Effect R</w:t>
            </w:r>
            <w:r w:rsidRPr="00031BF8">
              <w:rPr>
                <w:vertAlign w:val="superscript"/>
              </w:rPr>
              <w:t>2</w:t>
            </w:r>
          </w:p>
        </w:tc>
      </w:tr>
      <w:tr w:rsidR="000E5CE7" w14:paraId="4CD11C35"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DEC8149" w14:textId="77777777" w:rsidR="00031BF8" w:rsidRDefault="00031BF8" w:rsidP="00201C1E">
            <w:r>
              <w:lastRenderedPageBreak/>
              <w:t>Temporal Misplacement</w:t>
            </w:r>
          </w:p>
        </w:tc>
        <w:tc>
          <w:tcPr>
            <w:tcW w:w="2880" w:type="dxa"/>
          </w:tcPr>
          <w:p w14:paraId="15288FAF" w14:textId="77777777"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501CEEF6" w14:textId="77777777"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01082AAA" w14:textId="77777777"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31596053" w14:textId="77777777"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466B1816"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0D33EA3F" w14:textId="77777777" w:rsidR="00031BF8" w:rsidRDefault="00031BF8" w:rsidP="00201C1E">
            <w:r>
              <w:t>Spatial Misplacement</w:t>
            </w:r>
          </w:p>
        </w:tc>
        <w:tc>
          <w:tcPr>
            <w:tcW w:w="2880" w:type="dxa"/>
          </w:tcPr>
          <w:p w14:paraId="1BAE2B89" w14:textId="77777777"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03C8E68A" w14:textId="77777777"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4D40DF59" w14:textId="77777777"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4CC54168" w14:textId="77777777"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4C7E808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587CDA6" w14:textId="77777777" w:rsidR="00031BF8" w:rsidRDefault="00D45284" w:rsidP="00201C1E">
            <w:r>
              <w:t>Temporal Relational Memory Errors</w:t>
            </w:r>
          </w:p>
        </w:tc>
        <w:tc>
          <w:tcPr>
            <w:tcW w:w="2880" w:type="dxa"/>
          </w:tcPr>
          <w:p w14:paraId="15E921FD" w14:textId="77777777"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2BC9A1BB"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714E4CF6"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63EB64E3" w14:textId="77777777"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88A4B7B" w14:textId="77777777"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AA89FBA"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2C169D61" w14:textId="77777777" w:rsidR="00031BF8" w:rsidRDefault="00D45284" w:rsidP="00201C1E">
            <w:r>
              <w:t>Context Boundary Effect</w:t>
            </w:r>
          </w:p>
        </w:tc>
        <w:tc>
          <w:tcPr>
            <w:tcW w:w="2880" w:type="dxa"/>
          </w:tcPr>
          <w:p w14:paraId="7AA06B40" w14:textId="77777777"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773F6E5B" w14:textId="77777777"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57799FDA" w14:textId="77777777"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6FF665B4" w14:textId="77777777"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2BEAE082"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2048DCC" w14:textId="77777777" w:rsidR="00D45284" w:rsidRDefault="00D45284" w:rsidP="00201C1E">
            <w:r>
              <w:t>Across-Context Relational Memory Errors</w:t>
            </w:r>
          </w:p>
        </w:tc>
        <w:tc>
          <w:tcPr>
            <w:tcW w:w="2880" w:type="dxa"/>
          </w:tcPr>
          <w:p w14:paraId="53C07BD0" w14:textId="77777777"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A5AB6F4"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252960B2"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F6F4D07"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2763BB22"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6CB3A255" w14:textId="77777777" w:rsidR="00D45284" w:rsidRDefault="00D45284" w:rsidP="00201C1E">
            <w:r>
              <w:t>Temporal Misplacement</w:t>
            </w:r>
          </w:p>
        </w:tc>
        <w:tc>
          <w:tcPr>
            <w:tcW w:w="2880" w:type="dxa"/>
          </w:tcPr>
          <w:p w14:paraId="42677F2E" w14:textId="77777777"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1786DB8F" w14:textId="7777777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2BA1BA3E" w14:textId="7777777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672A653" w14:textId="7777777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4C05487D"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380EE04B" w14:textId="77777777" w:rsidR="00D45284" w:rsidRDefault="00D45284" w:rsidP="00201C1E">
            <w:r>
              <w:t>Temporal Relational Memory Errors</w:t>
            </w:r>
          </w:p>
        </w:tc>
        <w:tc>
          <w:tcPr>
            <w:tcW w:w="2880" w:type="dxa"/>
          </w:tcPr>
          <w:p w14:paraId="2DBF6807" w14:textId="77777777"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30692A9"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4E3527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682AC646"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44651F0F"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01BAD42E" w14:textId="77777777" w:rsidR="00D45284" w:rsidRDefault="00D45284" w:rsidP="00201C1E">
            <w:r>
              <w:t>Context Boundary Effect</w:t>
            </w:r>
          </w:p>
        </w:tc>
        <w:tc>
          <w:tcPr>
            <w:tcW w:w="2880" w:type="dxa"/>
          </w:tcPr>
          <w:p w14:paraId="776AAA58" w14:textId="77777777"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5215F6AB" w14:textId="7777777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FA4E2E7" w14:textId="7777777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63A17728" w14:textId="7777777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41BB84D2"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76656101" w14:textId="77777777" w:rsidR="00D45284" w:rsidRDefault="00D45284" w:rsidP="00201C1E">
            <w:r>
              <w:t>Across-Context Relational Memory Errors</w:t>
            </w:r>
          </w:p>
        </w:tc>
        <w:tc>
          <w:tcPr>
            <w:tcW w:w="2880" w:type="dxa"/>
          </w:tcPr>
          <w:p w14:paraId="2A476C69" w14:textId="77777777"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1116B42A"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2F0A75B1"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3F51D74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51E34C92" w14:textId="77777777" w:rsidR="00031BF8" w:rsidRDefault="00031BF8" w:rsidP="005C3B70">
      <w:r>
        <w:rPr>
          <w:noProof/>
        </w:rPr>
        <mc:AlternateContent>
          <mc:Choice Requires="wps">
            <w:drawing>
              <wp:inline distT="0" distB="0" distL="0" distR="0" wp14:anchorId="329D9266" wp14:editId="6206130B">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3300FF87" w14:textId="77777777" w:rsidR="00CD5B06" w:rsidRDefault="00CD5B06"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1A5002" id="_x0000_s1053"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qRbvXiQCAAAlBAAADgAAAAAAAAAAAAAAAAAuAgAAZHJzL2Uyb0RvYy54bWxQ&#10;SwECLQAUAAYACAAAACEAfgzn29oAAAAEAQAADwAAAAAAAAAAAAAAAAB+BAAAZHJzL2Rvd25yZXYu&#10;eG1sUEsFBgAAAAAEAAQA8wAAAIUFAAAAAA==&#10;" stroked="f">
                <v:textbox>
                  <w:txbxContent>
                    <w:p w14:paraId="0AB12652" w14:textId="25480FAE" w:rsidR="00E16C1E" w:rsidRDefault="00E16C1E" w:rsidP="00031BF8">
                      <w:r>
                        <w:rPr>
                          <w:b/>
                        </w:rPr>
                        <w:t>Table 4.3</w:t>
                      </w:r>
                      <w:r>
                        <w:t>: Summary of Hierarchical Linear Modeling Relationships between study and test variables.</w:t>
                      </w:r>
                    </w:p>
                  </w:txbxContent>
                </v:textbox>
                <w10:anchorlock/>
              </v:shape>
            </w:pict>
          </mc:Fallback>
        </mc:AlternateContent>
      </w:r>
    </w:p>
    <w:p w14:paraId="17FD668A" w14:textId="77777777"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183A3E">
        <w:rPr>
          <w:rStyle w:val="IntenseEmphasis"/>
          <w:i w:val="0"/>
          <w:iCs w:val="0"/>
          <w:color w:val="6E6E6E" w:themeColor="accent1" w:themeShade="7F"/>
        </w:rPr>
        <w:t>Within-</w:t>
      </w:r>
      <w:r>
        <w:rPr>
          <w:rStyle w:val="IntenseEmphasis"/>
          <w:i w:val="0"/>
          <w:iCs w:val="0"/>
          <w:color w:val="6E6E6E" w:themeColor="accent1" w:themeShade="7F"/>
        </w:rPr>
        <w:t>Trial Direct Relationships</w:t>
      </w:r>
    </w:p>
    <w:p w14:paraId="6F538C61" w14:textId="77777777"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183A3E">
        <w:t>Interestingly, while m</w:t>
      </w:r>
      <w:r w:rsidR="00295374">
        <w:t>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w:t>
      </w:r>
      <w:r w:rsidR="00462E89">
        <w:t>s. spacetime L</w:t>
      </w:r>
      <w:r>
        <w:t>acunarity)</w:t>
      </w:r>
      <w:r w:rsidR="00D240BA">
        <w:t>,</w:t>
      </w:r>
      <w:r>
        <w:t xml:space="preserve"> were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rsidR="00183A3E">
        <w:t>, very few were significantly correlated on other trials.</w:t>
      </w:r>
      <w:r>
        <w:t xml:space="preserve"> </w:t>
      </w:r>
      <w:r w:rsidR="00183A3E">
        <w:t>A</w:t>
      </w:r>
      <w:r w:rsidR="00295374">
        <w:t>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183A3E">
        <w:t xml:space="preserve">, and time travel and temporal misplacements were significantly related on trials 2 and 3 (see </w:t>
      </w:r>
      <w:r w:rsidR="00183A3E">
        <w:rPr>
          <w:b/>
        </w:rPr>
        <w:t>Figure 4.9</w:t>
      </w:r>
      <w:r w:rsidR="00183A3E">
        <w:t>; p&lt;0.05, r=0.42 and 0.36)</w:t>
      </w:r>
      <w:r w:rsidR="00AA15F8">
        <w:t>.</w:t>
      </w:r>
      <w:r w:rsidR="00183A3E">
        <w:t xml:space="preserve"> All other relationships on other trials were non-significant (p&gt;0.05), and, of note, spatial FD and spatial Lacunarity were not significantly related to temporal relational memory errors on any specific trial (p&gt;0.05).</w:t>
      </w:r>
    </w:p>
    <w:p w14:paraId="733D53AE" w14:textId="77777777"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1E156B7C" wp14:editId="36C92966">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5E45EE1E" wp14:editId="3BCCDA5A">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3CE18649" wp14:editId="32E98553">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43AC7CB8" wp14:editId="4B398831">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7">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12C03087" w14:textId="77777777" w:rsidR="006E5646" w:rsidRDefault="006E5646" w:rsidP="005041D4">
      <w:pPr>
        <w:rPr>
          <w:rStyle w:val="IntenseEmphasis"/>
          <w:i w:val="0"/>
          <w:iCs w:val="0"/>
          <w:color w:val="auto"/>
        </w:rPr>
      </w:pPr>
      <w:r>
        <w:rPr>
          <w:noProof/>
        </w:rPr>
        <mc:AlternateContent>
          <mc:Choice Requires="wps">
            <w:drawing>
              <wp:inline distT="0" distB="0" distL="0" distR="0" wp14:anchorId="792AA879" wp14:editId="748E20A4">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66C91B32" w14:textId="77777777" w:rsidR="00CD5B06" w:rsidRDefault="00CD5B06" w:rsidP="006E5646">
                            <w:r>
                              <w:rPr>
                                <w:b/>
                              </w:rPr>
                              <w:t>Figure 4.8</w:t>
                            </w:r>
                            <w:r>
                              <w:t xml:space="preserve">: Fourth trial relationships between study and test metrics. On the fourth and final trial, several of the </w:t>
                            </w:r>
                            <w:proofErr w:type="gramStart"/>
                            <w:r>
                              <w:t>relationships which come out in the changes in variables across trials</w:t>
                            </w:r>
                            <w:proofErr w:type="gramEnd"/>
                            <w:r>
                              <w:t xml:space="preserve"> are direct relationships. Here, Space Misplacement vs. Space Travelled, Accurate </w:t>
                            </w:r>
                            <w:proofErr w:type="spellStart"/>
                            <w:r>
                              <w:t>Misassignment</w:t>
                            </w:r>
                            <w:proofErr w:type="spellEnd"/>
                            <w:r>
                              <w:t xml:space="preserve"> Time (aka Temporal Relational Memory Errors) vs. </w:t>
                            </w:r>
                            <w:proofErr w:type="spellStart"/>
                            <w:r>
                              <w:t>Lacunarity</w:t>
                            </w:r>
                            <w:proofErr w:type="spellEnd"/>
                            <w:r>
                              <w:t xml:space="preserve"> </w:t>
                            </w:r>
                            <w:proofErr w:type="spellStart"/>
                            <w:r>
                              <w:t>Spacetime</w:t>
                            </w:r>
                            <w:proofErr w:type="spellEnd"/>
                            <w:r>
                              <w:t xml:space="preserve">, Across </w:t>
                            </w:r>
                            <w:proofErr w:type="spellStart"/>
                            <w:r>
                              <w:t>Misassignments</w:t>
                            </w:r>
                            <w:proofErr w:type="spellEnd"/>
                            <w:r>
                              <w:t xml:space="preserve">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198261" id="_x0000_s1054"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7NgJQ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" stroked="f">
                <v:textbox>
                  <w:txbxContent>
                    <w:p w14:paraId="30B12E52" w14:textId="731D9644" w:rsidR="00E16C1E" w:rsidRDefault="00E16C1E"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72125753" w14:textId="77777777" w:rsidR="005672AE" w:rsidRPr="00C71567" w:rsidRDefault="005672AE" w:rsidP="005041D4">
      <w:pPr>
        <w:rPr>
          <w:rStyle w:val="IntenseEmphasis"/>
          <w:i w:val="0"/>
          <w:iCs w:val="0"/>
          <w:color w:val="auto"/>
        </w:rPr>
      </w:pPr>
      <w:r>
        <w:rPr>
          <w:noProof/>
        </w:rPr>
        <w:drawing>
          <wp:inline distT="0" distB="0" distL="0" distR="0" wp14:anchorId="0B8728FF" wp14:editId="5B3C6406">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8">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r>
        <w:rPr>
          <w:noProof/>
        </w:rPr>
        <mc:AlternateContent>
          <mc:Choice Requires="wps">
            <w:drawing>
              <wp:inline distT="0" distB="0" distL="0" distR="0" wp14:anchorId="36D62C85" wp14:editId="5176CB33">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4BF69943" w14:textId="77777777" w:rsidR="00CD5B06" w:rsidRDefault="00CD5B06"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5821DD" id="_x0000_s1055"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" stroked="f">
                <v:textbox>
                  <w:txbxContent>
                    <w:p w14:paraId="28E8DD19" w14:textId="045C3292" w:rsidR="00E16C1E" w:rsidRDefault="00E16C1E" w:rsidP="005672AE">
                      <w:r>
                        <w:rPr>
                          <w:b/>
                        </w:rPr>
                        <w:t>Figure 4.9</w:t>
                      </w:r>
                      <w:r>
                        <w:t>: Time Travelled vs. Time Misplacement. This relationship holds directly on all but the first trial.</w:t>
                      </w:r>
                    </w:p>
                  </w:txbxContent>
                </v:textbox>
                <w10:anchorlock/>
              </v:shape>
            </w:pict>
          </mc:Fallback>
        </mc:AlternateContent>
      </w:r>
    </w:p>
    <w:p w14:paraId="44ACF267" w14:textId="77777777" w:rsidR="00563ABB" w:rsidRDefault="007353F3" w:rsidP="00563ABB">
      <w:pPr>
        <w:pStyle w:val="Heading2"/>
        <w:rPr>
          <w:rStyle w:val="Heading1Char"/>
        </w:rPr>
      </w:pPr>
      <w:bookmarkStart w:id="37" w:name="_Toc505879093"/>
      <w:r>
        <w:rPr>
          <w:rStyle w:val="Heading1Char"/>
        </w:rPr>
        <w:lastRenderedPageBreak/>
        <w:t xml:space="preserve">4.4 </w:t>
      </w:r>
      <w:r w:rsidR="00563ABB" w:rsidRPr="007717E1">
        <w:rPr>
          <w:rStyle w:val="Heading1Char"/>
        </w:rPr>
        <w:t>Discussion</w:t>
      </w:r>
      <w:bookmarkEnd w:id="37"/>
    </w:p>
    <w:p w14:paraId="39DC3EF2" w14:textId="77777777"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w:t>
      </w:r>
      <w:r w:rsidR="00A31B4A">
        <w:t>as</w:t>
      </w:r>
      <w:r>
        <w:t xml:space="preserve"> environments </w:t>
      </w:r>
      <w:r w:rsidR="00A31B4A">
        <w:t xml:space="preserve">can contain </w:t>
      </w:r>
      <w:r>
        <w:t>a complex mixture of spatiotemporal information, hierarchically organized with context</w:t>
      </w:r>
      <w:r w:rsidR="00CC0BD9">
        <w:t>ual information. In this task, we</w:t>
      </w:r>
      <w:r>
        <w:t xml:space="preserve"> examine how changes in navigation of a complex, spatiotemporal environment, organized by context, relate to changes in various aspects of memory (spatial, temporal, relational, and contextual) as evaluated by reconstruction. </w:t>
      </w:r>
      <w:r w:rsidR="002A2DD4">
        <w:t xml:space="preserve">In this way, several memory phenomena can be studied simultaneously including the relationship between navigation complexity and systematicity and relational memory, the impact of context boundary crossings on contextual memory biases, and the influence of order of exploration and navigation on relational and contextual memory. In all measures of navigation and most measures of reconstruction, the participants in this task significantly improved across trials. It is the </w:t>
      </w:r>
      <w:r w:rsidR="004E51A9">
        <w:t>nature</w:t>
      </w:r>
      <w:r w:rsidR="002A2DD4">
        <w:t xml:space="preserve"> of this improvement and the relationship</w:t>
      </w:r>
      <w:r w:rsidR="00966395">
        <w:t>s</w:t>
      </w:r>
      <w:r w:rsidR="002A2DD4">
        <w:t xml:space="preserve"> between study </w:t>
      </w:r>
      <w:r w:rsidR="00966395">
        <w:t>and</w:t>
      </w:r>
      <w:r w:rsidR="002A2DD4">
        <w:t xml:space="preserve"> test </w:t>
      </w:r>
      <w:r w:rsidR="00966395">
        <w:t xml:space="preserve">improvements </w:t>
      </w:r>
      <w:r w:rsidR="002A2DD4">
        <w:t xml:space="preserve">that are of special interest. These same relationships reveal interesting new </w:t>
      </w:r>
      <w:r w:rsidR="00966395">
        <w:t>details</w:t>
      </w:r>
      <w:r w:rsidR="002A2DD4">
        <w:t xml:space="preserve"> on how navigation and </w:t>
      </w:r>
      <w:r w:rsidR="00966395">
        <w:t>reconstruction</w:t>
      </w:r>
      <w:r w:rsidR="002A2DD4">
        <w:t xml:space="preserve"> relate in services of the organization of memory in general. </w:t>
      </w:r>
    </w:p>
    <w:p w14:paraId="5167A879" w14:textId="77777777" w:rsidR="005041D4" w:rsidRDefault="005041D4" w:rsidP="00AA15F8">
      <w:pPr>
        <w:spacing w:line="360" w:lineRule="auto"/>
      </w:pPr>
      <w:bookmarkStart w:id="38" w:name="_Hlk499057395"/>
      <w:r>
        <w:t>T</w:t>
      </w:r>
      <w:bookmarkEnd w:id="38"/>
      <w:r>
        <w:t xml:space="preserve">he current work </w:t>
      </w:r>
      <w:r w:rsidR="00D04F64">
        <w:t>seeks to extend and elaborate upon examinations of navigation by other researchers in a variety of ways</w:t>
      </w:r>
      <w:r>
        <w:t xml:space="preserve">, </w:t>
      </w:r>
      <w:r w:rsidR="00966395">
        <w:t xml:space="preserve">leveraging </w:t>
      </w:r>
      <w:r w:rsidR="009773D7">
        <w:t xml:space="preserve">the rich, spatiotemporal navigation task discussed throughout this and the previous chapter. Insights from this task relate to a huge variety of theoretical models of memory, including relational memory theory </w:t>
      </w:r>
      <w:r w:rsidR="00721779">
        <w:fldChar w:fldCharType="begin" w:fldLock="1"/>
      </w:r>
      <w:r w:rsidR="0072177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721779">
        <w:fldChar w:fldCharType="separate"/>
      </w:r>
      <w:r w:rsidR="00721779" w:rsidRPr="00721779">
        <w:rPr>
          <w:noProof/>
        </w:rPr>
        <w:t>(Neal J. Cohen &amp; Eichenbaum, 1993)</w:t>
      </w:r>
      <w:r w:rsidR="00721779">
        <w:fldChar w:fldCharType="end"/>
      </w:r>
      <w:r w:rsidR="009773D7">
        <w:t xml:space="preserve">, cognitive map theory </w:t>
      </w:r>
      <w:r w:rsidR="00721779">
        <w:fldChar w:fldCharType="begin" w:fldLock="1"/>
      </w:r>
      <w:r w:rsidR="0072177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rsidR="00721779">
        <w:fldChar w:fldCharType="separate"/>
      </w:r>
      <w:r w:rsidR="00721779" w:rsidRPr="00721779">
        <w:rPr>
          <w:noProof/>
        </w:rPr>
        <w:t>(John O’Keefe &amp; Nadel, 1978)</w:t>
      </w:r>
      <w:r w:rsidR="00721779">
        <w:fldChar w:fldCharType="end"/>
      </w:r>
      <w:r w:rsidR="009773D7">
        <w:t xml:space="preserve">, precision and binding model </w:t>
      </w:r>
      <w:r w:rsidR="00721779">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rsidR="00721779">
        <w:fldChar w:fldCharType="separate"/>
      </w:r>
      <w:r w:rsidR="00721779" w:rsidRPr="00721779">
        <w:rPr>
          <w:noProof/>
        </w:rPr>
        <w:t>(Yonelinas, 2013)</w:t>
      </w:r>
      <w:r w:rsidR="00721779">
        <w:fldChar w:fldCharType="end"/>
      </w:r>
      <w:r w:rsidR="009773D7">
        <w:t xml:space="preserve">, models of temporal context </w:t>
      </w:r>
      <w:r w:rsidR="00721779">
        <w:fldChar w:fldCharType="begin" w:fldLock="1"/>
      </w:r>
      <w:r w:rsidR="00721779">
        <w:instrText>ADDIN CSL_CITATION { "citationItems" : [ { "id" : "ITEM-1",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1", "issue" : "9", "issued" : { "date-parts" : [ [ "2005" ] ] }, "page" : "1150-1162", "title" : "Place from time: Reconstructing position from a distributed representation of temporal context", "type" : "article-journal", "volume" : "18" }, "uris" : [ "http://www.mendeley.com/documents/?uuid=4b11a121-b7e6-4af5-b944-c1ab0b60afa4" ] } ], "mendeley" : { "formattedCitation" : "(Howard &amp; Natu, 2005)", "plainTextFormattedCitation" : "(Howard &amp; Natu, 2005)", "previouslyFormattedCitation" : "(Howard &amp; Natu, 2005)" }, "properties" : {  }, "schema" : "https://github.com/citation-style-language/schema/raw/master/csl-citation.json" }</w:instrText>
      </w:r>
      <w:r w:rsidR="00721779">
        <w:fldChar w:fldCharType="separate"/>
      </w:r>
      <w:r w:rsidR="00721779" w:rsidRPr="00721779">
        <w:rPr>
          <w:noProof/>
        </w:rPr>
        <w:t>(Howard &amp; Natu, 2005)</w:t>
      </w:r>
      <w:r w:rsidR="00721779">
        <w:fldChar w:fldCharType="end"/>
      </w:r>
      <w:r w:rsidR="009773D7">
        <w:t>, and models of extrahippocampal contributions to navigation</w:t>
      </w:r>
      <w:r w:rsidR="00721779">
        <w:t xml:space="preserve"> </w:t>
      </w:r>
      <w:r w:rsidR="00721779">
        <w:fldChar w:fldCharType="begin" w:fldLock="1"/>
      </w:r>
      <w:r w:rsidR="00721779">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Huffman, &amp; Starrett, 2017)", "plainTextFormattedCitation" : "(Ekstrom, Huffman, &amp; Starrett, 2017)", "previouslyFormattedCitation" : "(Ekstrom, Huffman, &amp; Starrett, 2017)" }, "properties" : {  }, "schema" : "https://github.com/citation-style-language/schema/raw/master/csl-citation.json" }</w:instrText>
      </w:r>
      <w:r w:rsidR="00721779">
        <w:fldChar w:fldCharType="separate"/>
      </w:r>
      <w:r w:rsidR="00721779" w:rsidRPr="00721779">
        <w:rPr>
          <w:noProof/>
        </w:rPr>
        <w:t>(Ekstrom, Huffman, &amp; Starrett, 2017)</w:t>
      </w:r>
      <w:r w:rsidR="00721779">
        <w:fldChar w:fldCharType="end"/>
      </w:r>
      <w:r w:rsidR="009773D7">
        <w:t>, to name a few. Before examining the specific findings of this Chapter in the context of these models, it will be useful to consider perspectives on cell-level representations of information coding and how they might ultimately relate to a task in which navigation is performed in a domain other than space.</w:t>
      </w:r>
      <w:r w:rsidR="00871443">
        <w:t xml:space="preserve">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time-distance cells (that fire in relation to both variables), and cells that signal </w:t>
      </w:r>
      <w:r>
        <w:lastRenderedPageBreak/>
        <w:t xml:space="preserve">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w:t>
      </w:r>
      <w:r w:rsidR="009773D7">
        <w:t xml:space="preserve">Some have theorized other, more </w:t>
      </w:r>
      <w:r w:rsidR="00721779">
        <w:t>generalizable</w:t>
      </w:r>
      <w:r w:rsidR="009773D7">
        <w:t xml:space="preserve"> cell models such as “context cells,” which are proposed to exist in the recurrent collaterals of CA3 cells and activate at different points in a sequence, underpinning sequence learning</w:t>
      </w:r>
      <w:r w:rsidR="00FA07EE">
        <w:t xml:space="preserve"> </w:t>
      </w:r>
      <w:r w:rsidR="00FA07EE">
        <w:fldChar w:fldCharType="begin" w:fldLock="1"/>
      </w:r>
      <w:r w:rsidR="00FA07EE">
        <w:instrText>ADDIN CSL_CITATION { "citationItems" : [ { "id" : "ITEM-1", "itemData" : { "DOI" : "10.1016/j.neunet.2005.08.007", "ISSN" : "08936080", "author" : [ { "dropping-particle" : "", "family" : "Hasselmo", "given" : "Michael E.", "non-dropping-particle" : "", "parse-names" : false, "suffix" : "" }, { "dropping-particle" : "", "family" : "Howard Eichenbaum", "given" : "", "non-dropping-particle" : "", "parse-names" : false, "suffix" : "" } ], "container-title" : "Neural Networks", "id" : "ITEM-1", "issue" : "9", "issued" : { "date-parts" : [ [ "2005", "11" ] ] }, "page" : "1172-1190", "title" : "Hippocampal mechanisms for the context-dependent retrieval of episodes", "type" : "article-journal", "volume" : "18" }, "uris" : [ "http://www.mendeley.com/documents/?uuid=64199d49-72af-4bc6-8ba3-b5ebcca7652f" ] }, { "id" : "ITEM-2", "itemData" : { "DOI" : "10.1002/(SICI)1098-1063(1996)6:6&amp;lt;579::AID-HIPO3&amp;gt;3.0.CO;2-C", "ISSN" : "1050-9631", "PMID" : "9034847", "abstract" : "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 "author" : [ { "dropping-particle" : "", "family" : "Levy", "given" : "W B", "non-dropping-particle" : "", "parse-names" : false, "suffix" : "" } ], "container-title" : "Hippocampus", "id" : "ITEM-2", "issue" : "6", "issued" : { "date-parts" : [ [ "1996" ] ] }, "page" : "579-90", "title" : "A sequence predicting CA3 is a flexible associator that learns and uses context to solve hippocampal-like tasks.", "type" : "article-journal", "volume" : "6" }, "uris" : [ "http://www.mendeley.com/documents/?uuid=aa0565d3-bd76-42ee-9fff-c5f9118985ad" ] } ], "mendeley" : { "formattedCitation" : "(Hasselmo &amp; Howard Eichenbaum, 2005; Levy, 1996)", "plainTextFormattedCitation" : "(Hasselmo &amp; Howard Eichenbaum, 2005; Levy, 1996)", "previouslyFormattedCitation" : "(Hasselmo &amp; Howard Eichenbaum, 2005; Levy, 1996)" }, "properties" : {  }, "schema" : "https://github.com/citation-style-language/schema/raw/master/csl-citation.json" }</w:instrText>
      </w:r>
      <w:r w:rsidR="00FA07EE">
        <w:fldChar w:fldCharType="separate"/>
      </w:r>
      <w:r w:rsidR="00FA07EE" w:rsidRPr="00FA07EE">
        <w:rPr>
          <w:noProof/>
        </w:rPr>
        <w:t>(Hasselmo &amp; Howard Eichenbaum, 2005; Levy, 1996)</w:t>
      </w:r>
      <w:r w:rsidR="00FA07EE">
        <w:fldChar w:fldCharType="end"/>
      </w:r>
      <w:r w:rsidR="009773D7">
        <w:t>.</w:t>
      </w:r>
      <w:r w:rsidR="00721779">
        <w:t xml:space="preserve"> </w:t>
      </w:r>
      <w:r>
        <w:t xml:space="preserve">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w:t>
      </w:r>
      <w:r w:rsidR="00FA07EE">
        <w:t xml:space="preserve"> (or perhaps, as suggested by some, preferring space and time but utilizing task-relevant domains; </w:t>
      </w:r>
      <w:r w:rsidR="00FA07EE">
        <w:fldChar w:fldCharType="begin" w:fldLock="1"/>
      </w:r>
      <w:r w:rsidR="00FA07EE">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rsidR="00FA07EE">
        <w:fldChar w:fldCharType="separate"/>
      </w:r>
      <w:r w:rsidR="00FA07EE" w:rsidRPr="00FA07EE">
        <w:rPr>
          <w:noProof/>
        </w:rPr>
        <w:t>Ekstrom &amp; Ranganath, 2017</w:t>
      </w:r>
      <w:r w:rsidR="00FA07EE">
        <w:fldChar w:fldCharType="end"/>
      </w:r>
      <w:r w:rsidR="00FA07EE">
        <w:t>)</w:t>
      </w:r>
      <w:r>
        <w:t xml:space="preserve">. </w:t>
      </w:r>
      <w:r w:rsidR="00FA07EE">
        <w:t xml:space="preserve">In this view, the hippocampus is considered one component in a much wider “navigation network” (perhaps centered on either the retrosplenial cortex or </w:t>
      </w:r>
      <w:r w:rsidR="00721779">
        <w:t>posterior parietal</w:t>
      </w:r>
      <w:r w:rsidR="00FA07EE">
        <w:t xml:space="preserve"> cortex depending on the degree of allocentric or egocentric information being utilized during the task; </w:t>
      </w:r>
      <w:r w:rsidR="00FA07EE">
        <w:fldChar w:fldCharType="begin" w:fldLock="1"/>
      </w:r>
      <w:r w:rsidR="00721779">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et al., 2017)", "manualFormatting" : "Ekstrom, Huffman, &amp; Starrett, 2017", "plainTextFormattedCitation" : "(Ekstrom et al., 2017)", "previouslyFormattedCitation" : "(Ekstrom et al., 2017)" }, "properties" : {  }, "schema" : "https://github.com/citation-style-language/schema/raw/master/csl-citation.json" }</w:instrText>
      </w:r>
      <w:r w:rsidR="00FA07EE">
        <w:fldChar w:fldCharType="separate"/>
      </w:r>
      <w:r w:rsidR="00FA07EE" w:rsidRPr="00FA07EE">
        <w:rPr>
          <w:noProof/>
        </w:rPr>
        <w:t>Ekstrom, Huffman, &amp; Starrett, 2017</w:t>
      </w:r>
      <w:r w:rsidR="00FA07EE">
        <w:fldChar w:fldCharType="end"/>
      </w:r>
      <w:r w:rsidR="00FA07EE">
        <w:t xml:space="preserve">) while also being a region that critically supports non-navigatory processes </w:t>
      </w:r>
      <w:r w:rsidR="00FA07EE">
        <w:fldChar w:fldCharType="begin" w:fldLock="1"/>
      </w:r>
      <w:r w:rsidR="002B7776">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3", "issue" : "1", "issued" : { "date-parts" : [ [ "2015" ] ] }, "page" : "6-10", "title" : "Hippocampus contributes to the maintenance but not the quality of visual information over time", "type" : "article-journal", "volume" : "22" }, "uris" : [ "http://www.mendeley.com/documents/?uuid=b6a76ee6-4abf-48c0-97ad-39de60ca0726" ] }, { "id" : "ITEM-4", "itemData" : { "DOI" : "10.1016/j.cobeha.2017.06.010", "ISSN" : "23521546", "author" : [ { "dropping-particle" : "", "family" : "Eichenbaum", "given" : "Howard", "non-dropping-particle" : "", "parse-names" : false, "suffix" : "" } ], "container-title" : "Current Opinion in Behavioral Sciences", "id" : "ITEM-4", "issued" : { "date-parts" : [ [ "2017" ] ] }, "page" : "65-70", "publisher" : "Elsevier Ltd", "title" : "Time (and space) in the hippocampus", "type" : "article-journal", "volume" : "17" }, "uris" : [ "http://www.mendeley.com/documents/?uuid=a2a1e321-ded3-4d4d-a25b-ae3d8d914c8e" ] }, { "id" : "ITEM-5",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5", "issue" : "1", "issued" : { "date-parts" : [ [ "2015" ] ] }, "page" : "231-243", "publisher" : "Elsevier Inc.", "title" : "A Map for Social Navigation in the Human Brain", "type" : "article-journal", "volume" : "87" }, "uris" : [ "http://www.mendeley.com/documents/?uuid=219723e8-6789-45f6-afeb-f04c698f3a58" ] }, { "id" : "ITEM-6", "itemData" : { "DOI" : "10.1111/j.1540-5907.2012.00608.x", "ISBN" : "00925853", "ISSN" : "00925853", "PMID" : "24511170", "abstract" : "One of the most prominent claims to emerge from the field of public opinion is that citizens can vote for candidates whose issue positions best reflect their own beliefs even when they cannot remember previously learned stances associated with the candidates. The current experiment provides a unique and powerful examination of this claim by determining whether individuals with profound amnesia, whose severe memory impairments prevent them from remembering specific issue information associated with any particular candidate, can vote for candidates whose issue positions come closest to their own political views. We report here that amnesic patients, despite not being able to remember any issue information, consistently voted for candidates with favored political positions. Thus, sound voting decisions do not require recall or recognition of previously learned associations between candidates and their issue positions. This result supports a multiple memory systemsmodel of political decisionmaking. D", "author" : [ { "dropping-particle" : "", "family" : "Coronel", "given" : "Jason C.", "non-dropping-particle" : "", "parse-names" : false, "suffix" : "" }, { "dropping-particle" : "", "family" : "Duff", "given" : "Melissa C.", "non-dropping-particle" : "", "parse-names" : false, "suffix" : "" }, { "dropping-particle" : "", "family" : "Warren", "given" : "David E.", "non-dropping-particle" : "", "parse-names" : false, "suffix" : "" }, { "dropping-particle" : "", "family" : "Federmeier", "given" : "Kara D.", "non-dropping-particle" : "", "parse-names" : false, "suffix" : "" }, { "dropping-particle" : "", "family" : "Gonsalves", "given" : "Brian D.", "non-dropping-particle" : "", "parse-names" : false, "suffix" : "" }, { "dropping-particle" : "", "family" : "Tranel", "given" : "Daniel", "non-dropping-particle" : "", "parse-names" : false, "suffix" : "" }, { "dropping-particle" : "", "family" : "Cohen", "given" : "Neal J.", "non-dropping-particle" : "", "parse-names" : false, "suffix" : "" } ], "container-title" : "American Journal of Political Science", "id" : "ITEM-6", "issue" : "4", "issued" : { "date-parts" : [ [ "2012", "10" ] ] }, "page" : "837-848", "title" : "Remembering and voting: Theory and evidence from amnesic patients", "type" : "article-journal", "volume" : "56" }, "uris" : [ "http://www.mendeley.com/documents/?uuid=741b59e9-e08b-44e6-8c99-b15b05ad449b" ] } ], "mendeley" : { "formattedCitation" : "(Coronel et al., 2012; Howard Eichenbaum, 2017c; Konkel et al., 2008; Kumaran et al., 2016; Tavares et al., 2015; Warren et al., 2015)", "plainTextFormattedCitation" : "(Coronel et al., 2012; Howard Eichenbaum, 2017c; Konkel et al., 2008; Kumaran et al., 2016; Tavares et al., 2015; Warren et al., 2015)", "previouslyFormattedCitation" : "(Coronel et al., 2012; Howard Eichenbaum, 2017c; Konkel et al., 2008; Kumaran et al., 2016; Tavares et al., 2015; Warren et al., 2015)" }, "properties" : {  }, "schema" : "https://github.com/citation-style-language/schema/raw/master/csl-citation.json" }</w:instrText>
      </w:r>
      <w:r w:rsidR="00FA07EE">
        <w:fldChar w:fldCharType="separate"/>
      </w:r>
      <w:r w:rsidR="002B7776" w:rsidRPr="002B7776">
        <w:rPr>
          <w:noProof/>
        </w:rPr>
        <w:t>(Coronel et al., 2012; Howard Eichenbaum, 2017c; Konkel et al., 2008; Kumaran et al., 2016; Tavares et al., 2015; Warren et al., 2015)</w:t>
      </w:r>
      <w:r w:rsidR="00FA07EE">
        <w:fldChar w:fldCharType="end"/>
      </w:r>
      <w:r w:rsidR="00FA07EE">
        <w:t xml:space="preserve">. </w:t>
      </w:r>
      <w:r>
        <w:t xml:space="preserve">Electrophysiological evidence in rodents supports this as hippocampal networks have been shown to associated </w:t>
      </w:r>
      <w:r w:rsidR="009E7F67">
        <w:t xml:space="preserve">both </w:t>
      </w:r>
      <w:r>
        <w:t xml:space="preserve">spatial and nonspatial dimensions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Indeed, in rodents, humans, and monkeys, recording studies have shown hippocampal involvement in mapping the time course of events independent of space </w:t>
      </w:r>
      <w:r>
        <w:fldChar w:fldCharType="begin" w:fldLock="1"/>
      </w:r>
      <w:r w:rsidR="007C364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2", "issue" : "3", "issued" : { "date-parts" : [ [ "2015", "11" ] ] }, "page" : "578-589", "publisher" : "Elsevier Inc.", "title" : "During Running in Place, Grid Cells Integrate Elapsed Time and Distance Run", "type" : "article-journal", "volume" : "88" }, "uris" : [ "http://www.mendeley.com/documents/?uuid=dbfa8f1e-d13e-40b0-b710-c65ae63c0edc"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J. Kraus et al., 2015; B. Kraus et al., 2013; Naya &amp; Suzuki, 2011; Pastalkova, Itskov, Amarasingham, &amp; Buzsaki, 2008; Paz et al., 2010; Spiers, Burgess, Hartley, Vargha-Khadem, &amp; O\u2019Keefe, 2001)", "plainTextFormattedCitation" : "(B. J. J. Kraus et al., 2015; B. Kraus et al., 2013; Naya &amp; Suzuki, 2011; Pastalkova, Itskov, Amarasingham, &amp; Buzsaki, 2008; Paz et al., 2010; Spiers, Burgess, Hartley, Vargha-Khadem, &amp; O\u2019Keefe, 2001)", "previouslyFormattedCitation" : "(B. J. J. Kraus et al., 2015;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4C7410" w:rsidRPr="004C7410">
        <w:rPr>
          <w:noProof/>
        </w:rPr>
        <w:t>(B. J. J. Kraus et al., 2015; B. Kraus et al., 2013; Naya &amp; Suzuki, 2011; Pastalkova, Itskov, Amarasingham, &amp; Buzsaki, 2008; Paz et al., 2010; Spiers, Burgess, Hartley, Vargha-Khadem, &amp; O’Keefe, 2001)</w:t>
      </w:r>
      <w:r>
        <w:fldChar w:fldCharType="end"/>
      </w:r>
      <w:r>
        <w:t xml:space="preserve">. </w:t>
      </w:r>
      <w:r w:rsidR="00721779">
        <w:t>Perhaps, then, in the spirit of “context cells”, a more generalized definition for many of these information-selective cell types might to call them “relational cells”, and then clarify what relation(s) are of specific interest to that cell</w:t>
      </w:r>
      <w:r w:rsidR="009E7F67">
        <w:t xml:space="preserve"> at that moment</w:t>
      </w:r>
      <w:r w:rsidR="00721779">
        <w:t xml:space="preserve">. Within this framework, it then becomes critical to examine complex processes like navigation in a wider context, necessitating the use of a greater variety of metrics of performance in navigation. This work seeks to do just that, as well as to </w:t>
      </w:r>
      <w:r w:rsidR="009E7F67">
        <w:t xml:space="preserve">understand the relationship between </w:t>
      </w:r>
      <w:r w:rsidR="00721779">
        <w:t xml:space="preserve">these different measures of navigation </w:t>
      </w:r>
      <w:r w:rsidR="009E7F67">
        <w:t xml:space="preserve">and </w:t>
      </w:r>
      <w:r w:rsidR="00721779">
        <w:t>aspects of memory which are known to be hippocampally dependent</w:t>
      </w:r>
      <w:r w:rsidR="00CE1FED">
        <w:t xml:space="preserve">. </w:t>
      </w:r>
    </w:p>
    <w:p w14:paraId="10B70CA4" w14:textId="77777777" w:rsidR="006C64E8" w:rsidRDefault="00BB2FF0" w:rsidP="00AA15F8">
      <w:pPr>
        <w:spacing w:line="360" w:lineRule="auto"/>
      </w:pPr>
      <w:r>
        <w:t xml:space="preserve">When this analysis is performed in this task, we find several critical relationships. First, the simplest relationships are those between changes in the overall navigation distance in each domain (space and time) and the changes in the overall misplacement </w:t>
      </w:r>
      <w:r w:rsidR="009E7F67">
        <w:t xml:space="preserve">(Euclidean reconstruction distance) </w:t>
      </w:r>
      <w:r>
        <w:t xml:space="preserve">in the respective domains. Note that in these models, all navigation variables of interest (i.e. FD in space, time, and spacetime, Lacunarity in space, time, and spacetime, and distance in both domains) were included, so it </w:t>
      </w:r>
      <w:r>
        <w:lastRenderedPageBreak/>
        <w:t>is fascinating to note that only the particular domain in study was related to the corresponding domain in test</w:t>
      </w:r>
      <w:r w:rsidR="004E51A9">
        <w:t xml:space="preserve"> at the coarsest test analysis level</w:t>
      </w:r>
      <w:r>
        <w:t>. This suggest</w:t>
      </w:r>
      <w:r w:rsidR="00A31B4A">
        <w:t>s</w:t>
      </w:r>
      <w:r>
        <w:t xml:space="preserve"> that improvements in navigation (or lack thereof) within each domain might be in some way independent such that it is possible to improve in spatial misplacement by focusing on spatial navigation optimization while neglecting time or vice versa</w:t>
      </w:r>
      <w:r w:rsidR="004E51A9">
        <w:t xml:space="preserve"> at a coarse level</w:t>
      </w:r>
      <w:r>
        <w:t xml:space="preserve">. </w:t>
      </w:r>
      <w:r w:rsidR="00565F0B">
        <w:t xml:space="preserve">This evidence of some manner of separability or independence is made more compelling by the fact that the directionality of the relationship is opposite for space as it is for time (and that this directionality is consistent across the upcoming analyses such that slower changes in spatial-only metrics related to faster changes in error). </w:t>
      </w:r>
      <w:r>
        <w:t>This aligns with the evidence from Chapter 3 showing that spatial and temporal relational memory also had significantly different magnitudes, suggesting some manner of separable representations</w:t>
      </w:r>
      <w:r w:rsidR="00565F0B">
        <w:t xml:space="preserve"> of space or time</w:t>
      </w:r>
      <w:r w:rsidR="009933FD">
        <w:t xml:space="preserve"> in this task</w:t>
      </w:r>
      <w:r>
        <w:t>.</w:t>
      </w:r>
      <w:r w:rsidR="006C64E8">
        <w:t xml:space="preserve"> </w:t>
      </w:r>
    </w:p>
    <w:p w14:paraId="596CAB85" w14:textId="77777777" w:rsidR="00BB2FF0" w:rsidRPr="002317D7" w:rsidRDefault="00BB2FF0" w:rsidP="00AA15F8">
      <w:pPr>
        <w:spacing w:line="360" w:lineRule="auto"/>
      </w:pPr>
      <w:r>
        <w:t xml:space="preserve">The </w:t>
      </w:r>
      <w:r w:rsidR="004D01C9">
        <w:t xml:space="preserve">differences </w:t>
      </w:r>
      <w:r>
        <w:t xml:space="preserve">in spatial and temporal relational memory </w:t>
      </w:r>
      <w:r w:rsidR="004D01C9">
        <w:t xml:space="preserve">errors </w:t>
      </w:r>
      <w:r>
        <w:t xml:space="preserve">in this task may influence the resulting analyses on changes in relational memory and navigation as no relationships </w:t>
      </w:r>
      <w:r w:rsidR="00A31B4A">
        <w:t>were</w:t>
      </w:r>
      <w:r>
        <w:t xml:space="preserve"> found between any changes in navigation variables with spatial relational memory (likely due to the relative infrequency with which these errors occur in this task), but a significant relationship </w:t>
      </w:r>
      <w:r w:rsidR="00A31B4A">
        <w:t>was</w:t>
      </w:r>
      <w:r>
        <w:t xml:space="preserve"> found between changes spatial FD, spatial Lacunarity, and spacetime Lacunarity and changes in relational memory (in this case, temporal relational memory), suggesting that changes in systematicity and complexity of exploration of the environment critically relate to relational memory learning (i.e. changes in relational memory accuracy on restudy). </w:t>
      </w:r>
      <w:r w:rsidR="002317D7">
        <w:t xml:space="preserve">It is worth noting </w:t>
      </w:r>
      <w:r w:rsidR="00A31B4A">
        <w:t xml:space="preserve">that there were </w:t>
      </w:r>
      <w:r w:rsidR="002317D7">
        <w:t xml:space="preserve">differences in </w:t>
      </w:r>
      <w:r w:rsidR="00A31B4A">
        <w:t xml:space="preserve">the </w:t>
      </w:r>
      <w:r w:rsidR="002317D7">
        <w:t xml:space="preserve">directionality (as seen by the </w:t>
      </w:r>
      <w:r w:rsidR="002317D7" w:rsidRPr="00D45284">
        <w:t>β</w:t>
      </w:r>
      <w:r w:rsidR="002317D7">
        <w:t xml:space="preserve"> values in </w:t>
      </w:r>
      <w:r w:rsidR="002317D7" w:rsidRPr="002317D7">
        <w:rPr>
          <w:b/>
        </w:rPr>
        <w:t>Table 4.3</w:t>
      </w:r>
      <w:r w:rsidR="002317D7">
        <w:t>) between spatial-only components and spatiotemporal components. In both the simple navigation/misplacement case and the relational memory case, changes in spatial-only components negatively relate to changes in misplacement and relational memory errors. Rephrased, this means that a more rapid change in spatial navigation comp</w:t>
      </w:r>
      <w:r w:rsidR="00DB4B3E">
        <w:t>lexity and systematicity relate</w:t>
      </w:r>
      <w:r w:rsidR="002317D7">
        <w:t xml:space="preserve"> to a slower change in misplacement and relational memory</w:t>
      </w:r>
      <w:r w:rsidR="004D01C9">
        <w:t xml:space="preserve">. </w:t>
      </w:r>
      <w:r w:rsidR="002317D7">
        <w:t xml:space="preserve">However, critically, spatiotemporal Lacunarity (i.e. systematicity of spatiotemporal navigation) has a large, positive </w:t>
      </w:r>
      <w:r w:rsidR="002317D7" w:rsidRPr="00D45284">
        <w:t>β</w:t>
      </w:r>
      <w:r w:rsidR="002317D7">
        <w:t xml:space="preserve"> value, suggesting that rapid </w:t>
      </w:r>
      <w:r w:rsidR="007B4B79">
        <w:t>changes</w:t>
      </w:r>
      <w:r w:rsidR="004D01C9">
        <w:t xml:space="preserve"> </w:t>
      </w:r>
      <w:r w:rsidR="002317D7">
        <w:t xml:space="preserve">in spatiotemporal systematicity relate to rapid improvements in temporal relational memory. </w:t>
      </w:r>
    </w:p>
    <w:p w14:paraId="38FCF325" w14:textId="77777777" w:rsidR="00AE22A6" w:rsidRDefault="00AE22A6" w:rsidP="00AA15F8">
      <w:pPr>
        <w:spacing w:line="360" w:lineRule="auto"/>
      </w:pPr>
      <w:r>
        <w:t xml:space="preserve">In addition to spatial and temporal misplacement and relational 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w:t>
      </w:r>
      <w:r>
        <w:lastRenderedPageBreak/>
        <w:t>in test performance. In these HLMs, we observe that changes in boundary crossings significantly relate to changes in the context boundary effect</w:t>
      </w:r>
      <w:r w:rsidR="00A31B4A">
        <w:t>,</w:t>
      </w:r>
      <w:r>
        <w:t xml:space="preserve"> as well as changes in across-context relational memory errors. In</w:t>
      </w:r>
      <w:r w:rsidR="00A31B4A">
        <w:t xml:space="preserve"> other words, participants whose</w:t>
      </w:r>
      <w:r>
        <w:t xml:space="preserve"> instances of boundary crossing decreases rapidly should also s</w:t>
      </w:r>
      <w:r w:rsidR="00A31B4A">
        <w:t>h</w:t>
      </w:r>
      <w:r>
        <w:t>o</w:t>
      </w:r>
      <w:r w:rsidR="00A31B4A">
        <w:t>w</w:t>
      </w:r>
      <w:r>
        <w:t xml:space="preserve"> a rapid decrease in context-related memory biases and errors. Note that this relationship is unique to the across-context relational memory errors</w:t>
      </w:r>
      <w:r w:rsidR="00A31B4A">
        <w:t>,</w:t>
      </w:r>
      <w:r>
        <w:t xml:space="preserve"> which may potentially be due to the unique way in which within-context errors actually </w:t>
      </w:r>
      <w:r w:rsidR="00A31B4A">
        <w:t xml:space="preserve">increase </w:t>
      </w:r>
      <w:r>
        <w:t>in this task across trials. This would suggest that the boundaries are acting more as a discriminatory influence on the relational and contextual memory in this task rather than directly aiding in (or harming) the within-context relational representations.</w:t>
      </w:r>
    </w:p>
    <w:p w14:paraId="5B08A682" w14:textId="77777777"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forward-ordered study pattern showed a more rapid reduction in errors of all non-spatial types (with the except on within-context relational memory errors). </w:t>
      </w:r>
      <w:r w:rsidR="006A51C9">
        <w:t>Although many explanations of this relationship are possible, c</w:t>
      </w:r>
      <w:r w:rsidR="008B5A19">
        <w:t>ontiguity, in this case, may have been aiding in forming a more map-like</w:t>
      </w:r>
      <w:r w:rsidR="006A51C9">
        <w:t>, topological</w:t>
      </w:r>
      <w:r w:rsidR="008B5A19">
        <w:t xml:space="preserve"> representation of the temporal and contextual structure of the environment. </w:t>
      </w:r>
      <w:r w:rsidR="00184327">
        <w:t xml:space="preserve">Previous work in examining sequence retrieval has demonstrated that participants with larger hippocampal sequence representation effects were better able to use sequence knowledge to optimize decisions </w:t>
      </w:r>
      <w:r w:rsidR="00184327">
        <w:fldChar w:fldCharType="begin" w:fldLock="1"/>
      </w:r>
      <w:r w:rsidR="00184327">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et al., 2014)", "plainTextFormattedCitation" : "(L.-T. Hsieh et al., 2014)", "previouslyFormattedCitation" : "(L.-T. Hsieh et al., 2014)" }, "properties" : {  }, "schema" : "https://github.com/citation-style-language/schema/raw/master/csl-citation.json" }</w:instrText>
      </w:r>
      <w:r w:rsidR="00184327">
        <w:fldChar w:fldCharType="separate"/>
      </w:r>
      <w:r w:rsidR="00184327" w:rsidRPr="00184327">
        <w:rPr>
          <w:noProof/>
        </w:rPr>
        <w:t>(L.-T. Hsieh et al., 2014)</w:t>
      </w:r>
      <w:r w:rsidR="00184327">
        <w:fldChar w:fldCharType="end"/>
      </w:r>
      <w:r w:rsidR="00184327">
        <w:t xml:space="preserve">. It is possible a similar optimization (or simplification) of environment interaction is at play in this task such that participants use the inherent structure of the simulation (including the temporal contexts) to create an organized representation of spatiotemporal information. We know that temporal context can be a critical organizational element in sequence memory </w:t>
      </w:r>
      <w:r w:rsidR="00184327">
        <w:fldChar w:fldCharType="begin" w:fldLock="1"/>
      </w:r>
      <w:r w:rsidR="00184327">
        <w:instrText>ADDIN CSL_CITATION { "citationItems" : [ { "id" : "ITEM-1",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5f36a4bf-3358-4293-b62d-3132ab3e0d75" ] }, { "id" : "ITEM-2",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2", "issue" : "9", "issued" : { "date-parts" : [ [ "2005" ] ] }, "page" : "1150-1162", "title" : "Place from time: Reconstructing position from a distributed representation of temporal context", "type" : "article-journal", "volume" : "18" }, "uris" : [ "http://www.mendeley.com/documents/?uuid=4b11a121-b7e6-4af5-b944-c1ab0b60afa4" ] }, { "id" : "ITEM-3", "itemData" : { "DOI" : "10.1016/j.tics.2012.12.007", "ISBN" : "1879-307X (Electronic)\\r1364-6613 (Linking)", "ISSN" : "13646613", "PMID" : "23318095", "abstract" : "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 ?? 2012 Elsevier Ltd.", "author" : [ { "dropping-particle" : "", "family" : "Eichenbaum", "given" : "Howard", "non-dropping-particle" : "", "parse-names" : false, "suffix" : "" } ], "container-title" : "Trends in Cognitive Sciences", "id" : "ITEM-3", "issue" : "2", "issued" : { "date-parts" : [ [ "2013" ] ] }, "page" : "88", "publisher" : "Elsevier Ltd", "title" : "Memory on time", "type" : "article-journal", "volume" : "17" }, "uris" : [ "http://www.mendeley.com/documents/?uuid=98dbf1b5-b931-4284-a8a3-5ff21b8ddf57"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Eichenbaum, 2013; Howard et al., 2005; Howard &amp; Kahana, 2002; Howard &amp; Natu, 2005)", "plainTextFormattedCitation" : "(Howard Eichenbaum, 2013; Howard et al., 2005; Howard &amp; Kahana, 2002; Howard &amp; Natu, 2005)", "previouslyFormattedCitation" : "(Howard Eichenbaum, 2013; Howard et al., 2005; Howard &amp; Kahana, 2002; Howard &amp; Natu, 2005)" }, "properties" : {  }, "schema" : "https://github.com/citation-style-language/schema/raw/master/csl-citation.json" }</w:instrText>
      </w:r>
      <w:r w:rsidR="00184327">
        <w:fldChar w:fldCharType="separate"/>
      </w:r>
      <w:r w:rsidR="00184327" w:rsidRPr="00184327">
        <w:rPr>
          <w:noProof/>
        </w:rPr>
        <w:t>(Howard Eichenbaum, 2013; Howard et al., 2005; Howard &amp; Kahana, 2002; Howard &amp; Natu, 2005)</w:t>
      </w:r>
      <w:r w:rsidR="00184327">
        <w:fldChar w:fldCharType="end"/>
      </w:r>
      <w:r w:rsidR="00184327">
        <w:t xml:space="preserve"> and is also dependent upon the hippocampus </w:t>
      </w:r>
      <w:r w:rsidR="00234F67">
        <w:fldChar w:fldCharType="begin" w:fldLock="1"/>
      </w:r>
      <w:r w:rsidR="00234F67">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id" : "ITEM-2",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2", "issued" : { "date-parts" : [ [ "2016" ] ] }, "page" : "107-114", "publisher" : "Elsevier Inc.", "title" : "Temporal binding within and across events", "type" : "article-journal", "volume" : "134" }, "uris" : [ "http://www.mendeley.com/documents/?uuid=9c7ff215-20a7-4b1f-b75a-204102d5b2eb" ] } ], "mendeley" : { "formattedCitation" : "(Davachi &amp; DuBrow, 2015; DuBrow &amp; Davachi, 2016)", "plainTextFormattedCitation" : "(Davachi &amp; DuBrow, 2015; DuBrow &amp; Davachi, 2016)", "previouslyFormattedCitation" : "(Davachi &amp; DuBrow, 2015; DuBrow &amp; Davachi, 2016)" }, "properties" : {  }, "schema" : "https://github.com/citation-style-language/schema/raw/master/csl-citation.json" }</w:instrText>
      </w:r>
      <w:r w:rsidR="00234F67">
        <w:fldChar w:fldCharType="separate"/>
      </w:r>
      <w:r w:rsidR="00234F67" w:rsidRPr="00234F67">
        <w:rPr>
          <w:noProof/>
        </w:rPr>
        <w:t>(Davachi &amp; DuBrow, 2015; DuBrow &amp; Davachi, 2016)</w:t>
      </w:r>
      <w:r w:rsidR="00234F67">
        <w:fldChar w:fldCharType="end"/>
      </w:r>
      <w:r w:rsidR="00184327">
        <w:t xml:space="preserve">, therefore it is especially interesting that changes in contiguity relate to both the relational and contextual memory measures in this task. Although only a quarter of the participants ultimately explore in precisely the forward order, many more participants ended up in highly contiguous states, while a non-negligible proportion of the population never deviated from a pseudo-random order. This individual variability in the use of task-specific temporal structure is a potentially interesting target for future investigation. </w:t>
      </w:r>
      <w:r w:rsidR="006A51C9">
        <w:t xml:space="preserve"> </w:t>
      </w:r>
    </w:p>
    <w:p w14:paraId="75E8C1C9" w14:textId="77777777" w:rsidR="001278F0" w:rsidRDefault="001278F0" w:rsidP="00AA15F8">
      <w:pPr>
        <w:spacing w:line="360" w:lineRule="auto"/>
      </w:pPr>
      <w:r>
        <w:lastRenderedPageBreak/>
        <w:t xml:space="preserve">It is interesting to note that, although previous paragraphs discussed the complexity of interpreting individual trial or direct relationships between study and test variables, many of the relationships discussed in prior paragraphs </w:t>
      </w:r>
      <w:r w:rsidR="00A31B4A">
        <w:t xml:space="preserve">show </w:t>
      </w:r>
      <w:r>
        <w:t xml:space="preserve">significant </w:t>
      </w:r>
      <w:r w:rsidR="00A31B4A">
        <w:t xml:space="preserve">direct correlations for </w:t>
      </w:r>
      <w:r>
        <w:t xml:space="preserve">the fourth trial of this experiment. This may reflect the fact that for many of these measures, once sufficient opportunities have been provided to participants to learn the reconstruction, the individual variability reaches a point where the direct effects can be disentangled. That is, some individuals </w:t>
      </w:r>
      <w:r w:rsidR="00A31B4A">
        <w:t xml:space="preserve">may </w:t>
      </w:r>
      <w:r>
        <w:t xml:space="preserve">not </w:t>
      </w:r>
      <w:r w:rsidR="00A31B4A">
        <w:t xml:space="preserve">have been </w:t>
      </w:r>
      <w:r>
        <w:t xml:space="preserve">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If this were true, it would be expected that these effects might go away had more trials been given and the lower performers had a chance to catch up the higher performers. </w:t>
      </w:r>
      <w:r w:rsidR="006A51C9">
        <w:t>Of course, this is just one of a myriad of possible explanations, and future examinations of learning in similar paradigms will be necessary in order to determine the reason for these effects on the fourth trial.</w:t>
      </w:r>
    </w:p>
    <w:p w14:paraId="7D5F1FD2" w14:textId="77777777"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w:t>
      </w:r>
      <w:r w:rsidR="00A31B4A">
        <w:t>nt of the fidelity in this task;</w:t>
      </w:r>
      <w:r w:rsidR="00617D09">
        <w:t xml:space="preserve">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4C7410">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2", "issued" : { "date-parts" : [ [ "2016", "11", "11" ] ] }, "title" : "Learning to Navigate in Complex Environments", "type" : "article-journal" }, "uris" : [ "http://www.mendeley.com/documents/?uuid=bacbeb1d-7ba3-47f2-ba66-e339337089ee" ] } ], "mendeley" : { "formattedCitation" : "(Juliani, 2016; Mirowski et al., 2016)", "manualFormatting" : "Juliani, 2016; Mirowski et al., 2017)", "plainTextFormattedCitation" : "(Juliani, 2016; Mirowski et al., 2016)", "previouslyFormattedCitation" : "(Juliani, 2016; Mirowski et al., 2016)"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w:t>
      </w:r>
      <w:r w:rsidR="00617D09">
        <w:lastRenderedPageBreak/>
        <w:t xml:space="preserve">analysis which should not be ignored by cognitive science. Collaborations with deep learning researchers and cognitive scientists do exist (viz., </w:t>
      </w:r>
      <w:r w:rsidR="00617D09">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4554B965" w14:textId="77777777" w:rsidR="005F622C" w:rsidRDefault="005041D4" w:rsidP="00AA15F8">
      <w:pPr>
        <w:spacing w:line="360" w:lineRule="auto"/>
      </w:pPr>
      <w:r>
        <w:t xml:space="preserve">In summary, </w:t>
      </w:r>
      <w:r w:rsidR="00CC0BD9">
        <w:t>we</w:t>
      </w:r>
      <w:r>
        <w:t xml:space="preserve">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r w:rsidR="00D065EB">
        <w:t>Individual improvements in spatial and temporal navigation relate to improvements in memory in those domains separably, suggesting that spatial and temporal representations may in some way be separable in this task</w:t>
      </w:r>
      <w:r w:rsidR="006A51C9">
        <w:t>, at least at the coarsest level of test analysis</w:t>
      </w:r>
      <w:r w:rsidR="00D065EB">
        <w:t>; relational memory improvements</w:t>
      </w:r>
      <w:r w:rsidR="006A51C9">
        <w:t>, however,</w:t>
      </w:r>
      <w:r w:rsidR="00D065EB">
        <w:t xml:space="preserve"> are uniquely tied to changes in navigation complexity and systematicity, suggesting a critical and complex interplay between in-the-moment, memory-guided decision making and subsequent relational memory efficacy; context boundaries may act as more of a discriminatory feature (at least in this task) than one used to strengthen within-context relational memory organization accuracy; and a preference towards exploring an otherwise temporally-flexible environment in the implied, forward order with increasing contiguity may be a critical strategy in improving temporal, relational, and contextual memory organization.</w:t>
      </w:r>
    </w:p>
    <w:p w14:paraId="5E592624" w14:textId="77777777" w:rsidR="005F622C" w:rsidRDefault="005F622C">
      <w:r>
        <w:br w:type="page"/>
      </w:r>
    </w:p>
    <w:p w14:paraId="1D1913BD" w14:textId="77777777" w:rsidR="00F779C4" w:rsidRDefault="007353F3" w:rsidP="00FA74FB">
      <w:pPr>
        <w:pStyle w:val="Heading1"/>
      </w:pPr>
      <w:bookmarkStart w:id="39" w:name="_Toc505879094"/>
      <w:r>
        <w:lastRenderedPageBreak/>
        <w:t xml:space="preserve">Chapter 5: </w:t>
      </w:r>
      <w:r w:rsidR="00F779C4">
        <w:t xml:space="preserve">General </w:t>
      </w:r>
      <w:r w:rsidR="00FA74FB">
        <w:t>Discussion</w:t>
      </w:r>
      <w:bookmarkEnd w:id="39"/>
    </w:p>
    <w:p w14:paraId="6616F946" w14:textId="77777777" w:rsidR="00F779C4" w:rsidRDefault="007353F3" w:rsidP="00F779C4">
      <w:pPr>
        <w:pStyle w:val="Heading2"/>
      </w:pPr>
      <w:bookmarkStart w:id="40" w:name="_Toc505879095"/>
      <w:r>
        <w:t xml:space="preserve">5.1 </w:t>
      </w:r>
      <w:r w:rsidR="00F779C4">
        <w:t>Summary of Results</w:t>
      </w:r>
      <w:bookmarkEnd w:id="40"/>
    </w:p>
    <w:p w14:paraId="1A65D470" w14:textId="77777777" w:rsidR="00566C24" w:rsidRDefault="00566C24" w:rsidP="00AA15F8">
      <w:pPr>
        <w:spacing w:line="360" w:lineRule="auto"/>
      </w:pPr>
      <w:commentRangeStart w:id="41"/>
      <w:r>
        <w:t xml:space="preserve">The previous </w:t>
      </w:r>
      <w:commentRangeEnd w:id="41"/>
      <w:r w:rsidR="00595E76">
        <w:rPr>
          <w:rStyle w:val="CommentReference"/>
        </w:rPr>
        <w:commentReference w:id="41"/>
      </w:r>
      <w:r>
        <w:t xml:space="preserve">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w:t>
      </w:r>
      <w:del w:id="42" w:author="Hillary Schwarb" w:date="2018-03-07T12:44:00Z">
        <w:r w:rsidDel="00595E76">
          <w:delText xml:space="preserve">are </w:delText>
        </w:r>
      </w:del>
      <w:ins w:id="43" w:author="Hillary Schwarb" w:date="2018-03-07T12:44:00Z">
        <w:r w:rsidR="00595E76">
          <w:t xml:space="preserve">were </w:t>
        </w:r>
      </w:ins>
      <w:r>
        <w:t xml:space="preserve">identified as being related to hippocampal function via observing differences in these metrics between hippocampal damaged patients and controls. </w:t>
      </w:r>
      <w:r w:rsidR="001E2D82">
        <w:t>T</w:t>
      </w:r>
      <w:r>
        <w:t xml:space="preserve">hese same errors </w:t>
      </w:r>
      <w:del w:id="44" w:author="Hillary Schwarb" w:date="2018-03-07T12:44:00Z">
        <w:r w:rsidR="001E2D82" w:rsidDel="00595E76">
          <w:delText xml:space="preserve">are </w:delText>
        </w:r>
      </w:del>
      <w:ins w:id="45" w:author="Hillary Schwarb" w:date="2018-03-07T12:44:00Z">
        <w:r w:rsidR="00595E76">
          <w:t xml:space="preserve">were </w:t>
        </w:r>
      </w:ins>
      <w:r w:rsidR="001E2D82">
        <w:t>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del w:id="46" w:author="Hillary Schwarb" w:date="2018-03-07T12:45:00Z">
        <w:r w:rsidR="001E2D82" w:rsidDel="00595E76">
          <w:delText>is</w:delText>
        </w:r>
        <w:r w:rsidDel="00595E76">
          <w:delText xml:space="preserve"> </w:delText>
        </w:r>
      </w:del>
      <w:ins w:id="47" w:author="Hillary Schwarb" w:date="2018-03-07T12:45:00Z">
        <w:r w:rsidR="00595E76">
          <w:t xml:space="preserve">was </w:t>
        </w:r>
      </w:ins>
      <w:r>
        <w:t>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w:t>
      </w:r>
      <w:ins w:id="48" w:author="Hillary Schwarb" w:date="2018-03-07T12:49:00Z">
        <w:r w:rsidR="00595E76">
          <w:t>ed</w:t>
        </w:r>
      </w:ins>
      <w:r>
        <w:t xml:space="preserve"> that arbitrary relational information (whose representation relies on the hippocampus) critically underpins reconstruction performance in both domains, but relational information in time may be represented with different constraints than spatial information, causing </w:t>
      </w:r>
      <w:commentRangeStart w:id="49"/>
      <w:r>
        <w:t>unique biases in the ability to retain relational representations in each domain.</w:t>
      </w:r>
      <w:commentRangeEnd w:id="49"/>
      <w:r w:rsidR="00595E76">
        <w:rPr>
          <w:rStyle w:val="CommentReference"/>
        </w:rPr>
        <w:commentReference w:id="49"/>
      </w:r>
      <w:r>
        <w:t xml:space="preserve"> </w:t>
      </w:r>
      <w:r w:rsidR="00EE64EF">
        <w:t xml:space="preserve">Moreover, changes in the complexity and systematicity of </w:t>
      </w:r>
      <w:r w:rsidR="002E59E4">
        <w:t xml:space="preserve">navigation </w:t>
      </w:r>
      <w:del w:id="50" w:author="Hillary Schwarb" w:date="2018-03-07T12:51:00Z">
        <w:r w:rsidR="00EE64EF" w:rsidDel="00595E76">
          <w:delText xml:space="preserve">are </w:delText>
        </w:r>
      </w:del>
      <w:ins w:id="51" w:author="Hillary Schwarb" w:date="2018-03-07T12:51:00Z">
        <w:r w:rsidR="00595E76">
          <w:t xml:space="preserve">were </w:t>
        </w:r>
      </w:ins>
      <w:r w:rsidR="00EE64EF">
        <w:t xml:space="preserve">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w:t>
      </w:r>
      <w:del w:id="52" w:author="Hillary Schwarb" w:date="2018-03-07T12:52:00Z">
        <w:r w:rsidDel="00595E76">
          <w:delText xml:space="preserve">biases </w:delText>
        </w:r>
      </w:del>
      <w:ins w:id="53" w:author="Hillary Schwarb" w:date="2018-03-07T12:52:00Z">
        <w:r w:rsidR="00595E76">
          <w:t xml:space="preserve">biased </w:t>
        </w:r>
      </w:ins>
      <w:r>
        <w:t xml:space="preserve">the representation such that both distance judgements errors and relational memory errors occur </w:t>
      </w:r>
      <w:commentRangeStart w:id="54"/>
      <w:r>
        <w:t xml:space="preserve">more often </w:t>
      </w:r>
      <w:commentRangeEnd w:id="54"/>
      <w:r w:rsidR="00595E76">
        <w:rPr>
          <w:rStyle w:val="CommentReference"/>
        </w:rPr>
        <w:commentReference w:id="54"/>
      </w:r>
      <w:r>
        <w:t xml:space="preserve">(with distance judgement errors occurring across contextual boundaries and relational memory errors occurring within them). Finally, the sampling </w:t>
      </w:r>
      <w:r w:rsidR="009933FD">
        <w:t xml:space="preserve">order of events in the </w:t>
      </w:r>
      <w:r>
        <w:t xml:space="preserve">temporal domain </w:t>
      </w:r>
      <w:del w:id="55" w:author="Hillary Schwarb" w:date="2018-03-07T12:53:00Z">
        <w:r w:rsidR="009933FD" w:rsidDel="00595E76">
          <w:delText xml:space="preserve">shows </w:delText>
        </w:r>
      </w:del>
      <w:ins w:id="56" w:author="Hillary Schwarb" w:date="2018-03-07T12:53:00Z">
        <w:r w:rsidR="00595E76">
          <w:t xml:space="preserve">showed </w:t>
        </w:r>
      </w:ins>
      <w:r w:rsidR="009933FD">
        <w:t>that changes in contiguity of interactions with events relate</w:t>
      </w:r>
      <w:ins w:id="57" w:author="Hillary Schwarb" w:date="2018-03-07T12:53:00Z">
        <w:r w:rsidR="00D97BE4">
          <w:t>d</w:t>
        </w:r>
      </w:ins>
      <w:r w:rsidR="009933FD">
        <w:t xml:space="preserve"> to changes in both relational and contextual memory such that more rapid increases in the contiguity of </w:t>
      </w:r>
      <w:r w:rsidR="002E59E4">
        <w:t xml:space="preserve">navigation </w:t>
      </w:r>
      <w:del w:id="58" w:author="Hillary Schwarb" w:date="2018-03-07T12:53:00Z">
        <w:r w:rsidR="009933FD" w:rsidDel="00D97BE4">
          <w:delText xml:space="preserve">are </w:delText>
        </w:r>
      </w:del>
      <w:ins w:id="59" w:author="Hillary Schwarb" w:date="2018-03-07T12:53:00Z">
        <w:r w:rsidR="00D97BE4">
          <w:t xml:space="preserve">were </w:t>
        </w:r>
      </w:ins>
      <w:r w:rsidR="009933FD">
        <w:t>related to more rapid reductions in relational and contextual memory errors, suggesting a critical role of structured sampling of information in the rapid learning of relational and contextual information.</w:t>
      </w:r>
    </w:p>
    <w:p w14:paraId="4F9396A4" w14:textId="77777777" w:rsidR="00566C24" w:rsidRDefault="00566C24" w:rsidP="00AA15F8">
      <w:pPr>
        <w:spacing w:line="360" w:lineRule="auto"/>
      </w:pPr>
      <w:r>
        <w:t xml:space="preserve">In the </w:t>
      </w:r>
      <w:r w:rsidR="00941DA3">
        <w:t>second</w:t>
      </w:r>
      <w:r>
        <w:t xml:space="preserve"> chapter, a framework for the analysis of reconstruction errors </w:t>
      </w:r>
      <w:ins w:id="60" w:author="Hillary Schwarb" w:date="2018-03-07T12:54:00Z">
        <w:r w:rsidR="00D97BE4">
          <w:t xml:space="preserve">was introduced </w:t>
        </w:r>
      </w:ins>
      <w:r>
        <w:t xml:space="preserve">which </w:t>
      </w:r>
      <w:del w:id="61" w:author="Hillary Schwarb" w:date="2018-03-07T12:54:00Z">
        <w:r w:rsidDel="00D97BE4">
          <w:delText xml:space="preserve">attempts </w:delText>
        </w:r>
      </w:del>
      <w:ins w:id="62" w:author="Hillary Schwarb" w:date="2018-03-07T12:54:00Z">
        <w:r w:rsidR="00D97BE4">
          <w:t xml:space="preserve">attempted </w:t>
        </w:r>
      </w:ins>
      <w:r>
        <w:t xml:space="preserve">to assess many of the same informational metrics of previous work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 xml:space="preserve">(Jeneson et al., 2010; </w:t>
      </w:r>
      <w:r w:rsidR="00625AB3" w:rsidRPr="00625AB3">
        <w:rPr>
          <w:noProof/>
        </w:rPr>
        <w:lastRenderedPageBreak/>
        <w:t>Watson et al., 2013)</w:t>
      </w:r>
      <w:r>
        <w:fldChar w:fldCharType="end"/>
      </w:r>
      <w:r>
        <w:t xml:space="preserve"> but from a first-principled approach with minimal assumptions</w:t>
      </w:r>
      <w:del w:id="63" w:author="Hillary Schwarb" w:date="2018-03-07T12:55:00Z">
        <w:r w:rsidDel="00D97BE4">
          <w:delText xml:space="preserve"> </w:delText>
        </w:r>
        <w:r w:rsidR="00543341" w:rsidDel="00D97BE4">
          <w:delText xml:space="preserve">is </w:delText>
        </w:r>
        <w:r w:rsidDel="00D97BE4">
          <w:delText>introduced</w:delText>
        </w:r>
      </w:del>
      <w:r>
        <w:t xml:space="preserve">. </w:t>
      </w:r>
      <w:commentRangeStart w:id="64"/>
      <w:r>
        <w:t xml:space="preserve">Within </w:t>
      </w:r>
      <w:commentRangeEnd w:id="64"/>
      <w:r w:rsidR="00D97BE4">
        <w:rPr>
          <w:rStyle w:val="CommentReference"/>
        </w:rPr>
        <w:commentReference w:id="64"/>
      </w:r>
      <w:r>
        <w:t xml:space="preserve">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w:t>
      </w:r>
      <w:del w:id="65" w:author="Hillary Schwarb" w:date="2018-03-07T13:01:00Z">
        <w:r w:rsidDel="00D97BE4">
          <w:delText xml:space="preserve">shows </w:delText>
        </w:r>
      </w:del>
      <w:ins w:id="66" w:author="Hillary Schwarb" w:date="2018-03-07T13:01:00Z">
        <w:r w:rsidR="00D97BE4">
          <w:t xml:space="preserve">showed </w:t>
        </w:r>
      </w:ins>
      <w:r>
        <w:t xml:space="preserve">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w:t>
      </w:r>
      <w:del w:id="67" w:author="Hillary Schwarb" w:date="2018-03-07T13:03:00Z">
        <w:r w:rsidDel="00D97BE4">
          <w:delText xml:space="preserve">are </w:delText>
        </w:r>
      </w:del>
      <w:ins w:id="68" w:author="Hillary Schwarb" w:date="2018-03-07T13:03:00Z">
        <w:r w:rsidR="00D97BE4">
          <w:t xml:space="preserve">were </w:t>
        </w:r>
      </w:ins>
      <w:r>
        <w:t xml:space="preserve">evaluated in this work and do uniquely occur at low item set sizes in hippocampal damaged patients, once both patients and comparison participants </w:t>
      </w:r>
      <w:del w:id="69" w:author="Hillary Schwarb" w:date="2018-03-07T13:03:00Z">
        <w:r w:rsidDel="00404A47">
          <w:delText xml:space="preserve">begin </w:delText>
        </w:r>
      </w:del>
      <w:ins w:id="70" w:author="Hillary Schwarb" w:date="2018-03-07T13:03:00Z">
        <w:r w:rsidR="00404A47">
          <w:t xml:space="preserve">began </w:t>
        </w:r>
      </w:ins>
      <w:r>
        <w:t xml:space="preserve">making the prerequisite error (i.e. any identity-location misassignment), there </w:t>
      </w:r>
      <w:del w:id="71" w:author="Hillary Schwarb" w:date="2018-03-07T13:04:00Z">
        <w:r w:rsidDel="00404A47">
          <w:delText xml:space="preserve">is </w:delText>
        </w:r>
      </w:del>
      <w:ins w:id="72" w:author="Hillary Schwarb" w:date="2018-03-07T13:04:00Z">
        <w:r w:rsidR="00404A47">
          <w:t xml:space="preserve">was </w:t>
        </w:r>
      </w:ins>
      <w:r>
        <w:t xml:space="preserve">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6C06F621" w14:textId="77777777"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w:t>
      </w:r>
      <w:del w:id="73" w:author="Hillary Schwarb" w:date="2018-03-07T13:06:00Z">
        <w:r w:rsidDel="00404A47">
          <w:delText xml:space="preserve">is </w:delText>
        </w:r>
      </w:del>
      <w:ins w:id="74" w:author="Hillary Schwarb" w:date="2018-03-07T13:06:00Z">
        <w:r w:rsidR="00404A47">
          <w:t xml:space="preserve">was </w:t>
        </w:r>
      </w:ins>
      <w:r>
        <w:t xml:space="preserve">applied to a more complex task in which both space and time </w:t>
      </w:r>
      <w:del w:id="75" w:author="Hillary Schwarb" w:date="2018-03-07T13:06:00Z">
        <w:r w:rsidDel="00404A47">
          <w:delText xml:space="preserve">are </w:delText>
        </w:r>
      </w:del>
      <w:ins w:id="76" w:author="Hillary Schwarb" w:date="2018-03-07T13:06:00Z">
        <w:r w:rsidR="00404A47">
          <w:t xml:space="preserve">were </w:t>
        </w:r>
      </w:ins>
      <w:r>
        <w:t xml:space="preserve">explorable domains, simultaneously; </w:t>
      </w:r>
      <w:commentRangeStart w:id="77"/>
      <w:r>
        <w:t xml:space="preserve">this task is known as a Spatiotemporal Reconstruction Task, or, if the path of the participant through the environment is of interest, a Spatiotemporal Navigation Task. </w:t>
      </w:r>
      <w:commentRangeEnd w:id="77"/>
      <w:r w:rsidR="00404A47">
        <w:rPr>
          <w:rStyle w:val="CommentReference"/>
        </w:rPr>
        <w:commentReference w:id="77"/>
      </w:r>
      <w:r>
        <w:t xml:space="preserve">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w:t>
      </w:r>
      <w:r>
        <w:lastRenderedPageBreak/>
        <w:t xml:space="preserve">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commentRangeStart w:id="78"/>
      <w:r>
        <w:t>.</w:t>
      </w:r>
      <w:commentRangeEnd w:id="78"/>
      <w:r w:rsidR="00404A47">
        <w:rPr>
          <w:rStyle w:val="CommentReference"/>
        </w:rPr>
        <w:commentReference w:id="78"/>
      </w:r>
    </w:p>
    <w:p w14:paraId="621D470C" w14:textId="77777777" w:rsidR="00566C24" w:rsidRDefault="00566C24" w:rsidP="00AA15F8">
      <w:pPr>
        <w:spacing w:line="360" w:lineRule="auto"/>
      </w:pPr>
      <w:r>
        <w:t xml:space="preserve">In the </w:t>
      </w:r>
      <w:r w:rsidR="00941DA3">
        <w:t>fourth</w:t>
      </w:r>
      <w:r>
        <w:t xml:space="preserve"> chapter, the Spatiotemporal Navigation task </w:t>
      </w:r>
      <w:ins w:id="79" w:author="Hillary Schwarb" w:date="2018-03-07T13:16:00Z">
        <w:r w:rsidR="00B138EA">
          <w:t xml:space="preserve">that was </w:t>
        </w:r>
      </w:ins>
      <w:r>
        <w:t xml:space="preserve">presented in chapter </w:t>
      </w:r>
      <w:r w:rsidR="00941DA3">
        <w:t>three</w:t>
      </w:r>
      <w:r>
        <w:t xml:space="preserve"> </w:t>
      </w:r>
      <w:del w:id="80" w:author="Hillary Schwarb" w:date="2018-03-07T13:16:00Z">
        <w:r w:rsidDel="00B138EA">
          <w:delText xml:space="preserve">is </w:delText>
        </w:r>
      </w:del>
      <w:ins w:id="81" w:author="Hillary Schwarb" w:date="2018-03-07T13:16:00Z">
        <w:r w:rsidR="00B138EA">
          <w:t xml:space="preserve">was </w:t>
        </w:r>
      </w:ins>
      <w:commentRangeStart w:id="82"/>
      <w:r>
        <w:t xml:space="preserve">examined </w:t>
      </w:r>
      <w:commentRangeEnd w:id="82"/>
      <w:r w:rsidR="00B138EA">
        <w:rPr>
          <w:rStyle w:val="CommentReference"/>
        </w:rPr>
        <w:commentReference w:id="82"/>
      </w:r>
      <w:r>
        <w:t xml:space="preserve">through the lens of navigation, rather than reconstruction, in order to determine the degree to which </w:t>
      </w:r>
      <w:r w:rsidR="00BF561B">
        <w:t xml:space="preserve">changes </w:t>
      </w:r>
      <w:r>
        <w:t xml:space="preserve">in </w:t>
      </w:r>
      <w:r w:rsidR="002E59E4">
        <w:t>navigation behavior</w:t>
      </w:r>
      <w:r w:rsidR="00EE64EF">
        <w:t xml:space="preserve"> relate to </w:t>
      </w:r>
      <w:r w:rsidR="00BF561B">
        <w:t>changes</w:t>
      </w:r>
      <w:r>
        <w:t xml:space="preserve"> in test time performance. </w:t>
      </w:r>
      <w:r w:rsidR="00BF561B">
        <w:t xml:space="preserve">Leveraging previous work on spatial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xml:space="preserve">, this chapter </w:t>
      </w:r>
      <w:del w:id="83" w:author="Hillary Schwarb" w:date="2018-03-07T13:17:00Z">
        <w:r w:rsidR="00BF561B" w:rsidDel="00B138EA">
          <w:delText xml:space="preserve">provides </w:delText>
        </w:r>
      </w:del>
      <w:ins w:id="84" w:author="Hillary Schwarb" w:date="2018-03-07T13:17:00Z">
        <w:r w:rsidR="00B138EA">
          <w:t xml:space="preserve">provided </w:t>
        </w:r>
      </w:ins>
      <w:r w:rsidR="00BF561B">
        <w:t>several measures and models of navigation of theoretical interest, and introduce</w:t>
      </w:r>
      <w:ins w:id="85" w:author="Hillary Schwarb" w:date="2018-03-07T13:18:00Z">
        <w:r w:rsidR="00B138EA">
          <w:t>d</w:t>
        </w:r>
      </w:ins>
      <w:del w:id="86" w:author="Hillary Schwarb" w:date="2018-03-07T13:18:00Z">
        <w:r w:rsidR="00BF561B" w:rsidDel="00B138EA">
          <w:delText>s</w:delText>
        </w:r>
      </w:del>
      <w:r w:rsidR="00BF561B">
        <w:t xml:space="preserve"> a new metric, Lacunarity, reflecting the relative systematicity of navigation.</w:t>
      </w:r>
      <w:r>
        <w:t xml:space="preserve"> </w:t>
      </w:r>
      <w:r w:rsidR="00BF561B">
        <w:t xml:space="preserve">A large number of findings </w:t>
      </w:r>
      <w:del w:id="87" w:author="Hillary Schwarb" w:date="2018-03-07T13:19:00Z">
        <w:r w:rsidR="00BF561B" w:rsidDel="00B138EA">
          <w:delText xml:space="preserve">are </w:delText>
        </w:r>
      </w:del>
      <w:ins w:id="88" w:author="Hillary Schwarb" w:date="2018-03-07T13:19:00Z">
        <w:r w:rsidR="00B138EA">
          <w:t xml:space="preserve">were </w:t>
        </w:r>
      </w:ins>
      <w:r w:rsidR="00BF561B">
        <w:t xml:space="preserve">presented in this chapter, bringing together elements of spatial, temporal, relational, and contextual memory. </w:t>
      </w:r>
      <w:commentRangeStart w:id="89"/>
      <w:r w:rsidR="00BF561B">
        <w:t xml:space="preserve">Improvements in spatial and temporal navigation </w:t>
      </w:r>
      <w:del w:id="90" w:author="Hillary Schwarb" w:date="2018-03-07T13:20:00Z">
        <w:r w:rsidR="00BF561B" w:rsidDel="00B138EA">
          <w:delText xml:space="preserve">are </w:delText>
        </w:r>
      </w:del>
      <w:ins w:id="91" w:author="Hillary Schwarb" w:date="2018-03-07T13:20:00Z">
        <w:r w:rsidR="00B138EA">
          <w:t xml:space="preserve">were </w:t>
        </w:r>
      </w:ins>
      <w:r w:rsidR="00BF561B">
        <w:t xml:space="preserve">shown to relate to improvements in memory in those domains separably, suggesting that spatial and temporal representations may in some way be separable in this task; relational memory improvements </w:t>
      </w:r>
      <w:del w:id="92" w:author="Hillary Schwarb" w:date="2018-03-07T13:20:00Z">
        <w:r w:rsidR="00BF561B" w:rsidDel="00B138EA">
          <w:delText xml:space="preserve">are </w:delText>
        </w:r>
      </w:del>
      <w:ins w:id="93" w:author="Hillary Schwarb" w:date="2018-03-07T13:20:00Z">
        <w:r w:rsidR="00B138EA">
          <w:t xml:space="preserve">were </w:t>
        </w:r>
      </w:ins>
      <w:r w:rsidR="00BF561B">
        <w:t xml:space="preserve">shown to </w:t>
      </w:r>
      <w:r w:rsidR="002E59E4">
        <w:t xml:space="preserve">be </w:t>
      </w:r>
      <w:r w:rsidR="00BF561B">
        <w:t xml:space="preserve">tied to changes in navigation complexity and systematicity, suggesting a critical interplay between in-the-moment, memory-guided decision making and subsequent relational memory efficacy; evidence </w:t>
      </w:r>
      <w:ins w:id="94" w:author="Hillary Schwarb" w:date="2018-03-07T13:21:00Z">
        <w:r w:rsidR="00B138EA">
          <w:t xml:space="preserve">was presented suggesting </w:t>
        </w:r>
      </w:ins>
      <w:r w:rsidR="00BF561B">
        <w:t>that context boundaries may act as more of a discriminatory feature (at least in this task) than one used to strengthen within-context relational memory organization accuracy</w:t>
      </w:r>
      <w:del w:id="95" w:author="Hillary Schwarb" w:date="2018-03-07T13:21:00Z">
        <w:r w:rsidR="00BF561B" w:rsidDel="00B138EA">
          <w:delText xml:space="preserve"> is presented</w:delText>
        </w:r>
      </w:del>
      <w:r w:rsidR="00BF561B">
        <w:t xml:space="preserve">; and a preference towards exploring an otherwise temporally-flexible environment in the implied, forward order with increasing contiguity </w:t>
      </w:r>
      <w:del w:id="96" w:author="Hillary Schwarb" w:date="2018-03-07T13:21:00Z">
        <w:r w:rsidR="00BF561B" w:rsidDel="00B138EA">
          <w:delText xml:space="preserve">is </w:delText>
        </w:r>
      </w:del>
      <w:ins w:id="97" w:author="Hillary Schwarb" w:date="2018-03-07T13:21:00Z">
        <w:r w:rsidR="00B138EA">
          <w:t xml:space="preserve">was </w:t>
        </w:r>
      </w:ins>
      <w:r w:rsidR="00BF561B">
        <w:t xml:space="preserve">shown to be a potentially critical behavior in </w:t>
      </w:r>
      <w:r w:rsidR="002E59E4">
        <w:t xml:space="preserve">rapidly </w:t>
      </w:r>
      <w:r w:rsidR="00BF561B">
        <w:t xml:space="preserve">improving temporal, relational, and contextual memory organization. </w:t>
      </w:r>
      <w:commentRangeEnd w:id="89"/>
      <w:r w:rsidR="00B138EA">
        <w:rPr>
          <w:rStyle w:val="CommentReference"/>
        </w:rPr>
        <w:commentReference w:id="89"/>
      </w:r>
      <w:r w:rsidR="00BF561B">
        <w:t xml:space="preserve">Taken together, this </w:t>
      </w:r>
      <w:r w:rsidR="00BF561B">
        <w:lastRenderedPageBreak/>
        <w:t>chapter</w:t>
      </w:r>
      <w:del w:id="98" w:author="Hillary Schwarb" w:date="2018-03-07T13:23:00Z">
        <w:r w:rsidR="00BF561B" w:rsidDel="00B138EA">
          <w:delText>s</w:delText>
        </w:r>
      </w:del>
      <w:r w:rsidR="00BF561B">
        <w:t xml:space="preserve"> establishe</w:t>
      </w:r>
      <w:ins w:id="99" w:author="Hillary Schwarb" w:date="2018-03-07T13:23:00Z">
        <w:r w:rsidR="00B138EA">
          <w:t>d</w:t>
        </w:r>
      </w:ins>
      <w:del w:id="100" w:author="Hillary Schwarb" w:date="2018-03-07T13:23:00Z">
        <w:r w:rsidR="00BF561B" w:rsidDel="00B138EA">
          <w:delText>s</w:delText>
        </w:r>
      </w:del>
      <w:r w:rsidR="00BF561B">
        <w:t xml:space="preserve"> a foundation for using changes in navigation performance to relate to changes in spatial, temporal, relational, and contextual memory organization.</w:t>
      </w:r>
    </w:p>
    <w:p w14:paraId="183B8954" w14:textId="77777777" w:rsidR="00F779C4" w:rsidRDefault="007353F3" w:rsidP="00F779C4">
      <w:pPr>
        <w:pStyle w:val="Heading2"/>
      </w:pPr>
      <w:bookmarkStart w:id="101" w:name="_Toc505879096"/>
      <w:r>
        <w:t xml:space="preserve">5.2 </w:t>
      </w:r>
      <w:r w:rsidR="00F779C4">
        <w:t>Separable vs. Separate Hippocampal Representations</w:t>
      </w:r>
      <w:bookmarkEnd w:id="101"/>
    </w:p>
    <w:p w14:paraId="3F10198E" w14:textId="77777777" w:rsidR="00566C24" w:rsidRPr="00F364A7" w:rsidRDefault="00566C24" w:rsidP="00AA15F8">
      <w:pPr>
        <w:spacing w:line="360" w:lineRule="auto"/>
      </w:pPr>
      <w:r>
        <w:t>There has been a great deal of debate in the literature over the separateness of different informational domains in the hippocampus</w:t>
      </w:r>
      <w:commentRangeStart w:id="102"/>
      <w:r>
        <w:t>.</w:t>
      </w:r>
      <w:commentRangeEnd w:id="102"/>
      <w:r w:rsidR="00B138EA">
        <w:rPr>
          <w:rStyle w:val="CommentReference"/>
        </w:rPr>
        <w:commentReference w:id="102"/>
      </w:r>
      <w:r>
        <w:t xml:space="preserve">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commentRangeStart w:id="103"/>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commentRangeEnd w:id="103"/>
      <w:r w:rsidR="009D2B88">
        <w:rPr>
          <w:rStyle w:val="CommentReference"/>
        </w:rPr>
        <w:commentReference w:id="103"/>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w:t>
      </w:r>
      <w:commentRangeStart w:id="104"/>
      <w:r>
        <w:t>task</w:t>
      </w:r>
      <w:commentRangeEnd w:id="104"/>
      <w:r w:rsidR="009D2B88">
        <w:rPr>
          <w:rStyle w:val="CommentReference"/>
        </w:rPr>
        <w:commentReference w:id="104"/>
      </w:r>
      <w:r>
        <w:t xml:space="preserve">, differences in relational information were seen in space and time, suggesting these domains may, in fact, </w:t>
      </w:r>
      <w:proofErr w:type="gramStart"/>
      <w:r>
        <w:t>be</w:t>
      </w:r>
      <w:proofErr w:type="gramEnd"/>
      <w:r>
        <w:t xml:space="preserv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w:t>
      </w:r>
      <w:r w:rsidRPr="009D2B88">
        <w:rPr>
          <w:highlight w:val="yellow"/>
          <w:rPrChange w:id="105" w:author="Hillary Schwarb" w:date="2018-03-07T13:28:00Z">
            <w:rPr/>
          </w:rPrChange>
        </w:rPr>
        <w:t>s</w:t>
      </w:r>
      <w:r>
        <w:t xml:space="preserve">patiotemporal </w:t>
      </w:r>
      <w:r w:rsidRPr="009D2B88">
        <w:rPr>
          <w:highlight w:val="yellow"/>
          <w:rPrChange w:id="106" w:author="Hillary Schwarb" w:date="2018-03-07T13:28:00Z">
            <w:rPr/>
          </w:rPrChange>
        </w:rPr>
        <w:t>n</w:t>
      </w:r>
      <w:r>
        <w:t xml:space="preserve">avigation </w:t>
      </w:r>
      <w:r w:rsidRPr="009D2B88">
        <w:rPr>
          <w:highlight w:val="yellow"/>
          <w:rPrChange w:id="107" w:author="Hillary Schwarb" w:date="2018-03-07T13:28:00Z">
            <w:rPr/>
          </w:rPrChange>
        </w:rPr>
        <w:t>t</w:t>
      </w:r>
      <w:r>
        <w:t xml:space="preserve">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commentRangeStart w:id="108"/>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commentRangeEnd w:id="108"/>
      <w:r w:rsidR="009D2B88">
        <w:rPr>
          <w:rStyle w:val="CommentReference"/>
        </w:rPr>
        <w:commentReference w:id="108"/>
      </w:r>
      <w:r>
        <w:t xml:space="preserve"> but extends the prediction that all arbitrary relationships are obligatorily bound in the hippocampus</w:t>
      </w:r>
      <w:ins w:id="109" w:author="Hillary Schwarb" w:date="2018-03-07T13:30:00Z">
        <w:r w:rsidR="009D2B88">
          <w:t>,</w:t>
        </w:r>
      </w:ins>
      <w:r>
        <w:t xml:space="preserve">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commentRangeStart w:id="110"/>
      <w:r>
        <w:fldChar w:fldCharType="begin" w:fldLock="1"/>
      </w:r>
      <w:r w:rsidR="002B7776">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7C3648" w:rsidRPr="007C3648">
        <w:rPr>
          <w:noProof/>
        </w:rPr>
        <w:t>(B. J. J. Kraus et al., 2015)</w:t>
      </w:r>
      <w:r>
        <w:fldChar w:fldCharType="end"/>
      </w:r>
      <w:commentRangeEnd w:id="110"/>
      <w:r w:rsidR="009D2B88">
        <w:rPr>
          <w:rStyle w:val="CommentReference"/>
        </w:rPr>
        <w:commentReference w:id="110"/>
      </w:r>
      <w:r>
        <w:t xml:space="preserve">. The behavioral evidence here also suggests a variable degree of interaction between spatial and temporal relational information as well as variable interactions with contextual information. </w:t>
      </w:r>
      <w:r w:rsidR="007246BD">
        <w:t xml:space="preserve">The ability of the hippocampus to adjust to task demands to determine the degree of separability of </w:t>
      </w:r>
      <w:r w:rsidR="007246BD">
        <w:lastRenderedPageBreak/>
        <w:t>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commentRangeStart w:id="111"/>
      <w:r w:rsidR="007246BD">
        <w:t>.</w:t>
      </w:r>
      <w:commentRangeEnd w:id="111"/>
      <w:r w:rsidR="009D2B88">
        <w:rPr>
          <w:rStyle w:val="CommentReference"/>
        </w:rPr>
        <w:commentReference w:id="111"/>
      </w:r>
    </w:p>
    <w:p w14:paraId="67B145B5" w14:textId="77777777" w:rsidR="00F779C4" w:rsidRDefault="007353F3" w:rsidP="00F779C4">
      <w:pPr>
        <w:pStyle w:val="Heading2"/>
      </w:pPr>
      <w:bookmarkStart w:id="112" w:name="_Toc505879097"/>
      <w:r>
        <w:t>5.</w:t>
      </w:r>
      <w:r w:rsidR="007246BD">
        <w:t>3</w:t>
      </w:r>
      <w:r>
        <w:t xml:space="preserve"> </w:t>
      </w:r>
      <w:r w:rsidR="00F779C4">
        <w:t>Behavioral Inference, Sampling, and Task Richness</w:t>
      </w:r>
      <w:bookmarkEnd w:id="112"/>
    </w:p>
    <w:p w14:paraId="16CC2AE4" w14:textId="77777777" w:rsidR="00A8096D" w:rsidRDefault="007246BD" w:rsidP="00AA15F8">
      <w:pPr>
        <w:spacing w:line="360" w:lineRule="auto"/>
        <w:rPr>
          <w:ins w:id="113" w:author="Hillary Schwarb" w:date="2018-03-07T13:54:00Z"/>
        </w:rPr>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w:t>
      </w:r>
      <w:del w:id="114" w:author="Hillary Schwarb" w:date="2018-03-07T14:10:00Z">
        <w:r w:rsidR="00566C24" w:rsidDel="00CC5774">
          <w:delText xml:space="preserve">is </w:delText>
        </w:r>
      </w:del>
      <w:ins w:id="115" w:author="Hillary Schwarb" w:date="2018-03-07T14:10:00Z">
        <w:r w:rsidR="00CC5774">
          <w:t xml:space="preserve">was </w:t>
        </w:r>
      </w:ins>
      <w:r w:rsidR="00566C24">
        <w:t xml:space="preserve">made to </w:t>
      </w:r>
      <w:commentRangeStart w:id="116"/>
      <w:r w:rsidR="00566C24">
        <w:t xml:space="preserve">make </w:t>
      </w:r>
      <w:commentRangeEnd w:id="116"/>
      <w:r w:rsidR="00CC5774">
        <w:rPr>
          <w:rStyle w:val="CommentReference"/>
        </w:rPr>
        <w:commentReference w:id="116"/>
      </w:r>
      <w:r w:rsidR="00566C24">
        <w:t xml:space="preserve">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w:t>
      </w:r>
      <w:commentRangeStart w:id="117"/>
      <w:ins w:id="118" w:author="Hillary Schwarb" w:date="2018-03-07T13:54:00Z">
        <w:r w:rsidR="00A8096D">
          <w:t>even in future explorations that may employ a different set of domains</w:t>
        </w:r>
        <w:commentRangeEnd w:id="117"/>
        <w:r w:rsidR="00A8096D">
          <w:rPr>
            <w:rStyle w:val="CommentReference"/>
          </w:rPr>
          <w:commentReference w:id="117"/>
        </w:r>
        <w:r w:rsidR="00A8096D">
          <w:t>.</w:t>
        </w:r>
      </w:ins>
    </w:p>
    <w:p w14:paraId="31962327" w14:textId="77777777" w:rsidR="00566C24" w:rsidDel="00A8096D" w:rsidRDefault="00566C24" w:rsidP="00AA15F8">
      <w:pPr>
        <w:spacing w:line="360" w:lineRule="auto"/>
        <w:rPr>
          <w:del w:id="120" w:author="Hillary Schwarb" w:date="2018-03-07T13:54:00Z"/>
        </w:rPr>
      </w:pPr>
      <w:del w:id="121" w:author="Hillary Schwarb" w:date="2018-03-07T13:54:00Z">
        <w:r w:rsidDel="00A8096D">
          <w:delText>as we expand the domains into which we would like to perform these analyses.</w:delText>
        </w:r>
      </w:del>
    </w:p>
    <w:p w14:paraId="67CF5D17" w14:textId="77777777" w:rsidR="00566C24" w:rsidRDefault="00566C24" w:rsidP="00AA15F8">
      <w:pPr>
        <w:spacing w:line="360" w:lineRule="auto"/>
      </w:pPr>
      <w:r>
        <w:t>The second contribution</w:t>
      </w:r>
      <w:del w:id="122" w:author="Hillary Schwarb" w:date="2018-03-07T13:58:00Z">
        <w:r w:rsidDel="00D832D9">
          <w:delText xml:space="preserve"> </w:delText>
        </w:r>
      </w:del>
      <w:ins w:id="123" w:author="Hillary Schwarb" w:date="2018-03-07T13:57:00Z">
        <w:r w:rsidR="00D832D9">
          <w:t>,</w:t>
        </w:r>
      </w:ins>
      <w:ins w:id="124" w:author="Hillary Schwarb" w:date="2018-03-07T13:58:00Z">
        <w:r w:rsidR="00D832D9">
          <w:t xml:space="preserve"> </w:t>
        </w:r>
      </w:ins>
      <w:r>
        <w:t>which has not</w:t>
      </w:r>
      <w:ins w:id="125" w:author="Hillary Schwarb" w:date="2018-03-07T13:57:00Z">
        <w:r w:rsidR="00D832D9">
          <w:t xml:space="preserve"> yet</w:t>
        </w:r>
      </w:ins>
      <w:r>
        <w:t xml:space="preserve"> been emphasized</w:t>
      </w:r>
      <w:ins w:id="126" w:author="Hillary Schwarb" w:date="2018-03-07T13:57:00Z">
        <w:r w:rsidR="00D832D9">
          <w:t>,</w:t>
        </w:r>
      </w:ins>
      <w:r>
        <w:t xml:space="preserve"> </w:t>
      </w:r>
      <w:del w:id="127" w:author="Hillary Schwarb" w:date="2018-03-07T13:57:00Z">
        <w:r w:rsidDel="00D832D9">
          <w:delText xml:space="preserve">up until now </w:delText>
        </w:r>
      </w:del>
      <w:r>
        <w:t>is the combination of navigation behavior with reconstruction in multiple domains, simultaneously. This allows for three important secondary impacts on the study of memory</w:t>
      </w:r>
      <w:del w:id="128" w:author="Hillary Schwarb" w:date="2018-03-07T14:00:00Z">
        <w:r w:rsidDel="00D832D9">
          <w:delText xml:space="preserve">. </w:delText>
        </w:r>
      </w:del>
      <w:ins w:id="129" w:author="Hillary Schwarb" w:date="2018-03-07T14:00:00Z">
        <w:r w:rsidR="00D832D9">
          <w:t xml:space="preserve">: </w:t>
        </w:r>
      </w:ins>
      <w:r>
        <w:t xml:space="preserve">1) The ability to navigate domains other than space </w:t>
      </w:r>
      <w:del w:id="130" w:author="Hillary Schwarb" w:date="2018-03-07T13:59:00Z">
        <w:r w:rsidDel="00D832D9">
          <w:delText>allows</w:delText>
        </w:r>
      </w:del>
      <w:ins w:id="131" w:author="Hillary Schwarb" w:date="2018-03-07T13:59:00Z">
        <w:r w:rsidR="00D832D9">
          <w:t>makes it possible to explore</w:t>
        </w:r>
      </w:ins>
      <w:r>
        <w:t xml:space="preserve"> the </w:t>
      </w:r>
      <w:del w:id="132" w:author="Hillary Schwarb" w:date="2018-03-07T13:58:00Z">
        <w:r w:rsidDel="00D832D9">
          <w:delText xml:space="preserve">study of the </w:delText>
        </w:r>
      </w:del>
      <w:r>
        <w:t>impact of exploration and navigation</w:t>
      </w:r>
      <w:ins w:id="133" w:author="Hillary Schwarb" w:date="2018-03-07T13:58:00Z">
        <w:r w:rsidR="00D832D9">
          <w:t xml:space="preserve"> </w:t>
        </w:r>
      </w:ins>
      <w:del w:id="134" w:author="Hillary Schwarb" w:date="2018-03-07T13:59:00Z">
        <w:r w:rsidDel="00D832D9">
          <w:delText xml:space="preserve"> </w:delText>
        </w:r>
      </w:del>
      <w:r>
        <w:t xml:space="preserve">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w:t>
      </w:r>
      <w:ins w:id="135" w:author="Hillary Schwarb" w:date="2018-03-07T14:00:00Z">
        <w:r w:rsidR="00D832D9">
          <w:t>,</w:t>
        </w:r>
      </w:ins>
      <w:r>
        <w:t xml:space="preserve"> as well as the resulting findings</w:t>
      </w:r>
      <w:ins w:id="136" w:author="Hillary Schwarb" w:date="2018-03-07T14:00:00Z">
        <w:r w:rsidR="00D832D9">
          <w:t>,</w:t>
        </w:r>
      </w:ins>
      <w:r>
        <w:t xml:space="preserve"> shows that many of the effects observed in more restrictive behavioral tasks will still </w:t>
      </w:r>
      <w:r>
        <w:lastRenderedPageBreak/>
        <w:t xml:space="preserve">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w:t>
      </w:r>
      <w:commentRangeStart w:id="137"/>
      <w:r>
        <w:t>In summary, by embracing the rich, complex possibilities available with modern behavioral platforms such as Virtual Reality, we obtain an equal richness and complexity of scientific inquiry.</w:t>
      </w:r>
      <w:commentRangeEnd w:id="137"/>
      <w:r w:rsidR="00D832D9">
        <w:rPr>
          <w:rStyle w:val="CommentReference"/>
        </w:rPr>
        <w:commentReference w:id="137"/>
      </w:r>
    </w:p>
    <w:p w14:paraId="193337F7" w14:textId="77777777" w:rsidR="007246BD" w:rsidRDefault="007246BD" w:rsidP="007246BD">
      <w:pPr>
        <w:pStyle w:val="Heading2"/>
      </w:pPr>
      <w:bookmarkStart w:id="138" w:name="_Toc505879098"/>
      <w:r>
        <w:t xml:space="preserve">5.4 </w:t>
      </w:r>
      <w:bookmarkStart w:id="139" w:name="_Toc497156055"/>
      <w:r>
        <w:t>Artificial Intelligence and Spatial Reconstructions</w:t>
      </w:r>
      <w:bookmarkEnd w:id="138"/>
      <w:bookmarkEnd w:id="139"/>
    </w:p>
    <w:p w14:paraId="5CF6B4D4" w14:textId="77777777"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w:t>
      </w:r>
      <w:commentRangeStart w:id="140"/>
      <w:r>
        <w:t xml:space="preserve">These cognitive and behavioral concepts </w:t>
      </w:r>
      <w:commentRangeEnd w:id="140"/>
      <w:r w:rsidR="00D832D9">
        <w:rPr>
          <w:rStyle w:val="CommentReference"/>
        </w:rPr>
        <w:commentReference w:id="140"/>
      </w:r>
      <w:r>
        <w:t xml:space="preserve">may become more critical to the development of artificially intelligent (AI) systems in the coming decades as advances in deep learning </w:t>
      </w:r>
      <w:proofErr w:type="gramStart"/>
      <w:r>
        <w:t>systems which go beyond reinforcement learning</w:t>
      </w:r>
      <w:proofErr w:type="gramEnd"/>
      <w:r>
        <w:t xml:space="preserve"> begin to emerge. Spatial reconstruction, as a task, is an incredibly difficult </w:t>
      </w:r>
      <w:commentRangeStart w:id="141"/>
      <w:r>
        <w:t xml:space="preserve">one </w:t>
      </w:r>
      <w:commentRangeEnd w:id="141"/>
      <w:r w:rsidR="00CC5774">
        <w:rPr>
          <w:rStyle w:val="CommentReference"/>
        </w:rPr>
        <w:commentReference w:id="141"/>
      </w:r>
      <w:r>
        <w:t xml:space="preserve">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manualFormatting" : "Mirowski et al., 2017", "plainTextFormattedCitation" : "(Mirowski et al., 2016)", "previouslyFormattedCitation" : "(Mirowski et al., 2016)"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4C7410">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6", "5"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4C7410">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9", "11"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7F840865" w14:textId="77777777" w:rsidR="00F779C4" w:rsidRDefault="007353F3" w:rsidP="00F779C4">
      <w:pPr>
        <w:pStyle w:val="Heading2"/>
      </w:pPr>
      <w:bookmarkStart w:id="142" w:name="_Toc505879099"/>
      <w:r>
        <w:lastRenderedPageBreak/>
        <w:t xml:space="preserve">5.5 </w:t>
      </w:r>
      <w:r w:rsidR="00F779C4">
        <w:t>Conclusion</w:t>
      </w:r>
      <w:bookmarkEnd w:id="142"/>
    </w:p>
    <w:p w14:paraId="074313AA" w14:textId="77777777" w:rsidR="002E59E4"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discovery does not seem to be abating. Here, </w:t>
      </w:r>
      <w:ins w:id="143" w:author="Hillary Schwarb" w:date="2018-03-07T14:18:00Z">
        <w:r w:rsidR="00CD5B06">
          <w:t xml:space="preserve">using a new methodological framework, </w:t>
        </w:r>
      </w:ins>
      <w:r>
        <w:t xml:space="preserve">it has been shown </w:t>
      </w:r>
      <w:del w:id="144" w:author="Hillary Schwarb" w:date="2018-03-07T14:18:00Z">
        <w:r w:rsidDel="00CD5B06">
          <w:delText xml:space="preserve">using a new methodological framework </w:delText>
        </w:r>
      </w:del>
      <w:r>
        <w:t xml:space="preserve">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w:t>
      </w:r>
      <w:ins w:id="145" w:author="Hillary Schwarb" w:date="2018-03-07T14:19:00Z">
        <w:r w:rsidR="00CD5B06">
          <w:t>In this task, many</w:t>
        </w:r>
      </w:ins>
      <w:del w:id="146" w:author="Hillary Schwarb" w:date="2018-03-07T14:19:00Z">
        <w:r w:rsidDel="00CD5B06">
          <w:delText>Far</w:delText>
        </w:r>
      </w:del>
      <w:r>
        <w:t xml:space="preserve"> more temporal relational memory errors </w:t>
      </w:r>
      <w:del w:id="147" w:author="Hillary Schwarb" w:date="2018-03-07T14:19:00Z">
        <w:r w:rsidDel="00CD5B06">
          <w:delText xml:space="preserve">are present in this task </w:delText>
        </w:r>
      </w:del>
      <w:r>
        <w:t xml:space="preserve">than spatial relational memory errors </w:t>
      </w:r>
      <w:ins w:id="148" w:author="Hillary Schwarb" w:date="2018-03-07T14:19:00Z">
        <w:r w:rsidR="00CD5B06">
          <w:t xml:space="preserve">were present </w:t>
        </w:r>
      </w:ins>
      <w:r>
        <w:t xml:space="preserve">despite the ability to freely navigate time and space, and these errors </w:t>
      </w:r>
      <w:del w:id="149" w:author="Hillary Schwarb" w:date="2018-03-07T14:19:00Z">
        <w:r w:rsidDel="00CD5B06">
          <w:delText xml:space="preserve">are </w:delText>
        </w:r>
      </w:del>
      <w:ins w:id="150" w:author="Hillary Schwarb" w:date="2018-03-07T14:19:00Z">
        <w:r w:rsidR="00CD5B06">
          <w:t xml:space="preserve">were </w:t>
        </w:r>
      </w:ins>
      <w:r>
        <w:t xml:space="preserve">heavily influenced by contextual information. The Context Boundary Effect, in which events in time are placed closer together within a context and further apart when separated by a boundary despite being equidistant, </w:t>
      </w:r>
      <w:del w:id="151" w:author="Hillary Schwarb" w:date="2018-03-07T14:20:00Z">
        <w:r w:rsidDel="00CD5B06">
          <w:delText xml:space="preserve">is </w:delText>
        </w:r>
      </w:del>
      <w:ins w:id="152" w:author="Hillary Schwarb" w:date="2018-03-07T14:20:00Z">
        <w:r w:rsidR="00CD5B06">
          <w:t xml:space="preserve">was </w:t>
        </w:r>
      </w:ins>
      <w:r>
        <w:t xml:space="preserve">observed in time despite the ability of participants to cross the boundaries in either direction and as often as desired and despite repeated restudy of the same events. Moreover, the relational memory errors </w:t>
      </w:r>
      <w:del w:id="153" w:author="Hillary Schwarb" w:date="2018-03-07T14:20:00Z">
        <w:r w:rsidDel="00CD5B06">
          <w:delText xml:space="preserve">are </w:delText>
        </w:r>
      </w:del>
      <w:ins w:id="154" w:author="Hillary Schwarb" w:date="2018-03-07T14:20:00Z">
        <w:r w:rsidR="00CD5B06">
          <w:t xml:space="preserve">were </w:t>
        </w:r>
      </w:ins>
      <w:r>
        <w:t xml:space="preserve">far more common within a context than would be expected by chance, suggesting that the contextual information </w:t>
      </w:r>
      <w:del w:id="155" w:author="Hillary Schwarb" w:date="2018-03-07T14:20:00Z">
        <w:r w:rsidDel="00CD5B06">
          <w:delText xml:space="preserve">is </w:delText>
        </w:r>
      </w:del>
      <w:ins w:id="156" w:author="Hillary Schwarb" w:date="2018-03-07T14:20:00Z">
        <w:r w:rsidR="00CD5B06">
          <w:t xml:space="preserve">does </w:t>
        </w:r>
      </w:ins>
      <w:r>
        <w:t>not just bias</w:t>
      </w:r>
      <w:del w:id="157" w:author="Hillary Schwarb" w:date="2018-03-07T14:20:00Z">
        <w:r w:rsidDel="00CD5B06">
          <w:delText>ing</w:delText>
        </w:r>
      </w:del>
      <w:r>
        <w:t xml:space="preserve"> distance judgements but also order</w:t>
      </w:r>
      <w:ins w:id="158" w:author="Hillary Schwarb" w:date="2018-03-07T14:20:00Z">
        <w:r w:rsidR="00CD5B06">
          <w:t>s</w:t>
        </w:r>
      </w:ins>
      <w:r>
        <w:t xml:space="preserve"> information in a disadvantageous way. Finally, </w:t>
      </w:r>
      <w:ins w:id="159" w:author="Hillary Schwarb" w:date="2018-03-07T14:21:00Z">
        <w:r w:rsidR="00CD5B06">
          <w:t xml:space="preserve">spatiotemporal </w:t>
        </w:r>
      </w:ins>
      <w:r>
        <w:t xml:space="preserve">navigation behavior </w:t>
      </w:r>
      <w:del w:id="160" w:author="Hillary Schwarb" w:date="2018-03-07T14:21:00Z">
        <w:r w:rsidDel="00CD5B06">
          <w:delText xml:space="preserve">in spatiotemporal navigation is </w:delText>
        </w:r>
      </w:del>
      <w:ins w:id="161" w:author="Hillary Schwarb" w:date="2018-03-07T14:21:00Z">
        <w:r w:rsidR="00CD5B06">
          <w:t xml:space="preserve">was </w:t>
        </w:r>
      </w:ins>
      <w:r>
        <w:t>examined to determine if particular aspects of navigation i</w:t>
      </w:r>
      <w:ins w:id="162" w:author="Hillary Schwarb" w:date="2018-03-07T14:21:00Z">
        <w:r w:rsidR="00CD5B06">
          <w:t>n</w:t>
        </w:r>
      </w:ins>
      <w:del w:id="163" w:author="Hillary Schwarb" w:date="2018-03-07T14:21:00Z">
        <w:r w:rsidDel="00CD5B06">
          <w:delText>s</w:delText>
        </w:r>
      </w:del>
      <w:r>
        <w:t xml:space="preserve"> space and time </w:t>
      </w:r>
      <w:r w:rsidR="00EE64EF">
        <w:t>relate to</w:t>
      </w:r>
      <w:r>
        <w:t xml:space="preserve"> later performance and relational or contextual memory errors. </w:t>
      </w:r>
      <w:r w:rsidR="002E59E4">
        <w:t xml:space="preserve">Improvements in spatial and temporal navigation </w:t>
      </w:r>
      <w:del w:id="164" w:author="Hillary Schwarb" w:date="2018-03-07T14:22:00Z">
        <w:r w:rsidR="002E59E4" w:rsidDel="00CD5B06">
          <w:delText xml:space="preserve">are </w:delText>
        </w:r>
      </w:del>
      <w:ins w:id="165" w:author="Hillary Schwarb" w:date="2018-03-07T14:22:00Z">
        <w:r w:rsidR="00CD5B06">
          <w:t xml:space="preserve">were </w:t>
        </w:r>
      </w:ins>
      <w:r w:rsidR="002E59E4">
        <w:t>shown to relate to improvements in memory in those domains separably, suggesting that spatial and temporal representations may in some way be separable in this task</w:t>
      </w:r>
      <w:ins w:id="166" w:author="Hillary Schwarb" w:date="2018-03-07T14:22:00Z">
        <w:r w:rsidR="00CD5B06">
          <w:t>. Further,</w:t>
        </w:r>
      </w:ins>
      <w:del w:id="167" w:author="Hillary Schwarb" w:date="2018-03-07T14:22:00Z">
        <w:r w:rsidR="002E59E4" w:rsidDel="00CD5B06">
          <w:delText>;</w:delText>
        </w:r>
      </w:del>
      <w:r w:rsidR="002E59E4">
        <w:t xml:space="preserve"> relational memory improvements </w:t>
      </w:r>
      <w:del w:id="168" w:author="Hillary Schwarb" w:date="2018-03-07T14:22:00Z">
        <w:r w:rsidR="002E59E4" w:rsidDel="00CD5B06">
          <w:delText xml:space="preserve">are </w:delText>
        </w:r>
      </w:del>
      <w:ins w:id="169" w:author="Hillary Schwarb" w:date="2018-03-07T14:22:00Z">
        <w:r w:rsidR="00CD5B06">
          <w:t xml:space="preserve">were </w:t>
        </w:r>
      </w:ins>
      <w:r w:rsidR="002E59E4">
        <w:t xml:space="preserve">shown to be tied to changes in navigation complexity and systematicity, suggesting a critical interplay between </w:t>
      </w:r>
      <w:proofErr w:type="gramStart"/>
      <w:r w:rsidR="002E59E4">
        <w:t>in-the-moment</w:t>
      </w:r>
      <w:proofErr w:type="gramEnd"/>
      <w:r w:rsidR="002E59E4">
        <w:t>, memory-guided decision making and subsequent relational memory efficacy</w:t>
      </w:r>
      <w:ins w:id="170" w:author="Hillary Schwarb" w:date="2018-03-07T14:23:00Z">
        <w:r w:rsidR="00CD5B06">
          <w:t>.</w:t>
        </w:r>
      </w:ins>
      <w:del w:id="171" w:author="Hillary Schwarb" w:date="2018-03-07T14:24:00Z">
        <w:r w:rsidR="002E59E4" w:rsidDel="00CD5B06">
          <w:delText>; evidence that</w:delText>
        </w:r>
      </w:del>
      <w:r w:rsidR="002E59E4">
        <w:t xml:space="preserve"> </w:t>
      </w:r>
      <w:ins w:id="172" w:author="Hillary Schwarb" w:date="2018-03-07T14:24:00Z">
        <w:r w:rsidR="00CD5B06">
          <w:t>C</w:t>
        </w:r>
      </w:ins>
      <w:del w:id="173" w:author="Hillary Schwarb" w:date="2018-03-07T14:24:00Z">
        <w:r w:rsidR="002E59E4" w:rsidDel="00CD5B06">
          <w:delText>c</w:delText>
        </w:r>
      </w:del>
      <w:r w:rsidR="002E59E4">
        <w:t xml:space="preserve">ontext boundaries </w:t>
      </w:r>
      <w:ins w:id="174" w:author="Hillary Schwarb" w:date="2018-03-07T14:24:00Z">
        <w:r w:rsidR="00CD5B06">
          <w:t>were shown to</w:t>
        </w:r>
      </w:ins>
      <w:del w:id="175" w:author="Hillary Schwarb" w:date="2018-03-07T14:24:00Z">
        <w:r w:rsidR="002E59E4" w:rsidDel="00CD5B06">
          <w:delText>may</w:delText>
        </w:r>
      </w:del>
      <w:r w:rsidR="002E59E4">
        <w:t xml:space="preserve"> act as more of a discriminatory feature (at least in this task) than one used to strengthen within-context relational memory organization accuracy is presented</w:t>
      </w:r>
      <w:ins w:id="176" w:author="Hillary Schwarb" w:date="2018-03-07T14:24:00Z">
        <w:r w:rsidR="00CD5B06">
          <w:t>. Finally, data revealed</w:t>
        </w:r>
      </w:ins>
      <w:del w:id="177" w:author="Hillary Schwarb" w:date="2018-03-07T14:24:00Z">
        <w:r w:rsidR="002E59E4" w:rsidDel="00CD5B06">
          <w:delText>; and</w:delText>
        </w:r>
      </w:del>
      <w:r w:rsidR="002E59E4">
        <w:t xml:space="preserve"> a preference towards exploring an otherwise </w:t>
      </w:r>
      <w:proofErr w:type="gramStart"/>
      <w:r w:rsidR="002E59E4">
        <w:t>temporally-flexible</w:t>
      </w:r>
      <w:proofErr w:type="gramEnd"/>
      <w:r w:rsidR="002E59E4">
        <w:t xml:space="preserve"> environment in the implied, forward order with increasing contiguity </w:t>
      </w:r>
      <w:ins w:id="178" w:author="Hillary Schwarb" w:date="2018-03-07T14:25:00Z">
        <w:r w:rsidR="00CD5B06">
          <w:t xml:space="preserve">and that exploration pattern was </w:t>
        </w:r>
      </w:ins>
      <w:del w:id="179" w:author="Hillary Schwarb" w:date="2018-03-07T14:25:00Z">
        <w:r w:rsidR="002E59E4" w:rsidDel="00CD5B06">
          <w:delText xml:space="preserve">is </w:delText>
        </w:r>
      </w:del>
      <w:r w:rsidR="002E59E4">
        <w:t xml:space="preserve">shown to be a potentially critical behavior in rapidly improving temporal, relational, and contextual memory organization. </w:t>
      </w:r>
      <w:r>
        <w:t>The richness of Spatiotemporal Navigation and Reconstruction has provided (and will likely to continue to provide) interesting findings on the interplay between navigation in space, navigation in time</w:t>
      </w:r>
      <w:ins w:id="180" w:author="Hillary Schwarb" w:date="2018-03-07T14:25:00Z">
        <w:r w:rsidR="008E4742">
          <w:t>,</w:t>
        </w:r>
      </w:ins>
      <w:r>
        <w:t xml:space="preserve"> and how these ultimately may relate to navigation in memory.</w:t>
      </w:r>
      <w:r w:rsidR="00B857A0">
        <w:t xml:space="preserve"> Through embracing principled approaches to analysis of behavioral data, and the inclusion of </w:t>
      </w:r>
      <w:r w:rsidR="00B857A0">
        <w:lastRenderedPageBreak/>
        <w:t>complex behavioral mechanics (such as simulated time travel), this work extends our unde</w:t>
      </w:r>
      <w:bookmarkStart w:id="181" w:name="_GoBack"/>
      <w:bookmarkEnd w:id="181"/>
      <w:r w:rsidR="00B857A0">
        <w:t>rstanding of the role of hippocampal relational memory in overall memory organization</w:t>
      </w:r>
      <w:commentRangeStart w:id="182"/>
      <w:r w:rsidR="00B857A0">
        <w:t>.</w:t>
      </w:r>
      <w:commentRangeEnd w:id="182"/>
      <w:r w:rsidR="008E4742">
        <w:rPr>
          <w:rStyle w:val="CommentReference"/>
        </w:rPr>
        <w:commentReference w:id="182"/>
      </w:r>
      <w:r w:rsidR="00B857A0">
        <w:t xml:space="preserve"> </w:t>
      </w:r>
    </w:p>
    <w:p w14:paraId="335615BC" w14:textId="77777777" w:rsidR="002E59E4" w:rsidRDefault="002E59E4">
      <w:r>
        <w:br w:type="page"/>
      </w:r>
    </w:p>
    <w:p w14:paraId="088C90E3" w14:textId="77777777"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39F01CD" w14:textId="77777777" w:rsidR="007530E0" w:rsidRDefault="007530E0" w:rsidP="007530E0">
      <w:pPr>
        <w:pStyle w:val="Heading1"/>
      </w:pPr>
      <w:bookmarkStart w:id="183" w:name="_Toc505879100"/>
      <w:r>
        <w:t>References</w:t>
      </w:r>
      <w:bookmarkEnd w:id="183"/>
    </w:p>
    <w:p w14:paraId="5614C4D4" w14:textId="77777777" w:rsidR="00560F80" w:rsidRPr="00560F80" w:rsidRDefault="00015541" w:rsidP="00560F8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60F80" w:rsidRPr="00560F80">
        <w:rPr>
          <w:rFonts w:ascii="Calibri" w:hAnsi="Calibri" w:cs="Calibri"/>
          <w:noProof/>
          <w:szCs w:val="24"/>
        </w:rPr>
        <w:t xml:space="preserve">Abbott, E. A. (1884). </w:t>
      </w:r>
      <w:r w:rsidR="00560F80" w:rsidRPr="00560F80">
        <w:rPr>
          <w:rFonts w:ascii="Calibri" w:hAnsi="Calibri" w:cs="Calibri"/>
          <w:i/>
          <w:iCs/>
          <w:noProof/>
          <w:szCs w:val="24"/>
        </w:rPr>
        <w:t>Flatland: A Romance in Multiple Dimensions</w:t>
      </w:r>
      <w:r w:rsidR="00560F80" w:rsidRPr="00560F80">
        <w:rPr>
          <w:rFonts w:ascii="Calibri" w:hAnsi="Calibri" w:cs="Calibri"/>
          <w:noProof/>
          <w:szCs w:val="24"/>
        </w:rPr>
        <w:t>. New York: Dover Thrift.</w:t>
      </w:r>
    </w:p>
    <w:p w14:paraId="75CFCB0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ggleton, J. P., &amp; Brown, M. W. (1999). Episodic memory, amnesia, and the hippocampal-anterior thalamic axis. </w:t>
      </w:r>
      <w:r w:rsidRPr="00560F80">
        <w:rPr>
          <w:rFonts w:ascii="Calibri" w:hAnsi="Calibri" w:cs="Calibri"/>
          <w:i/>
          <w:iCs/>
          <w:noProof/>
          <w:szCs w:val="24"/>
        </w:rPr>
        <w:t>The Behavioral and Brain Sciences</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3), 425-44-89. Retrieved from http://www.ncbi.nlm.nih.gov/pubmed/11301518</w:t>
      </w:r>
    </w:p>
    <w:p w14:paraId="3FADFAA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l-kadi, O. S., &amp; Watson, D. (2008). Texture Analysis of Aggressive and Nonaggressive Lung Tumor CE CT Images, </w:t>
      </w:r>
      <w:r w:rsidRPr="00560F80">
        <w:rPr>
          <w:rFonts w:ascii="Calibri" w:hAnsi="Calibri" w:cs="Calibri"/>
          <w:i/>
          <w:iCs/>
          <w:noProof/>
          <w:szCs w:val="24"/>
        </w:rPr>
        <w:t>55</w:t>
      </w:r>
      <w:r w:rsidRPr="00560F80">
        <w:rPr>
          <w:rFonts w:ascii="Calibri" w:hAnsi="Calibri" w:cs="Calibri"/>
          <w:noProof/>
          <w:szCs w:val="24"/>
        </w:rPr>
        <w:t>(7), 1822–1830. http://doi.org/10.1109/TBME.2008.919735</w:t>
      </w:r>
    </w:p>
    <w:p w14:paraId="1076C55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llen, J. S., Tranel, D., Bruss, J., &amp; Damasio, H. (2006). Correlations between regional brain volumes and memory performance in anoxia. </w:t>
      </w:r>
      <w:r w:rsidRPr="00560F80">
        <w:rPr>
          <w:rFonts w:ascii="Calibri" w:hAnsi="Calibri" w:cs="Calibri"/>
          <w:i/>
          <w:iCs/>
          <w:noProof/>
          <w:szCs w:val="24"/>
        </w:rPr>
        <w:t>Journal of Clinical and Experimental Neuropsychology</w:t>
      </w:r>
      <w:r w:rsidRPr="00560F80">
        <w:rPr>
          <w:rFonts w:ascii="Calibri" w:hAnsi="Calibri" w:cs="Calibri"/>
          <w:noProof/>
          <w:szCs w:val="24"/>
        </w:rPr>
        <w:t xml:space="preserve">, </w:t>
      </w:r>
      <w:r w:rsidRPr="00560F80">
        <w:rPr>
          <w:rFonts w:ascii="Calibri" w:hAnsi="Calibri" w:cs="Calibri"/>
          <w:i/>
          <w:iCs/>
          <w:noProof/>
          <w:szCs w:val="24"/>
        </w:rPr>
        <w:t>28</w:t>
      </w:r>
      <w:r w:rsidRPr="00560F80">
        <w:rPr>
          <w:rFonts w:ascii="Calibri" w:hAnsi="Calibri" w:cs="Calibri"/>
          <w:noProof/>
          <w:szCs w:val="24"/>
        </w:rPr>
        <w:t>(4), 457–476. http://doi.org/10.1080/13803390590949287</w:t>
      </w:r>
    </w:p>
    <w:p w14:paraId="377D9C8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llen, R. J., Vargha-Khadem, F., &amp; Baddeley, A. D. (2014). Item-location binding in working memory: Is it hippocampus-dependent?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59</w:t>
      </w:r>
      <w:r w:rsidRPr="00560F80">
        <w:rPr>
          <w:rFonts w:ascii="Calibri" w:hAnsi="Calibri" w:cs="Calibri"/>
          <w:noProof/>
          <w:szCs w:val="24"/>
        </w:rPr>
        <w:t>(1), 74–84. http://doi.org/10.1016/j.neuropsychologia.2014.04.013</w:t>
      </w:r>
    </w:p>
    <w:p w14:paraId="68EAE5E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560F80">
        <w:rPr>
          <w:rFonts w:ascii="Calibri" w:hAnsi="Calibri" w:cs="Calibri"/>
          <w:i/>
          <w:iCs/>
          <w:noProof/>
          <w:szCs w:val="24"/>
        </w:rPr>
        <w:t>Behavioural Brain Research</w:t>
      </w:r>
      <w:r w:rsidRPr="00560F80">
        <w:rPr>
          <w:rFonts w:ascii="Calibri" w:hAnsi="Calibri" w:cs="Calibri"/>
          <w:noProof/>
          <w:szCs w:val="24"/>
        </w:rPr>
        <w:t xml:space="preserve">, </w:t>
      </w:r>
      <w:r w:rsidRPr="00560F80">
        <w:rPr>
          <w:rFonts w:ascii="Calibri" w:hAnsi="Calibri" w:cs="Calibri"/>
          <w:i/>
          <w:iCs/>
          <w:noProof/>
          <w:szCs w:val="24"/>
        </w:rPr>
        <w:t>132</w:t>
      </w:r>
      <w:r w:rsidRPr="00560F80">
        <w:rPr>
          <w:rFonts w:ascii="Calibri" w:hAnsi="Calibri" w:cs="Calibri"/>
          <w:noProof/>
          <w:szCs w:val="24"/>
        </w:rPr>
        <w:t>(1), 77–84. http://doi.org/10.1016/S0166-4328(01)00399-0</w:t>
      </w:r>
    </w:p>
    <w:p w14:paraId="16826FE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aker, R., Dexter, M., Hardwicke, T. E., Goldstone, A., &amp; Kourtzi, Z. (2014). Learning to predict: Exposure to temporal sequences facilitates prediction of future events. </w:t>
      </w:r>
      <w:r w:rsidRPr="00560F80">
        <w:rPr>
          <w:rFonts w:ascii="Calibri" w:hAnsi="Calibri" w:cs="Calibri"/>
          <w:i/>
          <w:iCs/>
          <w:noProof/>
          <w:szCs w:val="24"/>
        </w:rPr>
        <w:t>Vision Research</w:t>
      </w:r>
      <w:r w:rsidRPr="00560F80">
        <w:rPr>
          <w:rFonts w:ascii="Calibri" w:hAnsi="Calibri" w:cs="Calibri"/>
          <w:noProof/>
          <w:szCs w:val="24"/>
        </w:rPr>
        <w:t xml:space="preserve">, </w:t>
      </w:r>
      <w:r w:rsidRPr="00560F80">
        <w:rPr>
          <w:rFonts w:ascii="Calibri" w:hAnsi="Calibri" w:cs="Calibri"/>
          <w:i/>
          <w:iCs/>
          <w:noProof/>
          <w:szCs w:val="24"/>
        </w:rPr>
        <w:t>99</w:t>
      </w:r>
      <w:r w:rsidRPr="00560F80">
        <w:rPr>
          <w:rFonts w:ascii="Calibri" w:hAnsi="Calibri" w:cs="Calibri"/>
          <w:noProof/>
          <w:szCs w:val="24"/>
        </w:rPr>
        <w:t>, 124–133. http://doi.org/10.1016/j.visres.2013.10.017</w:t>
      </w:r>
    </w:p>
    <w:p w14:paraId="250B2E4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anta Lavenex, P. A., Colombo, F., Ribordy Lambert, F., &amp; Lavenex, P. (2014). The human hippocampus beyond the cognitive map: evidence from a densely amnesic patient. </w:t>
      </w:r>
      <w:r w:rsidRPr="00560F80">
        <w:rPr>
          <w:rFonts w:ascii="Calibri" w:hAnsi="Calibri" w:cs="Calibri"/>
          <w:i/>
          <w:iCs/>
          <w:noProof/>
          <w:szCs w:val="24"/>
        </w:rPr>
        <w:t>Frontiers in Human Neuroscience</w:t>
      </w:r>
      <w:r w:rsidRPr="00560F80">
        <w:rPr>
          <w:rFonts w:ascii="Calibri" w:hAnsi="Calibri" w:cs="Calibri"/>
          <w:noProof/>
          <w:szCs w:val="24"/>
        </w:rPr>
        <w:t xml:space="preserve">, </w:t>
      </w:r>
      <w:r w:rsidRPr="00560F80">
        <w:rPr>
          <w:rFonts w:ascii="Calibri" w:hAnsi="Calibri" w:cs="Calibri"/>
          <w:i/>
          <w:iCs/>
          <w:noProof/>
          <w:szCs w:val="24"/>
        </w:rPr>
        <w:t>8</w:t>
      </w:r>
      <w:r w:rsidRPr="00560F80">
        <w:rPr>
          <w:rFonts w:ascii="Calibri" w:hAnsi="Calibri" w:cs="Calibri"/>
          <w:noProof/>
          <w:szCs w:val="24"/>
        </w:rPr>
        <w:t>. http://doi.org/10.3389/fnhum.2014.00711</w:t>
      </w:r>
    </w:p>
    <w:p w14:paraId="38FC542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28</w:t>
      </w:r>
      <w:r w:rsidRPr="00560F80">
        <w:rPr>
          <w:rFonts w:ascii="Calibri" w:hAnsi="Calibri" w:cs="Calibri"/>
          <w:noProof/>
          <w:szCs w:val="24"/>
        </w:rPr>
        <w:t>(5984), 1412–1415. http://doi.org/10.1126/science.1188160</w:t>
      </w:r>
    </w:p>
    <w:p w14:paraId="43364D7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esi, P. J., &amp; Mckay, N. D. (1991). A Method for Registration of 3-D Shapes 1 Introduction 2 Literature Review. In </w:t>
      </w:r>
      <w:r w:rsidRPr="00560F80">
        <w:rPr>
          <w:rFonts w:ascii="Calibri" w:hAnsi="Calibri" w:cs="Calibri"/>
          <w:i/>
          <w:iCs/>
          <w:noProof/>
          <w:szCs w:val="24"/>
        </w:rPr>
        <w:t>SPIE Vol. 1611 Sensor Fusion IV</w:t>
      </w:r>
      <w:r w:rsidRPr="00560F80">
        <w:rPr>
          <w:rFonts w:ascii="Calibri" w:hAnsi="Calibri" w:cs="Calibri"/>
          <w:noProof/>
          <w:szCs w:val="24"/>
        </w:rPr>
        <w:t xml:space="preserve"> (Vol. 1611, pp. 586–606). http://doi.org/10.1117/12.57955</w:t>
      </w:r>
    </w:p>
    <w:p w14:paraId="15479A0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irch, A., Osborne, M., &amp; Blunsom, P. (2010). Metrics for MT evaluation: evaluating reordering. </w:t>
      </w:r>
      <w:r w:rsidRPr="00560F80">
        <w:rPr>
          <w:rFonts w:ascii="Calibri" w:hAnsi="Calibri" w:cs="Calibri"/>
          <w:i/>
          <w:iCs/>
          <w:noProof/>
          <w:szCs w:val="24"/>
        </w:rPr>
        <w:t>Machine Translation</w:t>
      </w:r>
      <w:r w:rsidRPr="00560F80">
        <w:rPr>
          <w:rFonts w:ascii="Calibri" w:hAnsi="Calibri" w:cs="Calibri"/>
          <w:noProof/>
          <w:szCs w:val="24"/>
        </w:rPr>
        <w:t xml:space="preserve">, </w:t>
      </w:r>
      <w:r w:rsidRPr="00560F80">
        <w:rPr>
          <w:rFonts w:ascii="Calibri" w:hAnsi="Calibri" w:cs="Calibri"/>
          <w:i/>
          <w:iCs/>
          <w:noProof/>
          <w:szCs w:val="24"/>
        </w:rPr>
        <w:t>24</w:t>
      </w:r>
      <w:r w:rsidRPr="00560F80">
        <w:rPr>
          <w:rFonts w:ascii="Calibri" w:hAnsi="Calibri" w:cs="Calibri"/>
          <w:noProof/>
          <w:szCs w:val="24"/>
        </w:rPr>
        <w:t>(1), 15–26. http://doi.org/10.1007/s10590-009-9066-5</w:t>
      </w:r>
    </w:p>
    <w:p w14:paraId="76EC4A9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onham-Carter, O., Steele, J., &amp; Bastola, D. (2014). Alignment-free genetic sequence comparisons: a review of recent approaches by word analysis. </w:t>
      </w:r>
      <w:r w:rsidRPr="00560F80">
        <w:rPr>
          <w:rFonts w:ascii="Calibri" w:hAnsi="Calibri" w:cs="Calibri"/>
          <w:i/>
          <w:iCs/>
          <w:noProof/>
          <w:szCs w:val="24"/>
        </w:rPr>
        <w:t>Briefings in Bioinformatics</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6), 890–905. http://doi.org/10.1093/bib/bbt052</w:t>
      </w:r>
    </w:p>
    <w:p w14:paraId="61F76DF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rodeur, M. B., Guérard, K., &amp; Bouras, M. (2014). Bank of Standardized Stimuli (BOSS) Phase II: 930 New Normative Photos. </w:t>
      </w:r>
      <w:r w:rsidRPr="00560F80">
        <w:rPr>
          <w:rFonts w:ascii="Calibri" w:hAnsi="Calibri" w:cs="Calibri"/>
          <w:i/>
          <w:iCs/>
          <w:noProof/>
          <w:szCs w:val="24"/>
        </w:rPr>
        <w:t>PLoS ONE</w:t>
      </w:r>
      <w:r w:rsidRPr="00560F80">
        <w:rPr>
          <w:rFonts w:ascii="Calibri" w:hAnsi="Calibri" w:cs="Calibri"/>
          <w:noProof/>
          <w:szCs w:val="24"/>
        </w:rPr>
        <w:t xml:space="preserve">, </w:t>
      </w:r>
      <w:r w:rsidRPr="00560F80">
        <w:rPr>
          <w:rFonts w:ascii="Calibri" w:hAnsi="Calibri" w:cs="Calibri"/>
          <w:i/>
          <w:iCs/>
          <w:noProof/>
          <w:szCs w:val="24"/>
        </w:rPr>
        <w:t>9</w:t>
      </w:r>
      <w:r w:rsidRPr="00560F80">
        <w:rPr>
          <w:rFonts w:ascii="Calibri" w:hAnsi="Calibri" w:cs="Calibri"/>
          <w:noProof/>
          <w:szCs w:val="24"/>
        </w:rPr>
        <w:t>(9), e106953. http://doi.org/10.1371/journal.pone.0106953</w:t>
      </w:r>
    </w:p>
    <w:p w14:paraId="6C4232D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Buchanan, T. W. (2005). Emotional Autobiographical Memories in Amnesic Patients with Medial Temporal Lobe Damage.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25</w:t>
      </w:r>
      <w:r w:rsidRPr="00560F80">
        <w:rPr>
          <w:rFonts w:ascii="Calibri" w:hAnsi="Calibri" w:cs="Calibri"/>
          <w:noProof/>
          <w:szCs w:val="24"/>
        </w:rPr>
        <w:t>(12), 3151–3160. http://doi.org/10.1523/JNEUROSCI.4735-04.2005</w:t>
      </w:r>
    </w:p>
    <w:p w14:paraId="42A5059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unsey, M., &amp; Eichenbaum, H. (1993). Critical role of the parahippocampal region for paired-associate learning in rats.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07</w:t>
      </w:r>
      <w:r w:rsidRPr="00560F80">
        <w:rPr>
          <w:rFonts w:ascii="Calibri" w:hAnsi="Calibri" w:cs="Calibri"/>
          <w:noProof/>
          <w:szCs w:val="24"/>
        </w:rPr>
        <w:t>(5), 740–7. http://doi.org/10.1037/0735-7044.107.5.740</w:t>
      </w:r>
    </w:p>
    <w:p w14:paraId="4FD5827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urkard, R., Dell’Amico, M., &amp; Martello, S. (2012). </w:t>
      </w:r>
      <w:r w:rsidRPr="00560F80">
        <w:rPr>
          <w:rFonts w:ascii="Calibri" w:hAnsi="Calibri" w:cs="Calibri"/>
          <w:i/>
          <w:iCs/>
          <w:noProof/>
          <w:szCs w:val="24"/>
        </w:rPr>
        <w:t>Assignment Problems</w:t>
      </w:r>
      <w:r w:rsidRPr="00560F80">
        <w:rPr>
          <w:rFonts w:ascii="Calibri" w:hAnsi="Calibri" w:cs="Calibri"/>
          <w:noProof/>
          <w:szCs w:val="24"/>
        </w:rPr>
        <w:t>. Society for Industrial and Applied Mathematics. http://doi.org/10.1137/1.9781611972238</w:t>
      </w:r>
    </w:p>
    <w:p w14:paraId="4CFC24E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uzsáki, G. (2005). Theta rhythm of navigation: Link between path integration and landmark navigation, episodic and semantic memory.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7), 827–840. http://doi.org/10.1002/hipo.20113</w:t>
      </w:r>
    </w:p>
    <w:p w14:paraId="0020281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arlsson, G. (2009). </w:t>
      </w:r>
      <w:r w:rsidRPr="00560F80">
        <w:rPr>
          <w:rFonts w:ascii="Calibri" w:hAnsi="Calibri" w:cs="Calibri"/>
          <w:i/>
          <w:iCs/>
          <w:noProof/>
          <w:szCs w:val="24"/>
        </w:rPr>
        <w:t>Topology and data</w:t>
      </w:r>
      <w:r w:rsidRPr="00560F80">
        <w:rPr>
          <w:rFonts w:ascii="Calibri" w:hAnsi="Calibri" w:cs="Calibri"/>
          <w:noProof/>
          <w:szCs w:val="24"/>
        </w:rPr>
        <w:t xml:space="preserve">. </w:t>
      </w:r>
      <w:r w:rsidRPr="00560F80">
        <w:rPr>
          <w:rFonts w:ascii="Calibri" w:hAnsi="Calibri" w:cs="Calibri"/>
          <w:i/>
          <w:iCs/>
          <w:noProof/>
          <w:szCs w:val="24"/>
        </w:rPr>
        <w:t>Bulletin of the American Mathematical Society</w:t>
      </w:r>
      <w:r w:rsidRPr="00560F80">
        <w:rPr>
          <w:rFonts w:ascii="Calibri" w:hAnsi="Calibri" w:cs="Calibri"/>
          <w:noProof/>
          <w:szCs w:val="24"/>
        </w:rPr>
        <w:t xml:space="preserve"> (Vol. 46). http://doi.org/10.1090/S0273-0979-09-01249-X</w:t>
      </w:r>
    </w:p>
    <w:p w14:paraId="6CAF4F2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ederberg, J. N. (2001). Chapter 3.12 Similarity Transformations. In </w:t>
      </w:r>
      <w:r w:rsidRPr="00560F80">
        <w:rPr>
          <w:rFonts w:ascii="Calibri" w:hAnsi="Calibri" w:cs="Calibri"/>
          <w:i/>
          <w:iCs/>
          <w:noProof/>
          <w:szCs w:val="24"/>
        </w:rPr>
        <w:t>A Course in Modern Geometries</w:t>
      </w:r>
      <w:r w:rsidRPr="00560F80">
        <w:rPr>
          <w:rFonts w:ascii="Calibri" w:hAnsi="Calibri" w:cs="Calibri"/>
          <w:noProof/>
          <w:szCs w:val="24"/>
        </w:rPr>
        <w:t xml:space="preserve"> (pp. 183–189). Springer.</w:t>
      </w:r>
    </w:p>
    <w:p w14:paraId="1C7C5F9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0</w:t>
      </w:r>
      <w:r w:rsidRPr="00560F80">
        <w:rPr>
          <w:rFonts w:ascii="Calibri" w:hAnsi="Calibri" w:cs="Calibri"/>
          <w:noProof/>
          <w:szCs w:val="24"/>
        </w:rPr>
        <w:t>(October 2016), 1–11. http://doi.org/10.1002/hipo.22727</w:t>
      </w:r>
    </w:p>
    <w:p w14:paraId="6A6CE72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line, A. K., &amp; Dhillon, I. S. (2006). Computation of the Singular Value Decomposition. </w:t>
      </w:r>
      <w:r w:rsidRPr="00560F80">
        <w:rPr>
          <w:rFonts w:ascii="Calibri" w:hAnsi="Calibri" w:cs="Calibri"/>
          <w:i/>
          <w:iCs/>
          <w:noProof/>
          <w:szCs w:val="24"/>
        </w:rPr>
        <w:t>Handbook of Linear Algebra</w:t>
      </w:r>
      <w:r w:rsidRPr="00560F80">
        <w:rPr>
          <w:rFonts w:ascii="Calibri" w:hAnsi="Calibri" w:cs="Calibri"/>
          <w:noProof/>
          <w:szCs w:val="24"/>
        </w:rPr>
        <w:t>, 1–14. http://doi.org/10.1007/BF02251248</w:t>
      </w:r>
    </w:p>
    <w:p w14:paraId="6EED545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lose, C. F. (1902). Map Projections. </w:t>
      </w:r>
      <w:r w:rsidRPr="00560F80">
        <w:rPr>
          <w:rFonts w:ascii="Calibri" w:hAnsi="Calibri" w:cs="Calibri"/>
          <w:i/>
          <w:iCs/>
          <w:noProof/>
          <w:szCs w:val="24"/>
        </w:rPr>
        <w:t>The Geographical Journal</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1), 78. http://doi.org/10.2307/1774978</w:t>
      </w:r>
    </w:p>
    <w:p w14:paraId="21CA0AF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hen, N. J., &amp; Banich, M. T. (2003). Memory. In </w:t>
      </w:r>
      <w:r w:rsidRPr="00560F80">
        <w:rPr>
          <w:rFonts w:ascii="Calibri" w:hAnsi="Calibri" w:cs="Calibri"/>
          <w:i/>
          <w:iCs/>
          <w:noProof/>
          <w:szCs w:val="24"/>
        </w:rPr>
        <w:t>Cognitive Neuroscience and Neuropsychology</w:t>
      </w:r>
      <w:r w:rsidRPr="00560F80">
        <w:rPr>
          <w:rFonts w:ascii="Calibri" w:hAnsi="Calibri" w:cs="Calibri"/>
          <w:noProof/>
          <w:szCs w:val="24"/>
        </w:rPr>
        <w:t xml:space="preserve"> (2nd ed., pp. 322–364). Boston: Houghton-Mifflin.</w:t>
      </w:r>
    </w:p>
    <w:p w14:paraId="5F1277F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hen, N. J., &amp; Eichenbaum, H. (1991). The theory that wouldn’t die: a critical look at the spatial mapping theory of hippocampal function.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3), 265–268. http://doi.org/10.1002/hipo.450010312</w:t>
      </w:r>
    </w:p>
    <w:p w14:paraId="62915CA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hen, N. J., &amp; Eichenbaum, H. (1993). </w:t>
      </w:r>
      <w:r w:rsidRPr="00560F80">
        <w:rPr>
          <w:rFonts w:ascii="Calibri" w:hAnsi="Calibri" w:cs="Calibri"/>
          <w:i/>
          <w:iCs/>
          <w:noProof/>
          <w:szCs w:val="24"/>
        </w:rPr>
        <w:t>Memory, Amnesia, and the Hippocampal System.</w:t>
      </w:r>
      <w:r w:rsidRPr="00560F80">
        <w:rPr>
          <w:rFonts w:ascii="Calibri" w:hAnsi="Calibri" w:cs="Calibri"/>
          <w:noProof/>
          <w:szCs w:val="24"/>
        </w:rPr>
        <w:t xml:space="preserve"> Cambridge: MIT Press.</w:t>
      </w:r>
    </w:p>
    <w:p w14:paraId="7D9D552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ronel, J. C., Duff, M. C., Warren, D. E., Federmeier, K. D., Gonsalves, B. D., Tranel, D., &amp; Cohen, N. J. (2012). Remembering and voting: Theory and evidence from amnesic patients. </w:t>
      </w:r>
      <w:r w:rsidRPr="00560F80">
        <w:rPr>
          <w:rFonts w:ascii="Calibri" w:hAnsi="Calibri" w:cs="Calibri"/>
          <w:i/>
          <w:iCs/>
          <w:noProof/>
          <w:szCs w:val="24"/>
        </w:rPr>
        <w:t>American Journal of Political Science</w:t>
      </w:r>
      <w:r w:rsidRPr="00560F80">
        <w:rPr>
          <w:rFonts w:ascii="Calibri" w:hAnsi="Calibri" w:cs="Calibri"/>
          <w:noProof/>
          <w:szCs w:val="24"/>
        </w:rPr>
        <w:t xml:space="preserve">, </w:t>
      </w:r>
      <w:r w:rsidRPr="00560F80">
        <w:rPr>
          <w:rFonts w:ascii="Calibri" w:hAnsi="Calibri" w:cs="Calibri"/>
          <w:i/>
          <w:iCs/>
          <w:noProof/>
          <w:szCs w:val="24"/>
        </w:rPr>
        <w:t>56</w:t>
      </w:r>
      <w:r w:rsidRPr="00560F80">
        <w:rPr>
          <w:rFonts w:ascii="Calibri" w:hAnsi="Calibri" w:cs="Calibri"/>
          <w:noProof/>
          <w:szCs w:val="24"/>
        </w:rPr>
        <w:t>(4), 837–848. http://doi.org/10.1111/j.1540-5907.2012.00608.x</w:t>
      </w:r>
    </w:p>
    <w:p w14:paraId="17D8A01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rsi, P. M. (1972). </w:t>
      </w:r>
      <w:r w:rsidRPr="00560F80">
        <w:rPr>
          <w:rFonts w:ascii="Calibri" w:hAnsi="Calibri" w:cs="Calibri"/>
          <w:i/>
          <w:iCs/>
          <w:noProof/>
          <w:szCs w:val="24"/>
        </w:rPr>
        <w:t>Human Memory and the Medial Temporal Region of the Brain</w:t>
      </w:r>
      <w:r w:rsidRPr="00560F80">
        <w:rPr>
          <w:rFonts w:ascii="Calibri" w:hAnsi="Calibri" w:cs="Calibri"/>
          <w:noProof/>
          <w:szCs w:val="24"/>
        </w:rPr>
        <w:t>. McGill University.</w:t>
      </w:r>
    </w:p>
    <w:p w14:paraId="6C838EE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xeter, H. S. M. (Harold S. M. (1998). </w:t>
      </w:r>
      <w:r w:rsidRPr="00560F80">
        <w:rPr>
          <w:rFonts w:ascii="Calibri" w:hAnsi="Calibri" w:cs="Calibri"/>
          <w:i/>
          <w:iCs/>
          <w:noProof/>
          <w:szCs w:val="24"/>
        </w:rPr>
        <w:t>Non-Euclidean geometry</w:t>
      </w:r>
      <w:r w:rsidRPr="00560F80">
        <w:rPr>
          <w:rFonts w:ascii="Calibri" w:hAnsi="Calibri" w:cs="Calibri"/>
          <w:noProof/>
          <w:szCs w:val="24"/>
        </w:rPr>
        <w:t>.</w:t>
      </w:r>
    </w:p>
    <w:p w14:paraId="0E0E960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amasio, A. R. (1989). The Brain Binds Entities and Events by Multiregional Activation from Convergence Zones. </w:t>
      </w:r>
      <w:r w:rsidRPr="00560F80">
        <w:rPr>
          <w:rFonts w:ascii="Calibri" w:hAnsi="Calibri" w:cs="Calibri"/>
          <w:i/>
          <w:iCs/>
          <w:noProof/>
          <w:szCs w:val="24"/>
        </w:rPr>
        <w:t>Neural Computation</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1), 123–132. http://doi.org/10.1162/neco.1989.1.1.123</w:t>
      </w:r>
    </w:p>
    <w:p w14:paraId="609F520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560F80">
        <w:rPr>
          <w:rFonts w:ascii="Calibri" w:hAnsi="Calibri" w:cs="Calibri"/>
          <w:i/>
          <w:iCs/>
          <w:noProof/>
          <w:szCs w:val="24"/>
        </w:rPr>
        <w:t>Cerebral Cortex</w:t>
      </w:r>
      <w:r w:rsidRPr="00560F80">
        <w:rPr>
          <w:rFonts w:ascii="Calibri" w:hAnsi="Calibri" w:cs="Calibri"/>
          <w:noProof/>
          <w:szCs w:val="24"/>
        </w:rPr>
        <w:t xml:space="preserve">, </w:t>
      </w:r>
      <w:r w:rsidRPr="00560F80">
        <w:rPr>
          <w:rFonts w:ascii="Calibri" w:hAnsi="Calibri" w:cs="Calibri"/>
          <w:i/>
          <w:iCs/>
          <w:noProof/>
          <w:szCs w:val="24"/>
        </w:rPr>
        <w:t>25</w:t>
      </w:r>
      <w:r w:rsidRPr="00560F80">
        <w:rPr>
          <w:rFonts w:ascii="Calibri" w:hAnsi="Calibri" w:cs="Calibri"/>
          <w:noProof/>
          <w:szCs w:val="24"/>
        </w:rPr>
        <w:t>(9), 3122–3131. http://doi.org/10.1093/cercor/bhu107</w:t>
      </w:r>
    </w:p>
    <w:p w14:paraId="5B1BBB0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Davachi, L., &amp; DuBrow, S. (2015). How the hippocampus preserves order: the role of prediction and context.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2), 92–99. http://doi.org/10.1016/j.tics.2014.12.004</w:t>
      </w:r>
    </w:p>
    <w:p w14:paraId="51E3C50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avis, C. P., Franklin, L. M., Johnson, G. S., &amp; Schrott, L. M. (2010). Prenatal oxycodone exposure impairs spatial learning and/or memory in rats. </w:t>
      </w:r>
      <w:r w:rsidRPr="00560F80">
        <w:rPr>
          <w:rFonts w:ascii="Calibri" w:hAnsi="Calibri" w:cs="Calibri"/>
          <w:i/>
          <w:iCs/>
          <w:noProof/>
          <w:szCs w:val="24"/>
        </w:rPr>
        <w:t>Behavioural Brain Research</w:t>
      </w:r>
      <w:r w:rsidRPr="00560F80">
        <w:rPr>
          <w:rFonts w:ascii="Calibri" w:hAnsi="Calibri" w:cs="Calibri"/>
          <w:noProof/>
          <w:szCs w:val="24"/>
        </w:rPr>
        <w:t xml:space="preserve">, </w:t>
      </w:r>
      <w:r w:rsidRPr="00560F80">
        <w:rPr>
          <w:rFonts w:ascii="Calibri" w:hAnsi="Calibri" w:cs="Calibri"/>
          <w:i/>
          <w:iCs/>
          <w:noProof/>
          <w:szCs w:val="24"/>
        </w:rPr>
        <w:t>212</w:t>
      </w:r>
      <w:r w:rsidRPr="00560F80">
        <w:rPr>
          <w:rFonts w:ascii="Calibri" w:hAnsi="Calibri" w:cs="Calibri"/>
          <w:noProof/>
          <w:szCs w:val="24"/>
        </w:rPr>
        <w:t>(1), 27–34. http://doi.org/10.1016/j.bbr.2010.03.022</w:t>
      </w:r>
    </w:p>
    <w:p w14:paraId="2A0984B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ede, A. J. O., Frascino, J. C., Wixted, J. T., &amp; Squire, L. R. (2016). Learning and remembering real-world events after medial temporal lobe damage. </w:t>
      </w:r>
      <w:r w:rsidRPr="00560F80">
        <w:rPr>
          <w:rFonts w:ascii="Calibri" w:hAnsi="Calibri" w:cs="Calibri"/>
          <w:i/>
          <w:iCs/>
          <w:noProof/>
          <w:szCs w:val="24"/>
        </w:rPr>
        <w:t>Proceedings of the National Academy of Sciences</w:t>
      </w:r>
      <w:r w:rsidRPr="00560F80">
        <w:rPr>
          <w:rFonts w:ascii="Calibri" w:hAnsi="Calibri" w:cs="Calibri"/>
          <w:noProof/>
          <w:szCs w:val="24"/>
        </w:rPr>
        <w:t xml:space="preserve">, </w:t>
      </w:r>
      <w:r w:rsidRPr="00560F80">
        <w:rPr>
          <w:rFonts w:ascii="Calibri" w:hAnsi="Calibri" w:cs="Calibri"/>
          <w:i/>
          <w:iCs/>
          <w:noProof/>
          <w:szCs w:val="24"/>
        </w:rPr>
        <w:t>113</w:t>
      </w:r>
      <w:r w:rsidRPr="00560F80">
        <w:rPr>
          <w:rFonts w:ascii="Calibri" w:hAnsi="Calibri" w:cs="Calibri"/>
          <w:noProof/>
          <w:szCs w:val="24"/>
        </w:rPr>
        <w:t>(47), 13480–13485. http://doi.org/10.1073/pnas.1617025113</w:t>
      </w:r>
    </w:p>
    <w:p w14:paraId="4A343F2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inu, L. P., &amp; Ionescu, R. (2012). An Efficient Rank Based Approach for Closest String and Closest Substring. </w:t>
      </w:r>
      <w:r w:rsidRPr="00560F80">
        <w:rPr>
          <w:rFonts w:ascii="Calibri" w:hAnsi="Calibri" w:cs="Calibri"/>
          <w:i/>
          <w:iCs/>
          <w:noProof/>
          <w:szCs w:val="24"/>
        </w:rPr>
        <w:t>PLoS ONE</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6), e37576. http://doi.org/10.1371/journal.pone.0037576</w:t>
      </w:r>
    </w:p>
    <w:p w14:paraId="5167DEF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Brow, S., &amp; Davachi, L. (2013). The influence of context boundaries on memory for the sequential order of events. </w:t>
      </w:r>
      <w:r w:rsidRPr="00560F80">
        <w:rPr>
          <w:rFonts w:ascii="Calibri" w:hAnsi="Calibri" w:cs="Calibri"/>
          <w:i/>
          <w:iCs/>
          <w:noProof/>
          <w:szCs w:val="24"/>
        </w:rPr>
        <w:t>Journal of Experimental Psychology. General</w:t>
      </w:r>
      <w:r w:rsidRPr="00560F80">
        <w:rPr>
          <w:rFonts w:ascii="Calibri" w:hAnsi="Calibri" w:cs="Calibri"/>
          <w:noProof/>
          <w:szCs w:val="24"/>
        </w:rPr>
        <w:t xml:space="preserve">, </w:t>
      </w:r>
      <w:r w:rsidRPr="00560F80">
        <w:rPr>
          <w:rFonts w:ascii="Calibri" w:hAnsi="Calibri" w:cs="Calibri"/>
          <w:i/>
          <w:iCs/>
          <w:noProof/>
          <w:szCs w:val="24"/>
        </w:rPr>
        <w:t>142</w:t>
      </w:r>
      <w:r w:rsidRPr="00560F80">
        <w:rPr>
          <w:rFonts w:ascii="Calibri" w:hAnsi="Calibri" w:cs="Calibri"/>
          <w:noProof/>
          <w:szCs w:val="24"/>
        </w:rPr>
        <w:t>(4), 1277–86. http://doi.org/10.1037/a0034024</w:t>
      </w:r>
    </w:p>
    <w:p w14:paraId="18E15FC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Brow, S., &amp; Davachi, L. (2016). Temporal binding within and across events. </w:t>
      </w:r>
      <w:r w:rsidRPr="00560F80">
        <w:rPr>
          <w:rFonts w:ascii="Calibri" w:hAnsi="Calibri" w:cs="Calibri"/>
          <w:i/>
          <w:iCs/>
          <w:noProof/>
          <w:szCs w:val="24"/>
        </w:rPr>
        <w:t>Neurobiology of Learning and Memory</w:t>
      </w:r>
      <w:r w:rsidRPr="00560F80">
        <w:rPr>
          <w:rFonts w:ascii="Calibri" w:hAnsi="Calibri" w:cs="Calibri"/>
          <w:noProof/>
          <w:szCs w:val="24"/>
        </w:rPr>
        <w:t xml:space="preserve">, </w:t>
      </w:r>
      <w:r w:rsidRPr="00560F80">
        <w:rPr>
          <w:rFonts w:ascii="Calibri" w:hAnsi="Calibri" w:cs="Calibri"/>
          <w:i/>
          <w:iCs/>
          <w:noProof/>
          <w:szCs w:val="24"/>
        </w:rPr>
        <w:t>134</w:t>
      </w:r>
      <w:r w:rsidRPr="00560F80">
        <w:rPr>
          <w:rFonts w:ascii="Calibri" w:hAnsi="Calibri" w:cs="Calibri"/>
          <w:noProof/>
          <w:szCs w:val="24"/>
        </w:rPr>
        <w:t>, 107–114. http://doi.org/10.1016/j.nlm.2016.07.011</w:t>
      </w:r>
    </w:p>
    <w:p w14:paraId="1923478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chowski, A. T., Shivashankaraiah, V., Rawls, T., Gramopadhye, A. K., Melloy, B. J., &amp; Kanki, B. (2000). Binocular eye tracking in virtual reality for inspection training. In </w:t>
      </w:r>
      <w:r w:rsidRPr="00560F80">
        <w:rPr>
          <w:rFonts w:ascii="Calibri" w:hAnsi="Calibri" w:cs="Calibri"/>
          <w:i/>
          <w:iCs/>
          <w:noProof/>
          <w:szCs w:val="24"/>
        </w:rPr>
        <w:t>Proceedings of the symposium on Eye tracking research &amp; applications - ETRA ’00</w:t>
      </w:r>
      <w:r w:rsidRPr="00560F80">
        <w:rPr>
          <w:rFonts w:ascii="Calibri" w:hAnsi="Calibri" w:cs="Calibri"/>
          <w:noProof/>
          <w:szCs w:val="24"/>
        </w:rPr>
        <w:t xml:space="preserve"> (pp. 89–96). New York, New York, USA: ACM Press. http://doi.org/10.1145/355017.355031</w:t>
      </w:r>
    </w:p>
    <w:p w14:paraId="797BECC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dchenko, P. (2010). </w:t>
      </w:r>
      <w:r w:rsidRPr="00560F80">
        <w:rPr>
          <w:rFonts w:ascii="Calibri" w:hAnsi="Calibri" w:cs="Calibri"/>
          <w:i/>
          <w:iCs/>
          <w:noProof/>
          <w:szCs w:val="24"/>
        </w:rPr>
        <w:t>Why People Get Lost : The Psychology and Neuroscience of Spatial Cognition Abstract and Keywords Taxonomies of wayfinding</w:t>
      </w:r>
      <w:r w:rsidRPr="00560F80">
        <w:rPr>
          <w:rFonts w:ascii="Calibri" w:hAnsi="Calibri" w:cs="Calibri"/>
          <w:noProof/>
          <w:szCs w:val="24"/>
        </w:rPr>
        <w:t>. http://doi.org/10.1093/acprof</w:t>
      </w:r>
    </w:p>
    <w:p w14:paraId="22371C8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04). Hippocampus: Cognitive processes and neural representations that underlie declarative memory.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44</w:t>
      </w:r>
      <w:r w:rsidRPr="00560F80">
        <w:rPr>
          <w:rFonts w:ascii="Calibri" w:hAnsi="Calibri" w:cs="Calibri"/>
          <w:noProof/>
          <w:szCs w:val="24"/>
        </w:rPr>
        <w:t>(1), 109–120. http://doi.org/10.1016/j.neuron.2004.08.028</w:t>
      </w:r>
    </w:p>
    <w:p w14:paraId="374E54A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3). Memory on time.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2), 88. http://doi.org/10.1016/j.tics.2012.12.007</w:t>
      </w:r>
    </w:p>
    <w:p w14:paraId="5312CDA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4). Time cells in the hippocampus: a new dimension for mapping memories. </w:t>
      </w:r>
      <w:r w:rsidRPr="00560F80">
        <w:rPr>
          <w:rFonts w:ascii="Calibri" w:hAnsi="Calibri" w:cs="Calibri"/>
          <w:i/>
          <w:iCs/>
          <w:noProof/>
          <w:szCs w:val="24"/>
        </w:rPr>
        <w:t>Nature Reviews. Neuroscience</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11), 732–44. http://doi.org/10.1038/nrn3827</w:t>
      </w:r>
    </w:p>
    <w:p w14:paraId="13678B7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5). The Hippocampus as a Cognitive Map ... of Social Space.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7</w:t>
      </w:r>
      <w:r w:rsidRPr="00560F80">
        <w:rPr>
          <w:rFonts w:ascii="Calibri" w:hAnsi="Calibri" w:cs="Calibri"/>
          <w:noProof/>
          <w:szCs w:val="24"/>
        </w:rPr>
        <w:t>(1), 9–11. http://doi.org/10.1016/j.neuron.2015.06.013</w:t>
      </w:r>
    </w:p>
    <w:p w14:paraId="065DC58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6). Memory: Organization and Control. </w:t>
      </w:r>
      <w:r w:rsidRPr="00560F80">
        <w:rPr>
          <w:rFonts w:ascii="Calibri" w:hAnsi="Calibri" w:cs="Calibri"/>
          <w:i/>
          <w:iCs/>
          <w:noProof/>
          <w:szCs w:val="24"/>
        </w:rPr>
        <w:t>Annual Review of Psychology</w:t>
      </w:r>
      <w:r w:rsidRPr="00560F80">
        <w:rPr>
          <w:rFonts w:ascii="Calibri" w:hAnsi="Calibri" w:cs="Calibri"/>
          <w:noProof/>
          <w:szCs w:val="24"/>
        </w:rPr>
        <w:t>, (September), 1–27. http://doi.org/10.1146/annurev-psych-010416-044131</w:t>
      </w:r>
    </w:p>
    <w:p w14:paraId="56704E9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7a). Barlow versus Hebb: When is it time to abandon the notion of feature detectors and adopt the cell assembly as the unit of cognition? </w:t>
      </w:r>
      <w:r w:rsidRPr="00560F80">
        <w:rPr>
          <w:rFonts w:ascii="Calibri" w:hAnsi="Calibri" w:cs="Calibri"/>
          <w:i/>
          <w:iCs/>
          <w:noProof/>
          <w:szCs w:val="24"/>
        </w:rPr>
        <w:t>Neuroscience Letters</w:t>
      </w:r>
      <w:r w:rsidRPr="00560F80">
        <w:rPr>
          <w:rFonts w:ascii="Calibri" w:hAnsi="Calibri" w:cs="Calibri"/>
          <w:noProof/>
          <w:szCs w:val="24"/>
        </w:rPr>
        <w:t>. http://doi.org/10.1016/j.neulet.2017.04.006</w:t>
      </w:r>
    </w:p>
    <w:p w14:paraId="2D84FD8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7b). The role of the hippocampus in navigation is memory. </w:t>
      </w:r>
      <w:r w:rsidRPr="00560F80">
        <w:rPr>
          <w:rFonts w:ascii="Calibri" w:hAnsi="Calibri" w:cs="Calibri"/>
          <w:i/>
          <w:iCs/>
          <w:noProof/>
          <w:szCs w:val="24"/>
        </w:rPr>
        <w:t>Journal of Neurophysiology</w:t>
      </w:r>
      <w:r w:rsidRPr="00560F80">
        <w:rPr>
          <w:rFonts w:ascii="Calibri" w:hAnsi="Calibri" w:cs="Calibri"/>
          <w:noProof/>
          <w:szCs w:val="24"/>
        </w:rPr>
        <w:t xml:space="preserve">, </w:t>
      </w:r>
      <w:r w:rsidRPr="00560F80">
        <w:rPr>
          <w:rFonts w:ascii="Calibri" w:hAnsi="Calibri" w:cs="Calibri"/>
          <w:i/>
          <w:iCs/>
          <w:noProof/>
          <w:szCs w:val="24"/>
        </w:rPr>
        <w:t>117</w:t>
      </w:r>
      <w:r w:rsidRPr="00560F80">
        <w:rPr>
          <w:rFonts w:ascii="Calibri" w:hAnsi="Calibri" w:cs="Calibri"/>
          <w:noProof/>
          <w:szCs w:val="24"/>
        </w:rPr>
        <w:t>(4), 1785–1796. http://doi.org/10.1152/jn.00005.2017</w:t>
      </w:r>
    </w:p>
    <w:p w14:paraId="61FF271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7c). Time (and space) in the hippocampus. </w:t>
      </w:r>
      <w:r w:rsidRPr="00560F80">
        <w:rPr>
          <w:rFonts w:ascii="Calibri" w:hAnsi="Calibri" w:cs="Calibri"/>
          <w:i/>
          <w:iCs/>
          <w:noProof/>
          <w:szCs w:val="24"/>
        </w:rPr>
        <w:t>Current Opinion in Behavioral Sciences</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 65–70. http://doi.org/10.1016/j.cobeha.2017.06.010</w:t>
      </w:r>
    </w:p>
    <w:p w14:paraId="148B91A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Eichenbaum, H., &amp; Cohen, N. J. (2001). </w:t>
      </w:r>
      <w:r w:rsidRPr="00560F80">
        <w:rPr>
          <w:rFonts w:ascii="Calibri" w:hAnsi="Calibri" w:cs="Calibri"/>
          <w:i/>
          <w:iCs/>
          <w:noProof/>
          <w:szCs w:val="24"/>
        </w:rPr>
        <w:t>From Conditioning to Conscious Recollection: Memory Systems of the Brain</w:t>
      </w:r>
      <w:r w:rsidRPr="00560F80">
        <w:rPr>
          <w:rFonts w:ascii="Calibri" w:hAnsi="Calibri" w:cs="Calibri"/>
          <w:noProof/>
          <w:szCs w:val="24"/>
        </w:rPr>
        <w:t>. New York: Oxford University Press.</w:t>
      </w:r>
    </w:p>
    <w:p w14:paraId="495F3D2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Dudchenko, P., Wood, E., Shapiro, M., &amp; Tanila, H. (1999). The Hippocampus, Memory, Review and Place Cells: Is It Spatial Memory or a Memory Space?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23</w:t>
      </w:r>
      <w:r w:rsidRPr="00560F80">
        <w:rPr>
          <w:rFonts w:ascii="Calibri" w:hAnsi="Calibri" w:cs="Calibri"/>
          <w:noProof/>
          <w:szCs w:val="24"/>
        </w:rPr>
        <w:t>, 209–226. http://doi.org/10.1016/S0896-6273(00)80773-4</w:t>
      </w:r>
    </w:p>
    <w:p w14:paraId="65BB108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amp; Fortin, N. J. (2009). The neurobiology of memory based predictions. </w:t>
      </w:r>
      <w:r w:rsidRPr="00560F80">
        <w:rPr>
          <w:rFonts w:ascii="Calibri" w:hAnsi="Calibri" w:cs="Calibri"/>
          <w:i/>
          <w:iCs/>
          <w:noProof/>
          <w:szCs w:val="24"/>
        </w:rPr>
        <w:t>Philosophical Transactions of the Royal Society B: Biological Sciences</w:t>
      </w:r>
      <w:r w:rsidRPr="00560F80">
        <w:rPr>
          <w:rFonts w:ascii="Calibri" w:hAnsi="Calibri" w:cs="Calibri"/>
          <w:noProof/>
          <w:szCs w:val="24"/>
        </w:rPr>
        <w:t xml:space="preserve">, </w:t>
      </w:r>
      <w:r w:rsidRPr="00560F80">
        <w:rPr>
          <w:rFonts w:ascii="Calibri" w:hAnsi="Calibri" w:cs="Calibri"/>
          <w:i/>
          <w:iCs/>
          <w:noProof/>
          <w:szCs w:val="24"/>
        </w:rPr>
        <w:t>364</w:t>
      </w:r>
      <w:r w:rsidRPr="00560F80">
        <w:rPr>
          <w:rFonts w:ascii="Calibri" w:hAnsi="Calibri" w:cs="Calibri"/>
          <w:noProof/>
          <w:szCs w:val="24"/>
        </w:rPr>
        <w:t>(1521), 1183–1191. http://doi.org/10.1098/rstb.2008.0306</w:t>
      </w:r>
    </w:p>
    <w:p w14:paraId="5476372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kstrom, A. D., Huffman, D. J., &amp; Starrett, M. (2017). Interacting networks of brain regions underlie human spatial navigation: a review and novel synthesis of the literature. </w:t>
      </w:r>
      <w:r w:rsidRPr="00560F80">
        <w:rPr>
          <w:rFonts w:ascii="Calibri" w:hAnsi="Calibri" w:cs="Calibri"/>
          <w:i/>
          <w:iCs/>
          <w:noProof/>
          <w:szCs w:val="24"/>
        </w:rPr>
        <w:t>Journal of Neurophysiology</w:t>
      </w:r>
      <w:r w:rsidRPr="00560F80">
        <w:rPr>
          <w:rFonts w:ascii="Calibri" w:hAnsi="Calibri" w:cs="Calibri"/>
          <w:noProof/>
          <w:szCs w:val="24"/>
        </w:rPr>
        <w:t xml:space="preserve">, </w:t>
      </w:r>
      <w:r w:rsidRPr="00560F80">
        <w:rPr>
          <w:rFonts w:ascii="Calibri" w:hAnsi="Calibri" w:cs="Calibri"/>
          <w:i/>
          <w:iCs/>
          <w:noProof/>
          <w:szCs w:val="24"/>
        </w:rPr>
        <w:t>118</w:t>
      </w:r>
      <w:r w:rsidRPr="00560F80">
        <w:rPr>
          <w:rFonts w:ascii="Calibri" w:hAnsi="Calibri" w:cs="Calibri"/>
          <w:noProof/>
          <w:szCs w:val="24"/>
        </w:rPr>
        <w:t>(6), 3328–3344. http://doi.org/10.1152/jn.00531.2017</w:t>
      </w:r>
    </w:p>
    <w:p w14:paraId="562EB5C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kstrom, A. D., &amp; Ranganath, C. (2017). Space, time, and episodic memory: The hippocampus is all over the cognitive map.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93052</w:t>
      </w:r>
      <w:r w:rsidRPr="00560F80">
        <w:rPr>
          <w:rFonts w:ascii="Calibri" w:hAnsi="Calibri" w:cs="Calibri"/>
          <w:noProof/>
          <w:szCs w:val="24"/>
        </w:rPr>
        <w:t>, 1–16. http://doi.org/10.1002/hipo.22750</w:t>
      </w:r>
    </w:p>
    <w:p w14:paraId="5900484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pstein, R. A. (2014). Neural Systems for Visual Scene Recognition. </w:t>
      </w:r>
      <w:r w:rsidRPr="00560F80">
        <w:rPr>
          <w:rFonts w:ascii="Calibri" w:hAnsi="Calibri" w:cs="Calibri"/>
          <w:i/>
          <w:iCs/>
          <w:noProof/>
          <w:szCs w:val="24"/>
        </w:rPr>
        <w:t>Scene Vision</w:t>
      </w:r>
      <w:r w:rsidRPr="00560F80">
        <w:rPr>
          <w:rFonts w:ascii="Calibri" w:hAnsi="Calibri" w:cs="Calibri"/>
          <w:noProof/>
          <w:szCs w:val="24"/>
        </w:rPr>
        <w:t>, 105–134. http://doi.org/10.7551/mitpress/9780262027854.001.0001</w:t>
      </w:r>
    </w:p>
    <w:p w14:paraId="7AE142A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1</w:t>
      </w:r>
      <w:r w:rsidRPr="00560F80">
        <w:rPr>
          <w:rFonts w:ascii="Calibri" w:hAnsi="Calibri" w:cs="Calibri"/>
          <w:noProof/>
          <w:szCs w:val="24"/>
        </w:rPr>
        <w:t>(5), 1179–1189. http://doi.org/10.1016/j.neuron.2014.01.042</w:t>
      </w:r>
    </w:p>
    <w:p w14:paraId="2EC6D45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Fortin, N. J., Agster, K. L., &amp; Eichenbaum, H. B. (2002). Critical role of the hippocampus in memory for sequences of events. </w:t>
      </w:r>
      <w:r w:rsidRPr="00560F80">
        <w:rPr>
          <w:rFonts w:ascii="Calibri" w:hAnsi="Calibri" w:cs="Calibri"/>
          <w:i/>
          <w:iCs/>
          <w:noProof/>
          <w:szCs w:val="24"/>
        </w:rPr>
        <w:t>Nature Neuroscience</w:t>
      </w:r>
      <w:r w:rsidRPr="00560F80">
        <w:rPr>
          <w:rFonts w:ascii="Calibri" w:hAnsi="Calibri" w:cs="Calibri"/>
          <w:noProof/>
          <w:szCs w:val="24"/>
        </w:rPr>
        <w:t xml:space="preserve">, </w:t>
      </w:r>
      <w:r w:rsidRPr="00560F80">
        <w:rPr>
          <w:rFonts w:ascii="Calibri" w:hAnsi="Calibri" w:cs="Calibri"/>
          <w:i/>
          <w:iCs/>
          <w:noProof/>
          <w:szCs w:val="24"/>
        </w:rPr>
        <w:t>5</w:t>
      </w:r>
      <w:r w:rsidRPr="00560F80">
        <w:rPr>
          <w:rFonts w:ascii="Calibri" w:hAnsi="Calibri" w:cs="Calibri"/>
          <w:noProof/>
          <w:szCs w:val="24"/>
        </w:rPr>
        <w:t>(5), 458–462. http://doi.org/10.1038/nn834</w:t>
      </w:r>
    </w:p>
    <w:p w14:paraId="1CCDC99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Franz, M. O., &amp; Mallot, H. A. (2000). Biomimetic robot navigation. </w:t>
      </w:r>
      <w:r w:rsidRPr="00560F80">
        <w:rPr>
          <w:rFonts w:ascii="Calibri" w:hAnsi="Calibri" w:cs="Calibri"/>
          <w:i/>
          <w:iCs/>
          <w:noProof/>
          <w:szCs w:val="24"/>
        </w:rPr>
        <w:t>Robotics and Autonomous Systems</w:t>
      </w:r>
      <w:r w:rsidRPr="00560F80">
        <w:rPr>
          <w:rFonts w:ascii="Calibri" w:hAnsi="Calibri" w:cs="Calibri"/>
          <w:noProof/>
          <w:szCs w:val="24"/>
        </w:rPr>
        <w:t xml:space="preserve">, </w:t>
      </w:r>
      <w:r w:rsidRPr="00560F80">
        <w:rPr>
          <w:rFonts w:ascii="Calibri" w:hAnsi="Calibri" w:cs="Calibri"/>
          <w:i/>
          <w:iCs/>
          <w:noProof/>
          <w:szCs w:val="24"/>
        </w:rPr>
        <w:t>30</w:t>
      </w:r>
      <w:r w:rsidRPr="00560F80">
        <w:rPr>
          <w:rFonts w:ascii="Calibri" w:hAnsi="Calibri" w:cs="Calibri"/>
          <w:noProof/>
          <w:szCs w:val="24"/>
        </w:rPr>
        <w:t>(1–2), 133–153. http://doi.org/10.1016/S0921-8890(99)00069-X</w:t>
      </w:r>
    </w:p>
    <w:p w14:paraId="1DBB0BC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llistel, C. R. (1990). </w:t>
      </w:r>
      <w:r w:rsidRPr="00560F80">
        <w:rPr>
          <w:rFonts w:ascii="Calibri" w:hAnsi="Calibri" w:cs="Calibri"/>
          <w:i/>
          <w:iCs/>
          <w:noProof/>
          <w:szCs w:val="24"/>
        </w:rPr>
        <w:t>The organization of learning</w:t>
      </w:r>
      <w:r w:rsidRPr="00560F80">
        <w:rPr>
          <w:rFonts w:ascii="Calibri" w:hAnsi="Calibri" w:cs="Calibri"/>
          <w:noProof/>
          <w:szCs w:val="24"/>
        </w:rPr>
        <w:t xml:space="preserve">. </w:t>
      </w:r>
      <w:r w:rsidRPr="00560F80">
        <w:rPr>
          <w:rFonts w:ascii="Calibri" w:hAnsi="Calibri" w:cs="Calibri"/>
          <w:i/>
          <w:iCs/>
          <w:noProof/>
          <w:szCs w:val="24"/>
        </w:rPr>
        <w:t>MIT Press series in learning, development, and conceptual change</w:t>
      </w:r>
      <w:r w:rsidRPr="00560F80">
        <w:rPr>
          <w:rFonts w:ascii="Calibri" w:hAnsi="Calibri" w:cs="Calibri"/>
          <w:noProof/>
          <w:szCs w:val="24"/>
        </w:rPr>
        <w:t>.</w:t>
      </w:r>
    </w:p>
    <w:p w14:paraId="2BBFC96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rcia, F., Carrère, P., Soussana, J. F., &amp; Baumont, R. (2005). Characterisation by fractal analysis of foraging paths of ewes grazing heterogeneous swards. </w:t>
      </w:r>
      <w:r w:rsidRPr="00560F80">
        <w:rPr>
          <w:rFonts w:ascii="Calibri" w:hAnsi="Calibri" w:cs="Calibri"/>
          <w:i/>
          <w:iCs/>
          <w:noProof/>
          <w:szCs w:val="24"/>
        </w:rPr>
        <w:t>Applied Animal Behaviour Science</w:t>
      </w:r>
      <w:r w:rsidRPr="00560F80">
        <w:rPr>
          <w:rFonts w:ascii="Calibri" w:hAnsi="Calibri" w:cs="Calibri"/>
          <w:noProof/>
          <w:szCs w:val="24"/>
        </w:rPr>
        <w:t xml:space="preserve">, </w:t>
      </w:r>
      <w:r w:rsidRPr="00560F80">
        <w:rPr>
          <w:rFonts w:ascii="Calibri" w:hAnsi="Calibri" w:cs="Calibri"/>
          <w:i/>
          <w:iCs/>
          <w:noProof/>
          <w:szCs w:val="24"/>
        </w:rPr>
        <w:t>93</w:t>
      </w:r>
      <w:r w:rsidRPr="00560F80">
        <w:rPr>
          <w:rFonts w:ascii="Calibri" w:hAnsi="Calibri" w:cs="Calibri"/>
          <w:noProof/>
          <w:szCs w:val="24"/>
        </w:rPr>
        <w:t>(1–2), 19–37. http://doi.org/10.1016/j.applanim.2005.01.001</w:t>
      </w:r>
    </w:p>
    <w:p w14:paraId="779E54C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utestad, A. O. (2011). Memory matters: Influence from a cognitive map on animal space use. </w:t>
      </w:r>
      <w:r w:rsidRPr="00560F80">
        <w:rPr>
          <w:rFonts w:ascii="Calibri" w:hAnsi="Calibri" w:cs="Calibri"/>
          <w:i/>
          <w:iCs/>
          <w:noProof/>
          <w:szCs w:val="24"/>
        </w:rPr>
        <w:t>Journal of Theoretical Biology</w:t>
      </w:r>
      <w:r w:rsidRPr="00560F80">
        <w:rPr>
          <w:rFonts w:ascii="Calibri" w:hAnsi="Calibri" w:cs="Calibri"/>
          <w:noProof/>
          <w:szCs w:val="24"/>
        </w:rPr>
        <w:t xml:space="preserve">, </w:t>
      </w:r>
      <w:r w:rsidRPr="00560F80">
        <w:rPr>
          <w:rFonts w:ascii="Calibri" w:hAnsi="Calibri" w:cs="Calibri"/>
          <w:i/>
          <w:iCs/>
          <w:noProof/>
          <w:szCs w:val="24"/>
        </w:rPr>
        <w:t>287</w:t>
      </w:r>
      <w:r w:rsidRPr="00560F80">
        <w:rPr>
          <w:rFonts w:ascii="Calibri" w:hAnsi="Calibri" w:cs="Calibri"/>
          <w:noProof/>
          <w:szCs w:val="24"/>
        </w:rPr>
        <w:t>, 26–36. http://doi.org/10.1016/j.jtbi.2011.07.010</w:t>
      </w:r>
    </w:p>
    <w:p w14:paraId="1027206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utestad, A. O., &amp; Mysterud, I. (2010). Spatial memory, habitat auto-facilitation and the emergence of fractal home range patterns. </w:t>
      </w:r>
      <w:r w:rsidRPr="00560F80">
        <w:rPr>
          <w:rFonts w:ascii="Calibri" w:hAnsi="Calibri" w:cs="Calibri"/>
          <w:i/>
          <w:iCs/>
          <w:noProof/>
          <w:szCs w:val="24"/>
        </w:rPr>
        <w:t>Ecological Modelling</w:t>
      </w:r>
      <w:r w:rsidRPr="00560F80">
        <w:rPr>
          <w:rFonts w:ascii="Calibri" w:hAnsi="Calibri" w:cs="Calibri"/>
          <w:noProof/>
          <w:szCs w:val="24"/>
        </w:rPr>
        <w:t xml:space="preserve">, </w:t>
      </w:r>
      <w:r w:rsidRPr="00560F80">
        <w:rPr>
          <w:rFonts w:ascii="Calibri" w:hAnsi="Calibri" w:cs="Calibri"/>
          <w:i/>
          <w:iCs/>
          <w:noProof/>
          <w:szCs w:val="24"/>
        </w:rPr>
        <w:t>221</w:t>
      </w:r>
      <w:r w:rsidRPr="00560F80">
        <w:rPr>
          <w:rFonts w:ascii="Calibri" w:hAnsi="Calibri" w:cs="Calibri"/>
          <w:noProof/>
          <w:szCs w:val="24"/>
        </w:rPr>
        <w:t>(23), 2741–2750. http://doi.org/10.1016/j.ecolmodel.2010.08.014</w:t>
      </w:r>
    </w:p>
    <w:p w14:paraId="4812B54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eva-Sagiv, M., Las, L., Yovel, Y., &amp; Ulanovsky, N. (2015). Spatial cognition in bats and rats: from sensory acquisition to multiscale maps and navigation. </w:t>
      </w:r>
      <w:r w:rsidRPr="00560F80">
        <w:rPr>
          <w:rFonts w:ascii="Calibri" w:hAnsi="Calibri" w:cs="Calibri"/>
          <w:i/>
          <w:iCs/>
          <w:noProof/>
          <w:szCs w:val="24"/>
        </w:rPr>
        <w:t>Nature Reviews Neuroscience</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2), 94–108. http://doi.org/10.1038/nrn3888</w:t>
      </w:r>
    </w:p>
    <w:p w14:paraId="10C0746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hrist, R. (2007). Barcodes: The persistent topology of data. </w:t>
      </w:r>
      <w:r w:rsidRPr="00560F80">
        <w:rPr>
          <w:rFonts w:ascii="Calibri" w:hAnsi="Calibri" w:cs="Calibri"/>
          <w:i/>
          <w:iCs/>
          <w:noProof/>
          <w:szCs w:val="24"/>
        </w:rPr>
        <w:t>Bulletin of the American Mathematical Society</w:t>
      </w:r>
      <w:r w:rsidRPr="00560F80">
        <w:rPr>
          <w:rFonts w:ascii="Calibri" w:hAnsi="Calibri" w:cs="Calibri"/>
          <w:noProof/>
          <w:szCs w:val="24"/>
        </w:rPr>
        <w:t xml:space="preserve">, </w:t>
      </w:r>
      <w:r w:rsidRPr="00560F80">
        <w:rPr>
          <w:rFonts w:ascii="Calibri" w:hAnsi="Calibri" w:cs="Calibri"/>
          <w:i/>
          <w:iCs/>
          <w:noProof/>
          <w:szCs w:val="24"/>
        </w:rPr>
        <w:t>45</w:t>
      </w:r>
      <w:r w:rsidRPr="00560F80">
        <w:rPr>
          <w:rFonts w:ascii="Calibri" w:hAnsi="Calibri" w:cs="Calibri"/>
          <w:noProof/>
          <w:szCs w:val="24"/>
        </w:rPr>
        <w:t>(1), 61–76. http://doi.org/10.1090/S0273-0979-07-01191-3</w:t>
      </w:r>
    </w:p>
    <w:p w14:paraId="423E5B9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iancarlo, R., Scaturro, D., &amp; Utro, F. (2009). Textual data compression in computational biology: a synopsis. </w:t>
      </w:r>
      <w:r w:rsidRPr="00560F80">
        <w:rPr>
          <w:rFonts w:ascii="Calibri" w:hAnsi="Calibri" w:cs="Calibri"/>
          <w:i/>
          <w:iCs/>
          <w:noProof/>
          <w:szCs w:val="24"/>
        </w:rPr>
        <w:t>Bioinformatics</w:t>
      </w:r>
      <w:r w:rsidRPr="00560F80">
        <w:rPr>
          <w:rFonts w:ascii="Calibri" w:hAnsi="Calibri" w:cs="Calibri"/>
          <w:noProof/>
          <w:szCs w:val="24"/>
        </w:rPr>
        <w:t xml:space="preserve">, </w:t>
      </w:r>
      <w:r w:rsidRPr="00560F80">
        <w:rPr>
          <w:rFonts w:ascii="Calibri" w:hAnsi="Calibri" w:cs="Calibri"/>
          <w:i/>
          <w:iCs/>
          <w:noProof/>
          <w:szCs w:val="24"/>
        </w:rPr>
        <w:t>25</w:t>
      </w:r>
      <w:r w:rsidRPr="00560F80">
        <w:rPr>
          <w:rFonts w:ascii="Calibri" w:hAnsi="Calibri" w:cs="Calibri"/>
          <w:noProof/>
          <w:szCs w:val="24"/>
        </w:rPr>
        <w:t>(13), 1575–1586. http://doi.org/10.1093/bioinformatics/btp117</w:t>
      </w:r>
    </w:p>
    <w:p w14:paraId="6D4BED2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Gilbert, P. E., Kesner, R. P., &amp; DeCoteau, W. E. (1998). Memory for spatial location: role of the hippocampus in mediating spatial pattern separation.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8</w:t>
      </w:r>
      <w:r w:rsidRPr="00560F80">
        <w:rPr>
          <w:rFonts w:ascii="Calibri" w:hAnsi="Calibri" w:cs="Calibri"/>
          <w:noProof/>
          <w:szCs w:val="24"/>
        </w:rPr>
        <w:t>(2), 804–10. Retrieved from http://www.ncbi.nlm.nih.gov/pubmed/9425021</w:t>
      </w:r>
    </w:p>
    <w:p w14:paraId="14D6718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iovanello, K. S., Verfaellie, M., &amp; Keane, M. M. (2003). Disproportionate deficit in associative recognition relative to item recognition in global amnesia. </w:t>
      </w:r>
      <w:r w:rsidRPr="00560F80">
        <w:rPr>
          <w:rFonts w:ascii="Calibri" w:hAnsi="Calibri" w:cs="Calibri"/>
          <w:i/>
          <w:iCs/>
          <w:noProof/>
          <w:szCs w:val="24"/>
        </w:rPr>
        <w:t>Cognitive, Affective &amp; Behavioral Neuroscience</w:t>
      </w:r>
      <w:r w:rsidRPr="00560F80">
        <w:rPr>
          <w:rFonts w:ascii="Calibri" w:hAnsi="Calibri" w:cs="Calibri"/>
          <w:noProof/>
          <w:szCs w:val="24"/>
        </w:rPr>
        <w:t xml:space="preserve">, </w:t>
      </w:r>
      <w:r w:rsidRPr="00560F80">
        <w:rPr>
          <w:rFonts w:ascii="Calibri" w:hAnsi="Calibri" w:cs="Calibri"/>
          <w:i/>
          <w:iCs/>
          <w:noProof/>
          <w:szCs w:val="24"/>
        </w:rPr>
        <w:t>3</w:t>
      </w:r>
      <w:r w:rsidRPr="00560F80">
        <w:rPr>
          <w:rFonts w:ascii="Calibri" w:hAnsi="Calibri" w:cs="Calibri"/>
          <w:noProof/>
          <w:szCs w:val="24"/>
        </w:rPr>
        <w:t>(3), 186–94. http://doi.org/10.3758/CABN.3.3.186</w:t>
      </w:r>
    </w:p>
    <w:p w14:paraId="01CCFE1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olub, G., &amp; Kahan, W. (1965). CALCULATING THE SINGULAR VALUES AND PSEUDO-INVERSE OF A MATRIX. </w:t>
      </w:r>
      <w:r w:rsidRPr="00560F80">
        <w:rPr>
          <w:rFonts w:ascii="Calibri" w:hAnsi="Calibri" w:cs="Calibri"/>
          <w:i/>
          <w:iCs/>
          <w:noProof/>
          <w:szCs w:val="24"/>
        </w:rPr>
        <w:t>J. SIAM Numer, Anal, Ser. B</w:t>
      </w:r>
      <w:r w:rsidRPr="00560F80">
        <w:rPr>
          <w:rFonts w:ascii="Calibri" w:hAnsi="Calibri" w:cs="Calibri"/>
          <w:noProof/>
          <w:szCs w:val="24"/>
        </w:rPr>
        <w:t xml:space="preserve">, </w:t>
      </w:r>
      <w:r w:rsidRPr="00560F80">
        <w:rPr>
          <w:rFonts w:ascii="Calibri" w:hAnsi="Calibri" w:cs="Calibri"/>
          <w:i/>
          <w:iCs/>
          <w:noProof/>
          <w:szCs w:val="24"/>
        </w:rPr>
        <w:t>2</w:t>
      </w:r>
      <w:r w:rsidRPr="00560F80">
        <w:rPr>
          <w:rFonts w:ascii="Calibri" w:hAnsi="Calibri" w:cs="Calibri"/>
          <w:noProof/>
          <w:szCs w:val="24"/>
        </w:rPr>
        <w:t>(2), 205–224.</w:t>
      </w:r>
    </w:p>
    <w:p w14:paraId="303D645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24), 8027–40. Retrieved from http://www.ncbi.nlm.nih.gov/pubmed/8987829</w:t>
      </w:r>
    </w:p>
    <w:p w14:paraId="3E404F1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2), 823–35. http://doi.org/0270-6474/96/160823-13</w:t>
      </w:r>
    </w:p>
    <w:p w14:paraId="4426967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2010). Worth a glance: using eye movements to investigate the cognitive neuroscience of memory. </w:t>
      </w:r>
      <w:r w:rsidRPr="00560F80">
        <w:rPr>
          <w:rFonts w:ascii="Calibri" w:hAnsi="Calibri" w:cs="Calibri"/>
          <w:i/>
          <w:iCs/>
          <w:noProof/>
          <w:szCs w:val="24"/>
        </w:rPr>
        <w:t>Frontiers in Human Neuroscience</w:t>
      </w:r>
      <w:r w:rsidRPr="00560F80">
        <w:rPr>
          <w:rFonts w:ascii="Calibri" w:hAnsi="Calibri" w:cs="Calibri"/>
          <w:noProof/>
          <w:szCs w:val="24"/>
        </w:rPr>
        <w:t xml:space="preserve">, </w:t>
      </w:r>
      <w:r w:rsidRPr="00560F80">
        <w:rPr>
          <w:rFonts w:ascii="Calibri" w:hAnsi="Calibri" w:cs="Calibri"/>
          <w:i/>
          <w:iCs/>
          <w:noProof/>
          <w:szCs w:val="24"/>
        </w:rPr>
        <w:t>4</w:t>
      </w:r>
      <w:r w:rsidRPr="00560F80">
        <w:rPr>
          <w:rFonts w:ascii="Calibri" w:hAnsi="Calibri" w:cs="Calibri"/>
          <w:noProof/>
          <w:szCs w:val="24"/>
        </w:rPr>
        <w:t>(October), 1–16. http://doi.org/10.3389/fnhum.2010.00166</w:t>
      </w:r>
    </w:p>
    <w:p w14:paraId="176667A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amp; Ranganath, C. (2009). The Eyes Have It: Hippocampal Activity Predicts Expression of Memory in Eye Movements.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63</w:t>
      </w:r>
      <w:r w:rsidRPr="00560F80">
        <w:rPr>
          <w:rFonts w:ascii="Calibri" w:hAnsi="Calibri" w:cs="Calibri"/>
          <w:noProof/>
          <w:szCs w:val="24"/>
        </w:rPr>
        <w:t>(5), 592–599. http://doi.org/10.1016/j.neuron.2009.08.025</w:t>
      </w:r>
    </w:p>
    <w:p w14:paraId="4EA291F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Ryan, J. D., Tranel, D., &amp; Cohen, N. J. (2007). Rapid Onset Relational Memory Effects Are Evident in Eye Movement Behavior, but Not in Hippocampal Amnesia. </w:t>
      </w:r>
      <w:r w:rsidRPr="00560F80">
        <w:rPr>
          <w:rFonts w:ascii="Calibri" w:hAnsi="Calibri" w:cs="Calibri"/>
          <w:i/>
          <w:iCs/>
          <w:noProof/>
          <w:szCs w:val="24"/>
        </w:rPr>
        <w:t>Journal of Cognitive Neuroscience</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10), 1690–1705. http://doi.org/10.1162/jocn.2007.19.10.1690</w:t>
      </w:r>
    </w:p>
    <w:p w14:paraId="4DC74C1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Tranel, D., &amp; Cohen, N. J. (2006). The Long and the Short of It: Relational Memory Impairments in Amnesia, Even at Short Lags.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26</w:t>
      </w:r>
      <w:r w:rsidRPr="00560F80">
        <w:rPr>
          <w:rFonts w:ascii="Calibri" w:hAnsi="Calibri" w:cs="Calibri"/>
          <w:noProof/>
          <w:szCs w:val="24"/>
        </w:rPr>
        <w:t>(32), 8352–8359. http://doi.org/10.1523/JNEUROSCI.5222-05.2006</w:t>
      </w:r>
    </w:p>
    <w:p w14:paraId="71BFA6A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rtley, T., Bird, C. M., Chan, D., Cipolotti, L., Husain, M., Vargha-Khadem, F., &amp; Burgess, N. (2007). The hippocampus is required for short-term topographical memory in human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1), 34–48. http://doi.org/10.1002/hipo.20240</w:t>
      </w:r>
    </w:p>
    <w:p w14:paraId="60698F1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rtley, T., Lever, C., Burgess, N., &amp; O’Keefe, J. (2013). Space in the brain: how the hippocampal formation supports spatial cognition. </w:t>
      </w:r>
      <w:r w:rsidRPr="00560F80">
        <w:rPr>
          <w:rFonts w:ascii="Calibri" w:hAnsi="Calibri" w:cs="Calibri"/>
          <w:i/>
          <w:iCs/>
          <w:noProof/>
          <w:szCs w:val="24"/>
        </w:rPr>
        <w:t>Philosophical Transactions of the Royal Society B: Biological Sciences</w:t>
      </w:r>
      <w:r w:rsidRPr="00560F80">
        <w:rPr>
          <w:rFonts w:ascii="Calibri" w:hAnsi="Calibri" w:cs="Calibri"/>
          <w:noProof/>
          <w:szCs w:val="24"/>
        </w:rPr>
        <w:t xml:space="preserve">, </w:t>
      </w:r>
      <w:r w:rsidRPr="00560F80">
        <w:rPr>
          <w:rFonts w:ascii="Calibri" w:hAnsi="Calibri" w:cs="Calibri"/>
          <w:i/>
          <w:iCs/>
          <w:noProof/>
          <w:szCs w:val="24"/>
        </w:rPr>
        <w:t>369</w:t>
      </w:r>
      <w:r w:rsidRPr="00560F80">
        <w:rPr>
          <w:rFonts w:ascii="Calibri" w:hAnsi="Calibri" w:cs="Calibri"/>
          <w:noProof/>
          <w:szCs w:val="24"/>
        </w:rPr>
        <w:t>(1635), 20120510–20120510. http://doi.org/10.1098/rstb.2012.0510</w:t>
      </w:r>
    </w:p>
    <w:p w14:paraId="4CA33C3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sselmo, M. E., &amp; Howard Eichenbaum. (2005). Hippocampal mechanisms for the context-dependent retrieval of episodes. </w:t>
      </w:r>
      <w:r w:rsidRPr="00560F80">
        <w:rPr>
          <w:rFonts w:ascii="Calibri" w:hAnsi="Calibri" w:cs="Calibri"/>
          <w:i/>
          <w:iCs/>
          <w:noProof/>
          <w:szCs w:val="24"/>
        </w:rPr>
        <w:t>Neural Networks</w:t>
      </w:r>
      <w:r w:rsidRPr="00560F80">
        <w:rPr>
          <w:rFonts w:ascii="Calibri" w:hAnsi="Calibri" w:cs="Calibri"/>
          <w:noProof/>
          <w:szCs w:val="24"/>
        </w:rPr>
        <w:t xml:space="preserve">, </w:t>
      </w:r>
      <w:r w:rsidRPr="00560F80">
        <w:rPr>
          <w:rFonts w:ascii="Calibri" w:hAnsi="Calibri" w:cs="Calibri"/>
          <w:i/>
          <w:iCs/>
          <w:noProof/>
          <w:szCs w:val="24"/>
        </w:rPr>
        <w:t>18</w:t>
      </w:r>
      <w:r w:rsidRPr="00560F80">
        <w:rPr>
          <w:rFonts w:ascii="Calibri" w:hAnsi="Calibri" w:cs="Calibri"/>
          <w:noProof/>
          <w:szCs w:val="24"/>
        </w:rPr>
        <w:t>(9), 1172–1190. http://doi.org/10.1016/j.neunet.2005.08.007</w:t>
      </w:r>
    </w:p>
    <w:p w14:paraId="2D49380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wking, S. W., &amp; Ellis, G. F. R. (1973). </w:t>
      </w:r>
      <w:r w:rsidRPr="00560F80">
        <w:rPr>
          <w:rFonts w:ascii="Calibri" w:hAnsi="Calibri" w:cs="Calibri"/>
          <w:i/>
          <w:iCs/>
          <w:noProof/>
          <w:szCs w:val="24"/>
        </w:rPr>
        <w:t>The Large Scale Structure of Space–Time</w:t>
      </w:r>
      <w:r w:rsidRPr="00560F80">
        <w:rPr>
          <w:rFonts w:ascii="Calibri" w:hAnsi="Calibri" w:cs="Calibri"/>
          <w:noProof/>
          <w:szCs w:val="24"/>
        </w:rPr>
        <w:t xml:space="preserve">. </w:t>
      </w:r>
      <w:r w:rsidRPr="00560F80">
        <w:rPr>
          <w:rFonts w:ascii="Calibri" w:hAnsi="Calibri" w:cs="Calibri"/>
          <w:i/>
          <w:iCs/>
          <w:noProof/>
          <w:szCs w:val="24"/>
        </w:rPr>
        <w:t>Book</w:t>
      </w:r>
      <w:r w:rsidRPr="00560F80">
        <w:rPr>
          <w:rFonts w:ascii="Calibri" w:hAnsi="Calibri" w:cs="Calibri"/>
          <w:noProof/>
          <w:szCs w:val="24"/>
        </w:rPr>
        <w:t>. http://doi.org/10.1017/CBO9780511524646</w:t>
      </w:r>
    </w:p>
    <w:p w14:paraId="6CF6898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yes, S. M., Ryan, L., Schnyer, D. M., &amp; Nadel, L. (2004). An fMRI Study of Episodic Memory: Retrieval of </w:t>
      </w:r>
      <w:r w:rsidRPr="00560F80">
        <w:rPr>
          <w:rFonts w:ascii="Calibri" w:hAnsi="Calibri" w:cs="Calibri"/>
          <w:noProof/>
          <w:szCs w:val="24"/>
        </w:rPr>
        <w:lastRenderedPageBreak/>
        <w:t xml:space="preserve">Object, Spatial, and Temporal Information.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18</w:t>
      </w:r>
      <w:r w:rsidRPr="00560F80">
        <w:rPr>
          <w:rFonts w:ascii="Calibri" w:hAnsi="Calibri" w:cs="Calibri"/>
          <w:noProof/>
          <w:szCs w:val="24"/>
        </w:rPr>
        <w:t>(5), 885–896. http://doi.org/10.1037/0735-7044.118.5.885</w:t>
      </w:r>
    </w:p>
    <w:p w14:paraId="4905FF7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pcroft, J., &amp; Tarjan, R. (1973). Algorithm 447: efficient algorithms for graph manipulation. </w:t>
      </w:r>
      <w:r w:rsidRPr="00560F80">
        <w:rPr>
          <w:rFonts w:ascii="Calibri" w:hAnsi="Calibri" w:cs="Calibri"/>
          <w:i/>
          <w:iCs/>
          <w:noProof/>
          <w:szCs w:val="24"/>
        </w:rPr>
        <w:t>Communications of the ACM</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6), 372–378. http://doi.org/10.1145/362248.362272</w:t>
      </w:r>
    </w:p>
    <w:p w14:paraId="06265DC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560F80">
        <w:rPr>
          <w:rFonts w:ascii="Calibri" w:hAnsi="Calibri" w:cs="Calibri"/>
          <w:i/>
          <w:iCs/>
          <w:noProof/>
          <w:szCs w:val="24"/>
        </w:rPr>
        <w:t>Psychol Rev</w:t>
      </w:r>
      <w:r w:rsidRPr="00560F80">
        <w:rPr>
          <w:rFonts w:ascii="Calibri" w:hAnsi="Calibri" w:cs="Calibri"/>
          <w:noProof/>
          <w:szCs w:val="24"/>
        </w:rPr>
        <w:t xml:space="preserve">, </w:t>
      </w:r>
      <w:r w:rsidRPr="00560F80">
        <w:rPr>
          <w:rFonts w:ascii="Calibri" w:hAnsi="Calibri" w:cs="Calibri"/>
          <w:i/>
          <w:iCs/>
          <w:noProof/>
          <w:szCs w:val="24"/>
        </w:rPr>
        <w:t>112</w:t>
      </w:r>
      <w:r w:rsidRPr="00560F80">
        <w:rPr>
          <w:rFonts w:ascii="Calibri" w:hAnsi="Calibri" w:cs="Calibri"/>
          <w:noProof/>
          <w:szCs w:val="24"/>
        </w:rPr>
        <w:t>(1), 75–116. http://doi.org/10.1037/0033-295X.112.1.75</w:t>
      </w:r>
    </w:p>
    <w:p w14:paraId="08E7BA0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amp; Kahana, M. J. (2002). A Distributed Representation of Temporal Context. </w:t>
      </w:r>
      <w:r w:rsidRPr="00560F80">
        <w:rPr>
          <w:rFonts w:ascii="Calibri" w:hAnsi="Calibri" w:cs="Calibri"/>
          <w:i/>
          <w:iCs/>
          <w:noProof/>
          <w:szCs w:val="24"/>
        </w:rPr>
        <w:t>Journal of Mathematical Psychology</w:t>
      </w:r>
      <w:r w:rsidRPr="00560F80">
        <w:rPr>
          <w:rFonts w:ascii="Calibri" w:hAnsi="Calibri" w:cs="Calibri"/>
          <w:noProof/>
          <w:szCs w:val="24"/>
        </w:rPr>
        <w:t xml:space="preserve">, </w:t>
      </w:r>
      <w:r w:rsidRPr="00560F80">
        <w:rPr>
          <w:rFonts w:ascii="Calibri" w:hAnsi="Calibri" w:cs="Calibri"/>
          <w:i/>
          <w:iCs/>
          <w:noProof/>
          <w:szCs w:val="24"/>
        </w:rPr>
        <w:t>46</w:t>
      </w:r>
      <w:r w:rsidRPr="00560F80">
        <w:rPr>
          <w:rFonts w:ascii="Calibri" w:hAnsi="Calibri" w:cs="Calibri"/>
          <w:noProof/>
          <w:szCs w:val="24"/>
        </w:rPr>
        <w:t>(3), 269–299. http://doi.org/10.1006/jmps.2001.1388</w:t>
      </w:r>
    </w:p>
    <w:p w14:paraId="3CD8CDF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4</w:t>
      </w:r>
      <w:r w:rsidRPr="00560F80">
        <w:rPr>
          <w:rFonts w:ascii="Calibri" w:hAnsi="Calibri" w:cs="Calibri"/>
          <w:noProof/>
          <w:szCs w:val="24"/>
        </w:rPr>
        <w:t>(13), 4692–4707. http://doi.org/10.1523/JNEUROSCI.5808-12.2014</w:t>
      </w:r>
    </w:p>
    <w:p w14:paraId="6461C59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amp; Natu, V. S. (2005). Place from time: Reconstructing position from a distributed representation of temporal context. </w:t>
      </w:r>
      <w:r w:rsidRPr="00560F80">
        <w:rPr>
          <w:rFonts w:ascii="Calibri" w:hAnsi="Calibri" w:cs="Calibri"/>
          <w:i/>
          <w:iCs/>
          <w:noProof/>
          <w:szCs w:val="24"/>
        </w:rPr>
        <w:t>Neural Networks</w:t>
      </w:r>
      <w:r w:rsidRPr="00560F80">
        <w:rPr>
          <w:rFonts w:ascii="Calibri" w:hAnsi="Calibri" w:cs="Calibri"/>
          <w:noProof/>
          <w:szCs w:val="24"/>
        </w:rPr>
        <w:t xml:space="preserve">, </w:t>
      </w:r>
      <w:r w:rsidRPr="00560F80">
        <w:rPr>
          <w:rFonts w:ascii="Calibri" w:hAnsi="Calibri" w:cs="Calibri"/>
          <w:i/>
          <w:iCs/>
          <w:noProof/>
          <w:szCs w:val="24"/>
        </w:rPr>
        <w:t>18</w:t>
      </w:r>
      <w:r w:rsidRPr="00560F80">
        <w:rPr>
          <w:rFonts w:ascii="Calibri" w:hAnsi="Calibri" w:cs="Calibri"/>
          <w:noProof/>
          <w:szCs w:val="24"/>
        </w:rPr>
        <w:t>(9), 1150–1162. http://doi.org/10.1016/j.neunet.2005.08.002</w:t>
      </w:r>
    </w:p>
    <w:p w14:paraId="15E5CAF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Shankar, K. H., Aue, W. R., &amp; Criss, A. H. (2015). A distributed representation of internal time.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22</w:t>
      </w:r>
      <w:r w:rsidRPr="00560F80">
        <w:rPr>
          <w:rFonts w:ascii="Calibri" w:hAnsi="Calibri" w:cs="Calibri"/>
          <w:noProof/>
          <w:szCs w:val="24"/>
        </w:rPr>
        <w:t>(1), 24–53. http://doi.org/10.1037/a0037840</w:t>
      </w:r>
    </w:p>
    <w:p w14:paraId="2BA7ED1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Viskontas, I. V, Shankar, K. H., &amp; Fried, I. (2012). Ensembles of human MTL neurons “jump back in time” in response to a repeated stimulu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9), 1833–47. http://doi.org/10.1002/hipo.22018</w:t>
      </w:r>
    </w:p>
    <w:p w14:paraId="643EC41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sieh, L.-T., Gruber, M. J., Jenkins, L. J., &amp; Ranganath, C. (2014). Hippocampal Activity Patterns Carry Information about Objects in Temporal Context.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1</w:t>
      </w:r>
      <w:r w:rsidRPr="00560F80">
        <w:rPr>
          <w:rFonts w:ascii="Calibri" w:hAnsi="Calibri" w:cs="Calibri"/>
          <w:noProof/>
          <w:szCs w:val="24"/>
        </w:rPr>
        <w:t>(5), 1165–1178. http://doi.org/10.1016/j.neuron.2014.01.015</w:t>
      </w:r>
    </w:p>
    <w:p w14:paraId="56F5D6E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sieh, L. T., &amp; Ranganath, C. (2015). Cortical and subcortical contributions to sequence retrieval: Schematic coding of temporal context in the neocortical recollection network. </w:t>
      </w:r>
      <w:r w:rsidRPr="00560F80">
        <w:rPr>
          <w:rFonts w:ascii="Calibri" w:hAnsi="Calibri" w:cs="Calibri"/>
          <w:i/>
          <w:iCs/>
          <w:noProof/>
          <w:szCs w:val="24"/>
        </w:rPr>
        <w:t>NeuroImage</w:t>
      </w:r>
      <w:r w:rsidRPr="00560F80">
        <w:rPr>
          <w:rFonts w:ascii="Calibri" w:hAnsi="Calibri" w:cs="Calibri"/>
          <w:noProof/>
          <w:szCs w:val="24"/>
        </w:rPr>
        <w:t xml:space="preserve">, </w:t>
      </w:r>
      <w:r w:rsidRPr="00560F80">
        <w:rPr>
          <w:rFonts w:ascii="Calibri" w:hAnsi="Calibri" w:cs="Calibri"/>
          <w:i/>
          <w:iCs/>
          <w:noProof/>
          <w:szCs w:val="24"/>
        </w:rPr>
        <w:t>121</w:t>
      </w:r>
      <w:r w:rsidRPr="00560F80">
        <w:rPr>
          <w:rFonts w:ascii="Calibri" w:hAnsi="Calibri" w:cs="Calibri"/>
          <w:noProof/>
          <w:szCs w:val="24"/>
        </w:rPr>
        <w:t>(121), 78–90. http://doi.org/10.1016/j.neuroimage.2015.07.040</w:t>
      </w:r>
    </w:p>
    <w:p w14:paraId="30419A3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uth, J. E. (2013). </w:t>
      </w:r>
      <w:r w:rsidRPr="00560F80">
        <w:rPr>
          <w:rFonts w:ascii="Calibri" w:hAnsi="Calibri" w:cs="Calibri"/>
          <w:i/>
          <w:iCs/>
          <w:noProof/>
          <w:szCs w:val="24"/>
        </w:rPr>
        <w:t>The Lost Art of Finding Our Way</w:t>
      </w:r>
      <w:r w:rsidRPr="00560F80">
        <w:rPr>
          <w:rFonts w:ascii="Calibri" w:hAnsi="Calibri" w:cs="Calibri"/>
          <w:noProof/>
          <w:szCs w:val="24"/>
        </w:rPr>
        <w:t>. Cambridge, MA and London, England: Harvard University Press. http://doi.org/10.4159/harvard.9780674074811</w:t>
      </w:r>
    </w:p>
    <w:p w14:paraId="5FC5B1A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uttenlocher, J., &amp; Presson, C. C. (1979). The coding and transformation of spatial information. </w:t>
      </w:r>
      <w:r w:rsidRPr="00560F80">
        <w:rPr>
          <w:rFonts w:ascii="Calibri" w:hAnsi="Calibri" w:cs="Calibri"/>
          <w:i/>
          <w:iCs/>
          <w:noProof/>
          <w:szCs w:val="24"/>
        </w:rPr>
        <w:t>Cognitive Psychology</w:t>
      </w:r>
      <w:r w:rsidRPr="00560F80">
        <w:rPr>
          <w:rFonts w:ascii="Calibri" w:hAnsi="Calibri" w:cs="Calibri"/>
          <w:noProof/>
          <w:szCs w:val="24"/>
        </w:rPr>
        <w:t xml:space="preserve">, </w:t>
      </w:r>
      <w:r w:rsidRPr="00560F80">
        <w:rPr>
          <w:rFonts w:ascii="Calibri" w:hAnsi="Calibri" w:cs="Calibri"/>
          <w:i/>
          <w:iCs/>
          <w:noProof/>
          <w:szCs w:val="24"/>
        </w:rPr>
        <w:t>11</w:t>
      </w:r>
      <w:r w:rsidRPr="00560F80">
        <w:rPr>
          <w:rFonts w:ascii="Calibri" w:hAnsi="Calibri" w:cs="Calibri"/>
          <w:noProof/>
          <w:szCs w:val="24"/>
        </w:rPr>
        <w:t>(3), 375–394. http://doi.org/10.1016/0010-0285(79)90017-3</w:t>
      </w:r>
    </w:p>
    <w:p w14:paraId="3E3C472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Insausti, R., Amaral, D. G., &amp; Cowan, W. M. (1987). The entorhinal cortex of the monkey: II. Cortical afferents. </w:t>
      </w:r>
      <w:r w:rsidRPr="00560F80">
        <w:rPr>
          <w:rFonts w:ascii="Calibri" w:hAnsi="Calibri" w:cs="Calibri"/>
          <w:i/>
          <w:iCs/>
          <w:noProof/>
          <w:szCs w:val="24"/>
        </w:rPr>
        <w:t>The Journal of Comparative Neurology</w:t>
      </w:r>
      <w:r w:rsidRPr="00560F80">
        <w:rPr>
          <w:rFonts w:ascii="Calibri" w:hAnsi="Calibri" w:cs="Calibri"/>
          <w:noProof/>
          <w:szCs w:val="24"/>
        </w:rPr>
        <w:t xml:space="preserve">, </w:t>
      </w:r>
      <w:r w:rsidRPr="00560F80">
        <w:rPr>
          <w:rFonts w:ascii="Calibri" w:hAnsi="Calibri" w:cs="Calibri"/>
          <w:i/>
          <w:iCs/>
          <w:noProof/>
          <w:szCs w:val="24"/>
        </w:rPr>
        <w:t>264</w:t>
      </w:r>
      <w:r w:rsidRPr="00560F80">
        <w:rPr>
          <w:rFonts w:ascii="Calibri" w:hAnsi="Calibri" w:cs="Calibri"/>
          <w:noProof/>
          <w:szCs w:val="24"/>
        </w:rPr>
        <w:t>(3), 356–395. http://doi.org/10.1002/cne.902640306</w:t>
      </w:r>
    </w:p>
    <w:p w14:paraId="2983737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Jelinek, H. F., Karperien, A., &amp; Milosevic, N. T. (2011). Reviewing Lacunarity Analysis and Classification of Microglia in Neuroscience. </w:t>
      </w:r>
      <w:r w:rsidRPr="00560F80">
        <w:rPr>
          <w:rFonts w:ascii="Calibri" w:hAnsi="Calibri" w:cs="Calibri"/>
          <w:i/>
          <w:iCs/>
          <w:noProof/>
          <w:szCs w:val="24"/>
        </w:rPr>
        <w:t>Proceedings of the 8th European Conference on Mathematical and Theoretical Biology</w:t>
      </w:r>
      <w:r w:rsidRPr="00560F80">
        <w:rPr>
          <w:rFonts w:ascii="Calibri" w:hAnsi="Calibri" w:cs="Calibri"/>
          <w:noProof/>
          <w:szCs w:val="24"/>
        </w:rPr>
        <w:t xml:space="preserve">, </w:t>
      </w:r>
      <w:r w:rsidRPr="00560F80">
        <w:rPr>
          <w:rFonts w:ascii="Calibri" w:hAnsi="Calibri" w:cs="Calibri"/>
          <w:i/>
          <w:iCs/>
          <w:noProof/>
          <w:szCs w:val="24"/>
        </w:rPr>
        <w:t>88</w:t>
      </w:r>
      <w:r w:rsidRPr="00560F80">
        <w:rPr>
          <w:rFonts w:ascii="Calibri" w:hAnsi="Calibri" w:cs="Calibri"/>
          <w:noProof/>
          <w:szCs w:val="24"/>
        </w:rPr>
        <w:t>.</w:t>
      </w:r>
    </w:p>
    <w:p w14:paraId="32F0BE0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Jeneson, A., Mauldin, K. N., &amp; Squire, L. R. (2010). Intact Working Memory for Relational Information after Medial Temporal Lobe Damage.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0</w:t>
      </w:r>
      <w:r w:rsidRPr="00560F80">
        <w:rPr>
          <w:rFonts w:ascii="Calibri" w:hAnsi="Calibri" w:cs="Calibri"/>
          <w:noProof/>
          <w:szCs w:val="24"/>
        </w:rPr>
        <w:t xml:space="preserve">(41), 13624–13629. </w:t>
      </w:r>
      <w:r w:rsidRPr="00560F80">
        <w:rPr>
          <w:rFonts w:ascii="Calibri" w:hAnsi="Calibri" w:cs="Calibri"/>
          <w:noProof/>
          <w:szCs w:val="24"/>
        </w:rPr>
        <w:lastRenderedPageBreak/>
        <w:t>http://doi.org/10.1523/JNEUROSCI.2895-10.2010</w:t>
      </w:r>
    </w:p>
    <w:p w14:paraId="58B79FD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Julian, J. B., Ryan, J., Hamilton, R. H., &amp; Epstein, R. A. (2016). The Occipital Place Area Is Causally Involved in Representing Environmental Boundaries during Navigation. </w:t>
      </w:r>
      <w:r w:rsidRPr="00560F80">
        <w:rPr>
          <w:rFonts w:ascii="Calibri" w:hAnsi="Calibri" w:cs="Calibri"/>
          <w:i/>
          <w:iCs/>
          <w:noProof/>
          <w:szCs w:val="24"/>
        </w:rPr>
        <w:t>Current Biology</w:t>
      </w:r>
      <w:r w:rsidRPr="00560F80">
        <w:rPr>
          <w:rFonts w:ascii="Calibri" w:hAnsi="Calibri" w:cs="Calibri"/>
          <w:noProof/>
          <w:szCs w:val="24"/>
        </w:rPr>
        <w:t xml:space="preserve">, </w:t>
      </w:r>
      <w:r w:rsidRPr="00560F80">
        <w:rPr>
          <w:rFonts w:ascii="Calibri" w:hAnsi="Calibri" w:cs="Calibri"/>
          <w:i/>
          <w:iCs/>
          <w:noProof/>
          <w:szCs w:val="24"/>
        </w:rPr>
        <w:t>26</w:t>
      </w:r>
      <w:r w:rsidRPr="00560F80">
        <w:rPr>
          <w:rFonts w:ascii="Calibri" w:hAnsi="Calibri" w:cs="Calibri"/>
          <w:noProof/>
          <w:szCs w:val="24"/>
        </w:rPr>
        <w:t>(8), 1104–1109. http://doi.org/10.1016/j.cub.2016.02.066</w:t>
      </w:r>
    </w:p>
    <w:p w14:paraId="177BA78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7DD727F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esner, R. P., Gilbert, P. E., &amp; Barua, L. A. (2002). The role of the hippocampus in memory for the temporal order of a sequence of odors.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16</w:t>
      </w:r>
      <w:r w:rsidRPr="00560F80">
        <w:rPr>
          <w:rFonts w:ascii="Calibri" w:hAnsi="Calibri" w:cs="Calibri"/>
          <w:noProof/>
          <w:szCs w:val="24"/>
        </w:rPr>
        <w:t>(2), 286–290. http://doi.org/10.1037/0735-7044.116.2.286</w:t>
      </w:r>
    </w:p>
    <w:p w14:paraId="4224BF2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essels, R. P. C., van Zandvoort, M. J. E., Postma, A., Kappelle, L. J., &amp; de Haan, E. H. F. (2000). The Corsi Block-Tapping Task: Standardization and Normative Data. </w:t>
      </w:r>
      <w:r w:rsidRPr="00560F80">
        <w:rPr>
          <w:rFonts w:ascii="Calibri" w:hAnsi="Calibri" w:cs="Calibri"/>
          <w:i/>
          <w:iCs/>
          <w:noProof/>
          <w:szCs w:val="24"/>
        </w:rPr>
        <w:t>Applied Neuropsychology</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4), 252–258. http://doi.org/10.1207/S15324826AN0704_8</w:t>
      </w:r>
    </w:p>
    <w:p w14:paraId="16C5998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nierim, J. J., &amp; Neunuebel, J. P. (2016). Tracking the flow of hippocampal computation: Pattern separation, pattern completion, and attractor dynamics. </w:t>
      </w:r>
      <w:r w:rsidRPr="00560F80">
        <w:rPr>
          <w:rFonts w:ascii="Calibri" w:hAnsi="Calibri" w:cs="Calibri"/>
          <w:i/>
          <w:iCs/>
          <w:noProof/>
          <w:szCs w:val="24"/>
        </w:rPr>
        <w:t>Neurobiology of Learning and Memory</w:t>
      </w:r>
      <w:r w:rsidRPr="00560F80">
        <w:rPr>
          <w:rFonts w:ascii="Calibri" w:hAnsi="Calibri" w:cs="Calibri"/>
          <w:noProof/>
          <w:szCs w:val="24"/>
        </w:rPr>
        <w:t xml:space="preserve">, </w:t>
      </w:r>
      <w:r w:rsidRPr="00560F80">
        <w:rPr>
          <w:rFonts w:ascii="Calibri" w:hAnsi="Calibri" w:cs="Calibri"/>
          <w:i/>
          <w:iCs/>
          <w:noProof/>
          <w:szCs w:val="24"/>
        </w:rPr>
        <w:t>129</w:t>
      </w:r>
      <w:r w:rsidRPr="00560F80">
        <w:rPr>
          <w:rFonts w:ascii="Calibri" w:hAnsi="Calibri" w:cs="Calibri"/>
          <w:noProof/>
          <w:szCs w:val="24"/>
        </w:rPr>
        <w:t>, 38–49. http://doi.org/10.1016/j.nlm.2015.10.008</w:t>
      </w:r>
    </w:p>
    <w:p w14:paraId="359F948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560F80">
        <w:rPr>
          <w:rFonts w:ascii="Calibri" w:hAnsi="Calibri" w:cs="Calibri"/>
          <w:i/>
          <w:iCs/>
          <w:noProof/>
          <w:szCs w:val="24"/>
        </w:rPr>
        <w:t>Hippocampus</w:t>
      </w:r>
      <w:r w:rsidRPr="00560F80">
        <w:rPr>
          <w:rFonts w:ascii="Calibri" w:hAnsi="Calibri" w:cs="Calibri"/>
          <w:noProof/>
          <w:szCs w:val="24"/>
        </w:rPr>
        <w:t>, (August), 1–11. http://doi.org/10.1002/hipo.22801</w:t>
      </w:r>
    </w:p>
    <w:p w14:paraId="4611D9A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80</w:t>
      </w:r>
      <w:r w:rsidRPr="00560F80">
        <w:rPr>
          <w:rFonts w:ascii="Calibri" w:hAnsi="Calibri" w:cs="Calibri"/>
          <w:noProof/>
          <w:szCs w:val="24"/>
        </w:rPr>
        <w:t>, 90–101. http://doi.org/10.1016/j.neuropsychologia.2015.11.013</w:t>
      </w:r>
    </w:p>
    <w:p w14:paraId="35D6E67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nkel, A. (2009). Relational memory and the hippocampus: Representations and methods. </w:t>
      </w:r>
      <w:r w:rsidRPr="00560F80">
        <w:rPr>
          <w:rFonts w:ascii="Calibri" w:hAnsi="Calibri" w:cs="Calibri"/>
          <w:i/>
          <w:iCs/>
          <w:noProof/>
          <w:szCs w:val="24"/>
        </w:rPr>
        <w:t>Frontiers in Neuroscience</w:t>
      </w:r>
      <w:r w:rsidRPr="00560F80">
        <w:rPr>
          <w:rFonts w:ascii="Calibri" w:hAnsi="Calibri" w:cs="Calibri"/>
          <w:noProof/>
          <w:szCs w:val="24"/>
        </w:rPr>
        <w:t xml:space="preserve">, </w:t>
      </w:r>
      <w:r w:rsidRPr="00560F80">
        <w:rPr>
          <w:rFonts w:ascii="Calibri" w:hAnsi="Calibri" w:cs="Calibri"/>
          <w:i/>
          <w:iCs/>
          <w:noProof/>
          <w:szCs w:val="24"/>
        </w:rPr>
        <w:t>3</w:t>
      </w:r>
      <w:r w:rsidRPr="00560F80">
        <w:rPr>
          <w:rFonts w:ascii="Calibri" w:hAnsi="Calibri" w:cs="Calibri"/>
          <w:noProof/>
          <w:szCs w:val="24"/>
        </w:rPr>
        <w:t>(2), 166–174. http://doi.org/10.3389/neuro.01.023.2009</w:t>
      </w:r>
    </w:p>
    <w:p w14:paraId="1054D33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nkel, A., Warren, D. E., Duff, M. C., Tranel, D. N., &amp; Cohen, N. J. (2008). Hippocampal amnesia impairs all manner of relational memory. </w:t>
      </w:r>
      <w:r w:rsidRPr="00560F80">
        <w:rPr>
          <w:rFonts w:ascii="Calibri" w:hAnsi="Calibri" w:cs="Calibri"/>
          <w:i/>
          <w:iCs/>
          <w:noProof/>
          <w:szCs w:val="24"/>
        </w:rPr>
        <w:t>Frontiers in Human Neuroscience</w:t>
      </w:r>
      <w:r w:rsidRPr="00560F80">
        <w:rPr>
          <w:rFonts w:ascii="Calibri" w:hAnsi="Calibri" w:cs="Calibri"/>
          <w:noProof/>
          <w:szCs w:val="24"/>
        </w:rPr>
        <w:t xml:space="preserve">, </w:t>
      </w:r>
      <w:r w:rsidRPr="00560F80">
        <w:rPr>
          <w:rFonts w:ascii="Calibri" w:hAnsi="Calibri" w:cs="Calibri"/>
          <w:i/>
          <w:iCs/>
          <w:noProof/>
          <w:szCs w:val="24"/>
        </w:rPr>
        <w:t>2</w:t>
      </w:r>
      <w:r w:rsidRPr="00560F80">
        <w:rPr>
          <w:rFonts w:ascii="Calibri" w:hAnsi="Calibri" w:cs="Calibri"/>
          <w:noProof/>
          <w:szCs w:val="24"/>
        </w:rPr>
        <w:t>(October), 15. http://doi.org/10.3389/neuro.09.015.2008</w:t>
      </w:r>
    </w:p>
    <w:p w14:paraId="21382A0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raus, B. J. J., Brandon, M. P. P., Robinson, R. J. J., Connerney, M. A. A., Hasselmo, M. E. E., &amp; Eichenbaum, H. (2015). During Running in Place, Grid Cells Integrate Elapsed Time and Distance Ru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8</w:t>
      </w:r>
      <w:r w:rsidRPr="00560F80">
        <w:rPr>
          <w:rFonts w:ascii="Calibri" w:hAnsi="Calibri" w:cs="Calibri"/>
          <w:noProof/>
          <w:szCs w:val="24"/>
        </w:rPr>
        <w:t>(3), 578–589. http://doi.org/10.1016/j.neuron.2015.09.031</w:t>
      </w:r>
    </w:p>
    <w:p w14:paraId="02B1B6E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raus, B., Robinson, R., White, J., Eichenbaum, H., &amp; Hasselmo, M. (2013). Hippocampal “Time Cells”: Time versus Path Integratio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78</w:t>
      </w:r>
      <w:r w:rsidRPr="00560F80">
        <w:rPr>
          <w:rFonts w:ascii="Calibri" w:hAnsi="Calibri" w:cs="Calibri"/>
          <w:noProof/>
          <w:szCs w:val="24"/>
        </w:rPr>
        <w:t>(6), 1090–1101. http://doi.org/10.1016/j.neuron.2013.04.015</w:t>
      </w:r>
    </w:p>
    <w:p w14:paraId="76C2534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ropff, E., Carmichael, J. E., Moser, M.-B., &amp; Moser, E. I. (2015). Speed cells in the medial entorhinal cortex. </w:t>
      </w:r>
      <w:r w:rsidRPr="00560F80">
        <w:rPr>
          <w:rFonts w:ascii="Calibri" w:hAnsi="Calibri" w:cs="Calibri"/>
          <w:i/>
          <w:iCs/>
          <w:noProof/>
          <w:szCs w:val="24"/>
        </w:rPr>
        <w:t>Nature</w:t>
      </w:r>
      <w:r w:rsidRPr="00560F80">
        <w:rPr>
          <w:rFonts w:ascii="Calibri" w:hAnsi="Calibri" w:cs="Calibri"/>
          <w:noProof/>
          <w:szCs w:val="24"/>
        </w:rPr>
        <w:t xml:space="preserve">, </w:t>
      </w:r>
      <w:r w:rsidRPr="00560F80">
        <w:rPr>
          <w:rFonts w:ascii="Calibri" w:hAnsi="Calibri" w:cs="Calibri"/>
          <w:i/>
          <w:iCs/>
          <w:noProof/>
          <w:szCs w:val="24"/>
        </w:rPr>
        <w:t>523</w:t>
      </w:r>
      <w:r w:rsidRPr="00560F80">
        <w:rPr>
          <w:rFonts w:ascii="Calibri" w:hAnsi="Calibri" w:cs="Calibri"/>
          <w:noProof/>
          <w:szCs w:val="24"/>
        </w:rPr>
        <w:t>(7561), 419–424. http://doi.org/10.1038/nature14622</w:t>
      </w:r>
    </w:p>
    <w:p w14:paraId="180257D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uhn, H. W. (1956). Variants of the hungarian method for assignment problems. </w:t>
      </w:r>
      <w:r w:rsidRPr="00560F80">
        <w:rPr>
          <w:rFonts w:ascii="Calibri" w:hAnsi="Calibri" w:cs="Calibri"/>
          <w:i/>
          <w:iCs/>
          <w:noProof/>
          <w:szCs w:val="24"/>
        </w:rPr>
        <w:t>Naval Research Logistics Quarterly</w:t>
      </w:r>
      <w:r w:rsidRPr="00560F80">
        <w:rPr>
          <w:rFonts w:ascii="Calibri" w:hAnsi="Calibri" w:cs="Calibri"/>
          <w:noProof/>
          <w:szCs w:val="24"/>
        </w:rPr>
        <w:t xml:space="preserve">, </w:t>
      </w:r>
      <w:r w:rsidRPr="00560F80">
        <w:rPr>
          <w:rFonts w:ascii="Calibri" w:hAnsi="Calibri" w:cs="Calibri"/>
          <w:i/>
          <w:iCs/>
          <w:noProof/>
          <w:szCs w:val="24"/>
        </w:rPr>
        <w:t>3</w:t>
      </w:r>
      <w:r w:rsidRPr="00560F80">
        <w:rPr>
          <w:rFonts w:ascii="Calibri" w:hAnsi="Calibri" w:cs="Calibri"/>
          <w:noProof/>
          <w:szCs w:val="24"/>
        </w:rPr>
        <w:t>(4), 253–258. http://doi.org/10.1002/nav.3800030404</w:t>
      </w:r>
    </w:p>
    <w:p w14:paraId="2CF18E2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Kuhn, H. W. (2010). The Hungarian Method for the Assignment Problem. In </w:t>
      </w:r>
      <w:r w:rsidRPr="00560F80">
        <w:rPr>
          <w:rFonts w:ascii="Calibri" w:hAnsi="Calibri" w:cs="Calibri"/>
          <w:i/>
          <w:iCs/>
          <w:noProof/>
          <w:szCs w:val="24"/>
        </w:rPr>
        <w:t>50 Years of Integer Programming 1958-2008</w:t>
      </w:r>
      <w:r w:rsidRPr="00560F80">
        <w:rPr>
          <w:rFonts w:ascii="Calibri" w:hAnsi="Calibri" w:cs="Calibri"/>
          <w:noProof/>
          <w:szCs w:val="24"/>
        </w:rPr>
        <w:t xml:space="preserve"> (pp. 29–47). Berlin, Heidelberg, Heidelberg: Springer Berlin Heidelberg. http://doi.org/10.1007/978-3-540-68279-0_2</w:t>
      </w:r>
    </w:p>
    <w:p w14:paraId="49E84CD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560F80">
        <w:rPr>
          <w:rFonts w:ascii="Calibri" w:hAnsi="Calibri" w:cs="Calibri"/>
          <w:i/>
          <w:iCs/>
          <w:noProof/>
          <w:szCs w:val="24"/>
        </w:rPr>
        <w:t>Computers, Environment and Urban Systems</w:t>
      </w:r>
      <w:r w:rsidRPr="00560F80">
        <w:rPr>
          <w:rFonts w:ascii="Calibri" w:hAnsi="Calibri" w:cs="Calibri"/>
          <w:noProof/>
          <w:szCs w:val="24"/>
        </w:rPr>
        <w:t xml:space="preserve">, </w:t>
      </w:r>
      <w:r w:rsidRPr="00560F80">
        <w:rPr>
          <w:rFonts w:ascii="Calibri" w:hAnsi="Calibri" w:cs="Calibri"/>
          <w:i/>
          <w:iCs/>
          <w:noProof/>
          <w:szCs w:val="24"/>
        </w:rPr>
        <w:t>54</w:t>
      </w:r>
      <w:r w:rsidRPr="00560F80">
        <w:rPr>
          <w:rFonts w:ascii="Calibri" w:hAnsi="Calibri" w:cs="Calibri"/>
          <w:noProof/>
          <w:szCs w:val="24"/>
        </w:rPr>
        <w:t>, 363–375. http://doi.org/10.1016/j.compenvurbsys.2015.09.006</w:t>
      </w:r>
    </w:p>
    <w:p w14:paraId="6FD8643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umaran, D., Hassabis, D., &amp; McClelland, J. L. (2016). What Learning Systems do Intelligent Agents Need? Complementary Learning Systems Theory Updated.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20</w:t>
      </w:r>
      <w:r w:rsidRPr="00560F80">
        <w:rPr>
          <w:rFonts w:ascii="Calibri" w:hAnsi="Calibri" w:cs="Calibri"/>
          <w:noProof/>
          <w:szCs w:val="24"/>
        </w:rPr>
        <w:t>(7), 512–534. http://doi.org/10.1016/j.tics.2016.05.004</w:t>
      </w:r>
    </w:p>
    <w:p w14:paraId="5B896DD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veraga, K., &amp; Bar, M. (2015). </w:t>
      </w:r>
      <w:r w:rsidRPr="00560F80">
        <w:rPr>
          <w:rFonts w:ascii="Calibri" w:hAnsi="Calibri" w:cs="Calibri"/>
          <w:i/>
          <w:iCs/>
          <w:noProof/>
          <w:szCs w:val="24"/>
        </w:rPr>
        <w:t>Scene Vision: Making Sense of What We See</w:t>
      </w:r>
      <w:r w:rsidRPr="00560F80">
        <w:rPr>
          <w:rFonts w:ascii="Calibri" w:hAnsi="Calibri" w:cs="Calibri"/>
          <w:noProof/>
          <w:szCs w:val="24"/>
        </w:rPr>
        <w:t>. http://doi.org/10.1177/0301006615600645</w:t>
      </w:r>
    </w:p>
    <w:p w14:paraId="4247C59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e, A. C. H., Buckley, M. J., Pegman, S. J., Spiers, H., Scahill, V. L., Gaffan, D., … Graham, K. S. (2005). Specialization in the medial temporal lobe for processing of objects and scene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6), 782–797. http://doi.org/10.1002/hipo.20101</w:t>
      </w:r>
    </w:p>
    <w:p w14:paraId="5675298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nck-Santini, P.-P., Save, E., &amp; Poucet, B. (2001). Place-cell firing does not depend on the direction of turn in a Y-maze alternation task. </w:t>
      </w:r>
      <w:r w:rsidRPr="00560F80">
        <w:rPr>
          <w:rFonts w:ascii="Calibri" w:hAnsi="Calibri" w:cs="Calibri"/>
          <w:i/>
          <w:iCs/>
          <w:noProof/>
          <w:szCs w:val="24"/>
        </w:rPr>
        <w:t>European Journal of Neuroscience</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5), 1055–1058. http://doi.org/10.1046/j.0953-816x.2001.01481.x</w:t>
      </w:r>
    </w:p>
    <w:p w14:paraId="67C7AFF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utgeb, J. K., Leutgeb, S., Moser, M.-B., &amp; Moser, E. I. (2007). Pattern Separation in the Dentate Gyrus and CA3 of the Hippocampus.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15</w:t>
      </w:r>
      <w:r w:rsidRPr="00560F80">
        <w:rPr>
          <w:rFonts w:ascii="Calibri" w:hAnsi="Calibri" w:cs="Calibri"/>
          <w:noProof/>
          <w:szCs w:val="24"/>
        </w:rPr>
        <w:t>(5814), 961–966. http://doi.org/10.1126/science.1135801</w:t>
      </w:r>
    </w:p>
    <w:p w14:paraId="72B62A8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vitt, T. S., &amp; Lawton, D. T. (1990). Qualitative navigation for mobile robots. </w:t>
      </w:r>
      <w:r w:rsidRPr="00560F80">
        <w:rPr>
          <w:rFonts w:ascii="Calibri" w:hAnsi="Calibri" w:cs="Calibri"/>
          <w:i/>
          <w:iCs/>
          <w:noProof/>
          <w:szCs w:val="24"/>
        </w:rPr>
        <w:t>Artificial Intelligence</w:t>
      </w:r>
      <w:r w:rsidRPr="00560F80">
        <w:rPr>
          <w:rFonts w:ascii="Calibri" w:hAnsi="Calibri" w:cs="Calibri"/>
          <w:noProof/>
          <w:szCs w:val="24"/>
        </w:rPr>
        <w:t xml:space="preserve">, </w:t>
      </w:r>
      <w:r w:rsidRPr="00560F80">
        <w:rPr>
          <w:rFonts w:ascii="Calibri" w:hAnsi="Calibri" w:cs="Calibri"/>
          <w:i/>
          <w:iCs/>
          <w:noProof/>
          <w:szCs w:val="24"/>
        </w:rPr>
        <w:t>44</w:t>
      </w:r>
      <w:r w:rsidRPr="00560F80">
        <w:rPr>
          <w:rFonts w:ascii="Calibri" w:hAnsi="Calibri" w:cs="Calibri"/>
          <w:noProof/>
          <w:szCs w:val="24"/>
        </w:rPr>
        <w:t>(3), 305–360. http://doi.org/10.1016/0004-3702(90)90027-W</w:t>
      </w:r>
    </w:p>
    <w:p w14:paraId="5189BBA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vy, W. B. (1996). A sequence predicting CA3 is a flexible associator that learns and uses context to solve hippocampal-like task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6</w:t>
      </w:r>
      <w:r w:rsidRPr="00560F80">
        <w:rPr>
          <w:rFonts w:ascii="Calibri" w:hAnsi="Calibri" w:cs="Calibri"/>
          <w:noProof/>
          <w:szCs w:val="24"/>
        </w:rPr>
        <w:t>(6), 579–90. http://doi.org/10.1002/(SICI)1098-1063(1996)6:6&amp;lt;579::AID-HIPO3&amp;gt;3.0.CO;2-C</w:t>
      </w:r>
    </w:p>
    <w:p w14:paraId="2BEFF9D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ibby, L. A., Hannula, D. E., &amp; Ranganath, C. (2014). Medial Temporal Lobe Coding of Item and Spatial Information during Relational Binding in Working Memory.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4</w:t>
      </w:r>
      <w:r w:rsidRPr="00560F80">
        <w:rPr>
          <w:rFonts w:ascii="Calibri" w:hAnsi="Calibri" w:cs="Calibri"/>
          <w:noProof/>
          <w:szCs w:val="24"/>
        </w:rPr>
        <w:t>(43), 14233–14242. http://doi.org/10.1523/JNEUROSCI.0655-14.2014</w:t>
      </w:r>
    </w:p>
    <w:p w14:paraId="304F70B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isman, J., &amp; Redish, A. D. (2009). Prediction, sequences and the hippocampus. </w:t>
      </w:r>
      <w:r w:rsidRPr="00560F80">
        <w:rPr>
          <w:rFonts w:ascii="Calibri" w:hAnsi="Calibri" w:cs="Calibri"/>
          <w:i/>
          <w:iCs/>
          <w:noProof/>
          <w:szCs w:val="24"/>
        </w:rPr>
        <w:t>Philosophical Transactions of the Royal Society B: Biological Sciences</w:t>
      </w:r>
      <w:r w:rsidRPr="00560F80">
        <w:rPr>
          <w:rFonts w:ascii="Calibri" w:hAnsi="Calibri" w:cs="Calibri"/>
          <w:noProof/>
          <w:szCs w:val="24"/>
        </w:rPr>
        <w:t xml:space="preserve">, </w:t>
      </w:r>
      <w:r w:rsidRPr="00560F80">
        <w:rPr>
          <w:rFonts w:ascii="Calibri" w:hAnsi="Calibri" w:cs="Calibri"/>
          <w:i/>
          <w:iCs/>
          <w:noProof/>
          <w:szCs w:val="24"/>
        </w:rPr>
        <w:t>364</w:t>
      </w:r>
      <w:r w:rsidRPr="00560F80">
        <w:rPr>
          <w:rFonts w:ascii="Calibri" w:hAnsi="Calibri" w:cs="Calibri"/>
          <w:noProof/>
          <w:szCs w:val="24"/>
        </w:rPr>
        <w:t>(1521), 1193–1201. http://doi.org/10.1098/rstb.2008.0316</w:t>
      </w:r>
    </w:p>
    <w:p w14:paraId="72A4C3C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ucas, H. D., Duff, M. C., &amp; Cohen, N. J. (2017). The hippocampus promotes effective saccadic information gathering in humans. In </w:t>
      </w:r>
      <w:r w:rsidRPr="00560F80">
        <w:rPr>
          <w:rFonts w:ascii="Calibri" w:hAnsi="Calibri" w:cs="Calibri"/>
          <w:i/>
          <w:iCs/>
          <w:noProof/>
          <w:szCs w:val="24"/>
        </w:rPr>
        <w:t>Cognitive Neuroscience Society 24th Annual Meeting</w:t>
      </w:r>
      <w:r w:rsidRPr="00560F80">
        <w:rPr>
          <w:rFonts w:ascii="Calibri" w:hAnsi="Calibri" w:cs="Calibri"/>
          <w:noProof/>
          <w:szCs w:val="24"/>
        </w:rPr>
        <w:t>. San Francisco.</w:t>
      </w:r>
    </w:p>
    <w:p w14:paraId="35F756D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560F80">
        <w:rPr>
          <w:rFonts w:ascii="Calibri" w:hAnsi="Calibri" w:cs="Calibri"/>
          <w:i/>
          <w:iCs/>
          <w:noProof/>
          <w:szCs w:val="24"/>
        </w:rPr>
        <w:t xml:space="preserve">Neuropsychology </w:t>
      </w:r>
      <w:r w:rsidRPr="00560F80">
        <w:rPr>
          <w:rFonts w:ascii="Calibri" w:hAnsi="Calibri" w:cs="Calibri"/>
          <w:noProof/>
          <w:szCs w:val="24"/>
        </w:rPr>
        <w:t xml:space="preserve">, </w:t>
      </w:r>
      <w:r w:rsidRPr="00560F80">
        <w:rPr>
          <w:rFonts w:ascii="Calibri" w:hAnsi="Calibri" w:cs="Calibri"/>
          <w:i/>
          <w:iCs/>
          <w:noProof/>
          <w:szCs w:val="24"/>
        </w:rPr>
        <w:t>30</w:t>
      </w:r>
      <w:r w:rsidRPr="00560F80">
        <w:rPr>
          <w:rFonts w:ascii="Calibri" w:hAnsi="Calibri" w:cs="Calibri"/>
          <w:noProof/>
          <w:szCs w:val="24"/>
        </w:rPr>
        <w:t>(5), 568–578. http://doi.org/10.1037/neu0000275</w:t>
      </w:r>
    </w:p>
    <w:p w14:paraId="6CCBAD7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uft, C. D. B., Meeson, A., Welchman, A. E., &amp; Kourtzi, Z. (2015). Decoding the future from past experience: learning shapes predictions in early visual cortex. </w:t>
      </w:r>
      <w:r w:rsidRPr="00560F80">
        <w:rPr>
          <w:rFonts w:ascii="Calibri" w:hAnsi="Calibri" w:cs="Calibri"/>
          <w:i/>
          <w:iCs/>
          <w:noProof/>
          <w:szCs w:val="24"/>
        </w:rPr>
        <w:t>Journal of Neurophysiology</w:t>
      </w:r>
      <w:r w:rsidRPr="00560F80">
        <w:rPr>
          <w:rFonts w:ascii="Calibri" w:hAnsi="Calibri" w:cs="Calibri"/>
          <w:noProof/>
          <w:szCs w:val="24"/>
        </w:rPr>
        <w:t xml:space="preserve">, </w:t>
      </w:r>
      <w:r w:rsidRPr="00560F80">
        <w:rPr>
          <w:rFonts w:ascii="Calibri" w:hAnsi="Calibri" w:cs="Calibri"/>
          <w:i/>
          <w:iCs/>
          <w:noProof/>
          <w:szCs w:val="24"/>
        </w:rPr>
        <w:t>113</w:t>
      </w:r>
      <w:r w:rsidRPr="00560F80">
        <w:rPr>
          <w:rFonts w:ascii="Calibri" w:hAnsi="Calibri" w:cs="Calibri"/>
          <w:noProof/>
          <w:szCs w:val="24"/>
        </w:rPr>
        <w:t xml:space="preserve">(9), </w:t>
      </w:r>
      <w:r w:rsidRPr="00560F80">
        <w:rPr>
          <w:rFonts w:ascii="Calibri" w:hAnsi="Calibri" w:cs="Calibri"/>
          <w:noProof/>
          <w:szCs w:val="24"/>
        </w:rPr>
        <w:lastRenderedPageBreak/>
        <w:t>3159–3171. http://doi.org/10.1152/jn.00753.2014</w:t>
      </w:r>
    </w:p>
    <w:p w14:paraId="5CCA273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over, T. (2006). </w:t>
      </w:r>
      <w:r w:rsidRPr="00560F80">
        <w:rPr>
          <w:rFonts w:ascii="Calibri" w:hAnsi="Calibri" w:cs="Calibri"/>
          <w:i/>
          <w:iCs/>
          <w:noProof/>
          <w:szCs w:val="24"/>
        </w:rPr>
        <w:t>Elements Of Information Theory</w:t>
      </w:r>
      <w:r w:rsidRPr="00560F80">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524E339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aguire, E. A., Burgess, N., O’Keefe, J., &amp; O’Keefe, J. (1999). Human spatial navigation: cognitive maps, sexual dimorphism, and neural substrates. </w:t>
      </w:r>
      <w:r w:rsidRPr="00560F80">
        <w:rPr>
          <w:rFonts w:ascii="Calibri" w:hAnsi="Calibri" w:cs="Calibri"/>
          <w:i/>
          <w:iCs/>
          <w:noProof/>
          <w:szCs w:val="24"/>
        </w:rPr>
        <w:t>Current Opinion in Neurobiology</w:t>
      </w:r>
      <w:r w:rsidRPr="00560F80">
        <w:rPr>
          <w:rFonts w:ascii="Calibri" w:hAnsi="Calibri" w:cs="Calibri"/>
          <w:noProof/>
          <w:szCs w:val="24"/>
        </w:rPr>
        <w:t xml:space="preserve">, </w:t>
      </w:r>
      <w:r w:rsidRPr="00560F80">
        <w:rPr>
          <w:rFonts w:ascii="Calibri" w:hAnsi="Calibri" w:cs="Calibri"/>
          <w:i/>
          <w:iCs/>
          <w:noProof/>
          <w:szCs w:val="24"/>
        </w:rPr>
        <w:t>9</w:t>
      </w:r>
      <w:r w:rsidRPr="00560F80">
        <w:rPr>
          <w:rFonts w:ascii="Calibri" w:hAnsi="Calibri" w:cs="Calibri"/>
          <w:noProof/>
          <w:szCs w:val="24"/>
        </w:rPr>
        <w:t>(2), 171–7. http://doi.org/10.1016/S1474-4422(08)70216-3</w:t>
      </w:r>
    </w:p>
    <w:p w14:paraId="1D1D981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andelbrot, B. (1967). How Long Is the Coast of Britain? Statistical Self-Similarity and Fractional Dimension.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156</w:t>
      </w:r>
      <w:r w:rsidRPr="00560F80">
        <w:rPr>
          <w:rFonts w:ascii="Calibri" w:hAnsi="Calibri" w:cs="Calibri"/>
          <w:noProof/>
          <w:szCs w:val="24"/>
        </w:rPr>
        <w:t>(3775), 636–638. http://doi.org/10.1126/science.156.3775.636</w:t>
      </w:r>
    </w:p>
    <w:p w14:paraId="1361B18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02</w:t>
      </w:r>
      <w:r w:rsidRPr="00560F80">
        <w:rPr>
          <w:rFonts w:ascii="Calibri" w:hAnsi="Calibri" w:cs="Calibri"/>
          <w:noProof/>
          <w:szCs w:val="24"/>
        </w:rPr>
        <w:t>(3), 419–457. http://doi.org/10.1037/0033-295X.102.3.419</w:t>
      </w:r>
    </w:p>
    <w:p w14:paraId="25E57BB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17</w:t>
      </w:r>
      <w:r w:rsidRPr="00560F80">
        <w:rPr>
          <w:rFonts w:ascii="Calibri" w:hAnsi="Calibri" w:cs="Calibri"/>
          <w:noProof/>
          <w:szCs w:val="24"/>
        </w:rPr>
        <w:t>(5834), 94–99. http://doi.org/10.1126/science.1140263</w:t>
      </w:r>
    </w:p>
    <w:p w14:paraId="6FC6E66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Kenzie, S., Frank, A. J. J., Kinsky, N. R. R., Porter, B., Rivière, P. D. D., &amp; Eichenbaum, H. (2014). Hippocampal Representation of Related and Opposing Memories Develop within Distinct, Hierarchically Organized Neural Schemas.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3</w:t>
      </w:r>
      <w:r w:rsidRPr="00560F80">
        <w:rPr>
          <w:rFonts w:ascii="Calibri" w:hAnsi="Calibri" w:cs="Calibri"/>
          <w:noProof/>
          <w:szCs w:val="24"/>
        </w:rPr>
        <w:t>(1), 202–215. http://doi.org/10.1016/j.neuron.2014.05.019</w:t>
      </w:r>
    </w:p>
    <w:p w14:paraId="3C80F01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Mirowski, P., Pascanu, R., Viola, F., Soyer, H., Ballard, A. J., Banino, A., … Hadsell, R. (2016). Learning to Navigate in Complex Environments. Retrieved from http://arxiv.org/abs/1611.03673</w:t>
      </w:r>
    </w:p>
    <w:p w14:paraId="3987FFC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ffat, S. D. (2009). Aging and spatial navigation: What do we know and where do we go? </w:t>
      </w:r>
      <w:r w:rsidRPr="00560F80">
        <w:rPr>
          <w:rFonts w:ascii="Calibri" w:hAnsi="Calibri" w:cs="Calibri"/>
          <w:i/>
          <w:iCs/>
          <w:noProof/>
          <w:szCs w:val="24"/>
        </w:rPr>
        <w:t>Neuropsychology Review</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4), 478–489. http://doi.org/10.1007/s11065-009-9120-3</w:t>
      </w:r>
    </w:p>
    <w:p w14:paraId="316BF8B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ffat, S. D., &amp; Resnick, S. M. (2002). Effects of age on virtual environment place navigation and allocentric cognitive mapping.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16</w:t>
      </w:r>
      <w:r w:rsidRPr="00560F80">
        <w:rPr>
          <w:rFonts w:ascii="Calibri" w:hAnsi="Calibri" w:cs="Calibri"/>
          <w:noProof/>
          <w:szCs w:val="24"/>
        </w:rPr>
        <w:t>(5), 851–9. Retrieved from http://www.ncbi.nlm.nih.gov/pubmed/12369805</w:t>
      </w:r>
    </w:p>
    <w:p w14:paraId="1632522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nti, J. M., Cooke, G. E., Watson, P. D., Voss, M. W., Kramer, A. F., &amp; Cohen, N. J. (2015). Relating Hippocampus to Relational Memory Processing across Domains and Delays. </w:t>
      </w:r>
      <w:r w:rsidRPr="00560F80">
        <w:rPr>
          <w:rFonts w:ascii="Calibri" w:hAnsi="Calibri" w:cs="Calibri"/>
          <w:i/>
          <w:iCs/>
          <w:noProof/>
          <w:szCs w:val="24"/>
        </w:rPr>
        <w:t>Journal of Cognitive Neuroscience</w:t>
      </w:r>
      <w:r w:rsidRPr="00560F80">
        <w:rPr>
          <w:rFonts w:ascii="Calibri" w:hAnsi="Calibri" w:cs="Calibri"/>
          <w:noProof/>
          <w:szCs w:val="24"/>
        </w:rPr>
        <w:t xml:space="preserve">, </w:t>
      </w:r>
      <w:r w:rsidRPr="00560F80">
        <w:rPr>
          <w:rFonts w:ascii="Calibri" w:hAnsi="Calibri" w:cs="Calibri"/>
          <w:i/>
          <w:iCs/>
          <w:noProof/>
          <w:szCs w:val="24"/>
        </w:rPr>
        <w:t>27</w:t>
      </w:r>
      <w:r w:rsidRPr="00560F80">
        <w:rPr>
          <w:rFonts w:ascii="Calibri" w:hAnsi="Calibri" w:cs="Calibri"/>
          <w:noProof/>
          <w:szCs w:val="24"/>
        </w:rPr>
        <w:t>(2), 234–245. http://doi.org/10.1162/jocn_a_00717</w:t>
      </w:r>
    </w:p>
    <w:p w14:paraId="2385DCA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rris, R. G. M. (1981). Spatial localization does not require the presence of local cues. </w:t>
      </w:r>
      <w:r w:rsidRPr="00560F80">
        <w:rPr>
          <w:rFonts w:ascii="Calibri" w:hAnsi="Calibri" w:cs="Calibri"/>
          <w:i/>
          <w:iCs/>
          <w:noProof/>
          <w:szCs w:val="24"/>
        </w:rPr>
        <w:t>Learning and Motivation</w:t>
      </w:r>
      <w:r w:rsidRPr="00560F80">
        <w:rPr>
          <w:rFonts w:ascii="Calibri" w:hAnsi="Calibri" w:cs="Calibri"/>
          <w:noProof/>
          <w:szCs w:val="24"/>
        </w:rPr>
        <w:t xml:space="preserve">, </w:t>
      </w:r>
      <w:r w:rsidRPr="00560F80">
        <w:rPr>
          <w:rFonts w:ascii="Calibri" w:hAnsi="Calibri" w:cs="Calibri"/>
          <w:i/>
          <w:iCs/>
          <w:noProof/>
          <w:szCs w:val="24"/>
        </w:rPr>
        <w:t>12</w:t>
      </w:r>
      <w:r w:rsidRPr="00560F80">
        <w:rPr>
          <w:rFonts w:ascii="Calibri" w:hAnsi="Calibri" w:cs="Calibri"/>
          <w:noProof/>
          <w:szCs w:val="24"/>
        </w:rPr>
        <w:t>(2), 239–260. http://doi.org/10.1016/0023-9690(81)90020-5</w:t>
      </w:r>
    </w:p>
    <w:p w14:paraId="616E1D7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rris, R. G. M., Garrud, P., Rawlins, J. N. P., &amp; O’Keefe, J. (1982). Place navigation impaired in rats with hippocampal lesions. </w:t>
      </w:r>
      <w:r w:rsidRPr="00560F80">
        <w:rPr>
          <w:rFonts w:ascii="Calibri" w:hAnsi="Calibri" w:cs="Calibri"/>
          <w:i/>
          <w:iCs/>
          <w:noProof/>
          <w:szCs w:val="24"/>
        </w:rPr>
        <w:t>Nature</w:t>
      </w:r>
      <w:r w:rsidRPr="00560F80">
        <w:rPr>
          <w:rFonts w:ascii="Calibri" w:hAnsi="Calibri" w:cs="Calibri"/>
          <w:noProof/>
          <w:szCs w:val="24"/>
        </w:rPr>
        <w:t xml:space="preserve">, </w:t>
      </w:r>
      <w:r w:rsidRPr="00560F80">
        <w:rPr>
          <w:rFonts w:ascii="Calibri" w:hAnsi="Calibri" w:cs="Calibri"/>
          <w:i/>
          <w:iCs/>
          <w:noProof/>
          <w:szCs w:val="24"/>
        </w:rPr>
        <w:t>297</w:t>
      </w:r>
      <w:r w:rsidRPr="00560F80">
        <w:rPr>
          <w:rFonts w:ascii="Calibri" w:hAnsi="Calibri" w:cs="Calibri"/>
          <w:noProof/>
          <w:szCs w:val="24"/>
        </w:rPr>
        <w:t>(5868), 681–683. http://doi.org/10.1038/297681a0</w:t>
      </w:r>
    </w:p>
    <w:p w14:paraId="586D970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uller, R. U., &amp; Kubie, J. L. (1987). The effects of changes in the environment on the spatial firing of hippocampal complex-spike cell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7), 1951–68. Retrieved from http://www.ncbi.nlm.nih.gov/pubmed/3612226</w:t>
      </w:r>
    </w:p>
    <w:p w14:paraId="7F46D85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unkres, J. (1957). Algorithms for the Assignment and Transportation Problems. </w:t>
      </w:r>
      <w:r w:rsidRPr="00560F80">
        <w:rPr>
          <w:rFonts w:ascii="Calibri" w:hAnsi="Calibri" w:cs="Calibri"/>
          <w:i/>
          <w:iCs/>
          <w:noProof/>
          <w:szCs w:val="24"/>
        </w:rPr>
        <w:t xml:space="preserve">Journal of the Society </w:t>
      </w:r>
      <w:r w:rsidRPr="00560F80">
        <w:rPr>
          <w:rFonts w:ascii="Calibri" w:hAnsi="Calibri" w:cs="Calibri"/>
          <w:i/>
          <w:iCs/>
          <w:noProof/>
          <w:szCs w:val="24"/>
        </w:rPr>
        <w:lastRenderedPageBreak/>
        <w:t>for Industrial and Applied Mathematics</w:t>
      </w:r>
      <w:r w:rsidRPr="00560F80">
        <w:rPr>
          <w:rFonts w:ascii="Calibri" w:hAnsi="Calibri" w:cs="Calibri"/>
          <w:noProof/>
          <w:szCs w:val="24"/>
        </w:rPr>
        <w:t xml:space="preserve">, </w:t>
      </w:r>
      <w:r w:rsidRPr="00560F80">
        <w:rPr>
          <w:rFonts w:ascii="Calibri" w:hAnsi="Calibri" w:cs="Calibri"/>
          <w:i/>
          <w:iCs/>
          <w:noProof/>
          <w:szCs w:val="24"/>
        </w:rPr>
        <w:t>5</w:t>
      </w:r>
      <w:r w:rsidRPr="00560F80">
        <w:rPr>
          <w:rFonts w:ascii="Calibri" w:hAnsi="Calibri" w:cs="Calibri"/>
          <w:noProof/>
          <w:szCs w:val="24"/>
        </w:rPr>
        <w:t>(1), 32–38. http://doi.org/10.1137/0105003</w:t>
      </w:r>
    </w:p>
    <w:p w14:paraId="5BE6F07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urray, E. A., Gaffan, D., &amp; Mishkin, M. (1993). Neural substrates of visual stimulus-stimulus association in rhesus monkey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10), 4549–61. http://doi.org/0270-647/93/134549-13$05.00/0</w:t>
      </w:r>
    </w:p>
    <w:p w14:paraId="45A454D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297</w:t>
      </w:r>
      <w:r w:rsidRPr="00560F80">
        <w:rPr>
          <w:rFonts w:ascii="Calibri" w:hAnsi="Calibri" w:cs="Calibri"/>
          <w:noProof/>
          <w:szCs w:val="24"/>
        </w:rPr>
        <w:t>(5579), 211–218. http://doi.org/10.1126/science.1071795.Requirement</w:t>
      </w:r>
    </w:p>
    <w:p w14:paraId="4C583BE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aya, Y., &amp; Suzuki, W. A. (2011). Integrating What and When Across the Primate Medial Temporal Lobe.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33</w:t>
      </w:r>
      <w:r w:rsidRPr="00560F80">
        <w:rPr>
          <w:rFonts w:ascii="Calibri" w:hAnsi="Calibri" w:cs="Calibri"/>
          <w:noProof/>
          <w:szCs w:val="24"/>
        </w:rPr>
        <w:t>(6043), 773–776. http://doi.org/10.1126/science.1206773</w:t>
      </w:r>
    </w:p>
    <w:p w14:paraId="6FFF382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1</w:t>
      </w:r>
      <w:r w:rsidRPr="00560F80">
        <w:rPr>
          <w:rFonts w:ascii="Calibri" w:hAnsi="Calibri" w:cs="Calibri"/>
          <w:noProof/>
          <w:szCs w:val="24"/>
        </w:rPr>
        <w:t>(2), 416–427. http://doi.org/10.1016/j.neuron.2013.11.017</w:t>
      </w:r>
    </w:p>
    <w:p w14:paraId="2D1925B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ielson, D. M., Smith, T. A., Sreekumar, V., Dennis, S., &amp; Sederberg, P. B. (2015). Human hippocampus represents space and time during retrieval of real-world memories. </w:t>
      </w:r>
      <w:r w:rsidRPr="00560F80">
        <w:rPr>
          <w:rFonts w:ascii="Calibri" w:hAnsi="Calibri" w:cs="Calibri"/>
          <w:i/>
          <w:iCs/>
          <w:noProof/>
          <w:szCs w:val="24"/>
        </w:rPr>
        <w:t>Proceedings of the National Academy of Sciences</w:t>
      </w:r>
      <w:r w:rsidRPr="00560F80">
        <w:rPr>
          <w:rFonts w:ascii="Calibri" w:hAnsi="Calibri" w:cs="Calibri"/>
          <w:noProof/>
          <w:szCs w:val="24"/>
        </w:rPr>
        <w:t xml:space="preserve">, </w:t>
      </w:r>
      <w:r w:rsidRPr="00560F80">
        <w:rPr>
          <w:rFonts w:ascii="Calibri" w:hAnsi="Calibri" w:cs="Calibri"/>
          <w:i/>
          <w:iCs/>
          <w:noProof/>
          <w:szCs w:val="24"/>
        </w:rPr>
        <w:t>112</w:t>
      </w:r>
      <w:r w:rsidRPr="00560F80">
        <w:rPr>
          <w:rFonts w:ascii="Calibri" w:hAnsi="Calibri" w:cs="Calibri"/>
          <w:noProof/>
          <w:szCs w:val="24"/>
        </w:rPr>
        <w:t>(35), 11078–11083. http://doi.org/10.1073/pnas.1507104112</w:t>
      </w:r>
    </w:p>
    <w:p w14:paraId="38C82A7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oether, E. (1971). Invariant variation problems. </w:t>
      </w:r>
      <w:r w:rsidRPr="00560F80">
        <w:rPr>
          <w:rFonts w:ascii="Calibri" w:hAnsi="Calibri" w:cs="Calibri"/>
          <w:i/>
          <w:iCs/>
          <w:noProof/>
          <w:szCs w:val="24"/>
        </w:rPr>
        <w:t>Transport Theory and Statistical Physics</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3), 186–207. http://doi.org/10.1080/00411457108231446</w:t>
      </w:r>
    </w:p>
    <w:p w14:paraId="7211899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1991). An allocentric spatial model for the hippocampal cognitive map.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3), 230–235. http://doi.org/10.1002/hipo.450010303</w:t>
      </w:r>
    </w:p>
    <w:p w14:paraId="25D863D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Burgess, N., O’ Keefe, J., Burgess, N., O’Keefe, J., &amp; Burgess, N. (1996). Geometric determinants of the place fields of hippocampal neurons. </w:t>
      </w:r>
      <w:r w:rsidRPr="00560F80">
        <w:rPr>
          <w:rFonts w:ascii="Calibri" w:hAnsi="Calibri" w:cs="Calibri"/>
          <w:i/>
          <w:iCs/>
          <w:noProof/>
          <w:szCs w:val="24"/>
        </w:rPr>
        <w:t>Nature</w:t>
      </w:r>
      <w:r w:rsidRPr="00560F80">
        <w:rPr>
          <w:rFonts w:ascii="Calibri" w:hAnsi="Calibri" w:cs="Calibri"/>
          <w:noProof/>
          <w:szCs w:val="24"/>
        </w:rPr>
        <w:t xml:space="preserve">, </w:t>
      </w:r>
      <w:r w:rsidRPr="00560F80">
        <w:rPr>
          <w:rFonts w:ascii="Calibri" w:hAnsi="Calibri" w:cs="Calibri"/>
          <w:i/>
          <w:iCs/>
          <w:noProof/>
          <w:szCs w:val="24"/>
        </w:rPr>
        <w:t>381</w:t>
      </w:r>
      <w:r w:rsidRPr="00560F80">
        <w:rPr>
          <w:rFonts w:ascii="Calibri" w:hAnsi="Calibri" w:cs="Calibri"/>
          <w:noProof/>
          <w:szCs w:val="24"/>
        </w:rPr>
        <w:t>(6581), 425–428. http://doi.org/10.1038/381425a0</w:t>
      </w:r>
    </w:p>
    <w:p w14:paraId="7979E31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amp; Dostrovsky, J. (1971). The hippocampus as a spatial map. Preliminary evidence from unit activity in the freely-moving rat. </w:t>
      </w:r>
      <w:r w:rsidRPr="00560F80">
        <w:rPr>
          <w:rFonts w:ascii="Calibri" w:hAnsi="Calibri" w:cs="Calibri"/>
          <w:i/>
          <w:iCs/>
          <w:noProof/>
          <w:szCs w:val="24"/>
        </w:rPr>
        <w:t>Brain Research</w:t>
      </w:r>
      <w:r w:rsidRPr="00560F80">
        <w:rPr>
          <w:rFonts w:ascii="Calibri" w:hAnsi="Calibri" w:cs="Calibri"/>
          <w:noProof/>
          <w:szCs w:val="24"/>
        </w:rPr>
        <w:t xml:space="preserve">, </w:t>
      </w:r>
      <w:r w:rsidRPr="00560F80">
        <w:rPr>
          <w:rFonts w:ascii="Calibri" w:hAnsi="Calibri" w:cs="Calibri"/>
          <w:i/>
          <w:iCs/>
          <w:noProof/>
          <w:szCs w:val="24"/>
        </w:rPr>
        <w:t>34</w:t>
      </w:r>
      <w:r w:rsidRPr="00560F80">
        <w:rPr>
          <w:rFonts w:ascii="Calibri" w:hAnsi="Calibri" w:cs="Calibri"/>
          <w:noProof/>
          <w:szCs w:val="24"/>
        </w:rPr>
        <w:t>(1), 171–175. http://doi.org/10.1016/0006-8993(71)90358-1</w:t>
      </w:r>
    </w:p>
    <w:p w14:paraId="540938C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amp; Nadel, L. (1978). </w:t>
      </w:r>
      <w:r w:rsidRPr="00560F80">
        <w:rPr>
          <w:rFonts w:ascii="Calibri" w:hAnsi="Calibri" w:cs="Calibri"/>
          <w:i/>
          <w:iCs/>
          <w:noProof/>
          <w:szCs w:val="24"/>
        </w:rPr>
        <w:t>The Hippocampus as a Cognitive Map</w:t>
      </w:r>
      <w:r w:rsidRPr="00560F80">
        <w:rPr>
          <w:rFonts w:ascii="Calibri" w:hAnsi="Calibri" w:cs="Calibri"/>
          <w:noProof/>
          <w:szCs w:val="24"/>
        </w:rPr>
        <w:t>. Oxford: Oxford University Press.</w:t>
      </w:r>
    </w:p>
    <w:p w14:paraId="00D4F5B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Reilly, R. C., &amp; Rudy, J. W. (2001). Conjunctive Representations in Learning and Memory: Principles of Cortical and Hippocampal Function.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08</w:t>
      </w:r>
      <w:r w:rsidRPr="00560F80">
        <w:rPr>
          <w:rFonts w:ascii="Calibri" w:hAnsi="Calibri" w:cs="Calibri"/>
          <w:noProof/>
          <w:szCs w:val="24"/>
        </w:rPr>
        <w:t>(1), 83–95. http://doi.org/10.1037//0033-295X.</w:t>
      </w:r>
    </w:p>
    <w:p w14:paraId="04E2BD1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astalkova, E., Itskov, V., Amarasingham, A., &amp; Buzsaki, G. (2008). Internally Generated Cell Assembly Sequences in the Rat Hippocampus.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21</w:t>
      </w:r>
      <w:r w:rsidRPr="00560F80">
        <w:rPr>
          <w:rFonts w:ascii="Calibri" w:hAnsi="Calibri" w:cs="Calibri"/>
          <w:noProof/>
          <w:szCs w:val="24"/>
        </w:rPr>
        <w:t>(5894), 1322–1327. http://doi.org/10.1126/science.1159775</w:t>
      </w:r>
    </w:p>
    <w:p w14:paraId="097C751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az, R., Gelbard-Sagiv, H., Mukamel, R., Harel, M., Malach, R., &amp; Fried, I. (2010). A neural substrate in the human hippocampus for linking successive events. </w:t>
      </w:r>
      <w:r w:rsidRPr="00560F80">
        <w:rPr>
          <w:rFonts w:ascii="Calibri" w:hAnsi="Calibri" w:cs="Calibri"/>
          <w:i/>
          <w:iCs/>
          <w:noProof/>
          <w:szCs w:val="24"/>
        </w:rPr>
        <w:t>Proceedings of the National Academy of Sciences</w:t>
      </w:r>
      <w:r w:rsidRPr="00560F80">
        <w:rPr>
          <w:rFonts w:ascii="Calibri" w:hAnsi="Calibri" w:cs="Calibri"/>
          <w:noProof/>
          <w:szCs w:val="24"/>
        </w:rPr>
        <w:t xml:space="preserve">, </w:t>
      </w:r>
      <w:r w:rsidRPr="00560F80">
        <w:rPr>
          <w:rFonts w:ascii="Calibri" w:hAnsi="Calibri" w:cs="Calibri"/>
          <w:i/>
          <w:iCs/>
          <w:noProof/>
          <w:szCs w:val="24"/>
        </w:rPr>
        <w:t>107</w:t>
      </w:r>
      <w:r w:rsidRPr="00560F80">
        <w:rPr>
          <w:rFonts w:ascii="Calibri" w:hAnsi="Calibri" w:cs="Calibri"/>
          <w:noProof/>
          <w:szCs w:val="24"/>
        </w:rPr>
        <w:t>(13), 6046–6051. http://doi.org/10.1073/pnas.0910834107</w:t>
      </w:r>
    </w:p>
    <w:p w14:paraId="06A3F97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ecchia, T., &amp; Vallortigara, G. (2010). View-based strategy for reorientation by geometry. </w:t>
      </w:r>
      <w:r w:rsidRPr="00560F80">
        <w:rPr>
          <w:rFonts w:ascii="Calibri" w:hAnsi="Calibri" w:cs="Calibri"/>
          <w:i/>
          <w:iCs/>
          <w:noProof/>
          <w:szCs w:val="24"/>
        </w:rPr>
        <w:t>Journal of Experimental Biology</w:t>
      </w:r>
      <w:r w:rsidRPr="00560F80">
        <w:rPr>
          <w:rFonts w:ascii="Calibri" w:hAnsi="Calibri" w:cs="Calibri"/>
          <w:noProof/>
          <w:szCs w:val="24"/>
        </w:rPr>
        <w:t xml:space="preserve">, </w:t>
      </w:r>
      <w:r w:rsidRPr="00560F80">
        <w:rPr>
          <w:rFonts w:ascii="Calibri" w:hAnsi="Calibri" w:cs="Calibri"/>
          <w:i/>
          <w:iCs/>
          <w:noProof/>
          <w:szCs w:val="24"/>
        </w:rPr>
        <w:t>213</w:t>
      </w:r>
      <w:r w:rsidRPr="00560F80">
        <w:rPr>
          <w:rFonts w:ascii="Calibri" w:hAnsi="Calibri" w:cs="Calibri"/>
          <w:noProof/>
          <w:szCs w:val="24"/>
        </w:rPr>
        <w:t>(17), 2987–2996. http://doi.org/10.1242/jeb.043315</w:t>
      </w:r>
    </w:p>
    <w:p w14:paraId="5BA6B84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errett, D. I., &amp; Oram, M. W. (1993). Neurophysiology of shape processing. </w:t>
      </w:r>
      <w:r w:rsidRPr="00560F80">
        <w:rPr>
          <w:rFonts w:ascii="Calibri" w:hAnsi="Calibri" w:cs="Calibri"/>
          <w:i/>
          <w:iCs/>
          <w:noProof/>
          <w:szCs w:val="24"/>
        </w:rPr>
        <w:t>Image and Vision Computing</w:t>
      </w:r>
      <w:r w:rsidRPr="00560F80">
        <w:rPr>
          <w:rFonts w:ascii="Calibri" w:hAnsi="Calibri" w:cs="Calibri"/>
          <w:noProof/>
          <w:szCs w:val="24"/>
        </w:rPr>
        <w:t xml:space="preserve">, </w:t>
      </w:r>
      <w:r w:rsidRPr="00560F80">
        <w:rPr>
          <w:rFonts w:ascii="Calibri" w:hAnsi="Calibri" w:cs="Calibri"/>
          <w:i/>
          <w:iCs/>
          <w:noProof/>
          <w:szCs w:val="24"/>
        </w:rPr>
        <w:lastRenderedPageBreak/>
        <w:t>11</w:t>
      </w:r>
      <w:r w:rsidRPr="00560F80">
        <w:rPr>
          <w:rFonts w:ascii="Calibri" w:hAnsi="Calibri" w:cs="Calibri"/>
          <w:noProof/>
          <w:szCs w:val="24"/>
        </w:rPr>
        <w:t>(6), 317–333. http://doi.org/10.1016/0262-8856(93)90011-5</w:t>
      </w:r>
    </w:p>
    <w:p w14:paraId="25F7A07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lotnick, R. E., Gardner, R. H., Hargrove, W. W., Prestegaard, K., &amp; Perlmutter, M. (1996). Lacunarity analysis: A general technique for the analysis of spatial patterns. </w:t>
      </w:r>
      <w:r w:rsidRPr="00560F80">
        <w:rPr>
          <w:rFonts w:ascii="Calibri" w:hAnsi="Calibri" w:cs="Calibri"/>
          <w:i/>
          <w:iCs/>
          <w:noProof/>
          <w:szCs w:val="24"/>
        </w:rPr>
        <w:t>Physical Review E</w:t>
      </w:r>
      <w:r w:rsidRPr="00560F80">
        <w:rPr>
          <w:rFonts w:ascii="Calibri" w:hAnsi="Calibri" w:cs="Calibri"/>
          <w:noProof/>
          <w:szCs w:val="24"/>
        </w:rPr>
        <w:t xml:space="preserve">, </w:t>
      </w:r>
      <w:r w:rsidRPr="00560F80">
        <w:rPr>
          <w:rFonts w:ascii="Calibri" w:hAnsi="Calibri" w:cs="Calibri"/>
          <w:i/>
          <w:iCs/>
          <w:noProof/>
          <w:szCs w:val="24"/>
        </w:rPr>
        <w:t>53</w:t>
      </w:r>
      <w:r w:rsidRPr="00560F80">
        <w:rPr>
          <w:rFonts w:ascii="Calibri" w:hAnsi="Calibri" w:cs="Calibri"/>
          <w:noProof/>
          <w:szCs w:val="24"/>
        </w:rPr>
        <w:t>(5), 5461–5468. http://doi.org/10.1103/PhysRevE.53.5461</w:t>
      </w:r>
    </w:p>
    <w:p w14:paraId="27D2BA4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oucet, B. (1993). Spatial cognitive maps in animals: New hypotheses on their structure and neural mechanisms.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00</w:t>
      </w:r>
      <w:r w:rsidRPr="00560F80">
        <w:rPr>
          <w:rFonts w:ascii="Calibri" w:hAnsi="Calibri" w:cs="Calibri"/>
          <w:noProof/>
          <w:szCs w:val="24"/>
        </w:rPr>
        <w:t>(2), 163–182. http://doi.org/10.1037/0033-295X.100.2.163</w:t>
      </w:r>
    </w:p>
    <w:p w14:paraId="5A4154F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ck Jr, J. B. (1984). Head direction cells in the deep cell layer of dorsal presubiculum in freely moving rats. </w:t>
      </w:r>
      <w:r w:rsidRPr="00560F80">
        <w:rPr>
          <w:rFonts w:ascii="Calibri" w:hAnsi="Calibri" w:cs="Calibri"/>
          <w:i/>
          <w:iCs/>
          <w:noProof/>
          <w:szCs w:val="24"/>
        </w:rPr>
        <w:t>Soc Neurosci Abstr.</w:t>
      </w:r>
      <w:r w:rsidRPr="00560F80">
        <w:rPr>
          <w:rFonts w:ascii="Calibri" w:hAnsi="Calibri" w:cs="Calibri"/>
          <w:noProof/>
          <w:szCs w:val="24"/>
        </w:rPr>
        <w:t xml:space="preserve">, </w:t>
      </w:r>
      <w:r w:rsidRPr="00560F80">
        <w:rPr>
          <w:rFonts w:ascii="Calibri" w:hAnsi="Calibri" w:cs="Calibri"/>
          <w:i/>
          <w:iCs/>
          <w:noProof/>
          <w:szCs w:val="24"/>
        </w:rPr>
        <w:t>10</w:t>
      </w:r>
      <w:r w:rsidRPr="00560F80">
        <w:rPr>
          <w:rFonts w:ascii="Calibri" w:hAnsi="Calibri" w:cs="Calibri"/>
          <w:noProof/>
          <w:szCs w:val="24"/>
        </w:rPr>
        <w:t>(176), 12.</w:t>
      </w:r>
    </w:p>
    <w:p w14:paraId="176473E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Blumenfeld, R. S. (2005). Doubts about double dissociations between short- and long-term memory.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9</w:t>
      </w:r>
      <w:r w:rsidRPr="00560F80">
        <w:rPr>
          <w:rFonts w:ascii="Calibri" w:hAnsi="Calibri" w:cs="Calibri"/>
          <w:noProof/>
          <w:szCs w:val="24"/>
        </w:rPr>
        <w:t>(8), 374–380. http://doi.org/10.1016/j.tics.2005.06.009</w:t>
      </w:r>
    </w:p>
    <w:p w14:paraId="03BF09F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Blumenfeld, R. S. (2008). Prefrontal Cortex and Memory. In J. H. Byrne (Ed.), </w:t>
      </w:r>
      <w:r w:rsidRPr="00560F80">
        <w:rPr>
          <w:rFonts w:ascii="Calibri" w:hAnsi="Calibri" w:cs="Calibri"/>
          <w:i/>
          <w:iCs/>
          <w:noProof/>
          <w:szCs w:val="24"/>
        </w:rPr>
        <w:t>Learning and Memory: A Comprehensive Reference</w:t>
      </w:r>
      <w:r w:rsidRPr="00560F80">
        <w:rPr>
          <w:rFonts w:ascii="Calibri" w:hAnsi="Calibri" w:cs="Calibri"/>
          <w:noProof/>
          <w:szCs w:val="24"/>
        </w:rPr>
        <w:t xml:space="preserve"> (3rd ed., pp. 261–279). Oxford: Acadmic Press.</w:t>
      </w:r>
    </w:p>
    <w:p w14:paraId="52ECE55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D’Esposito, M. (2001). Medial Temporal Lobe Activity Associated with Active Maintenance of Novel Informatio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31</w:t>
      </w:r>
      <w:r w:rsidRPr="00560F80">
        <w:rPr>
          <w:rFonts w:ascii="Calibri" w:hAnsi="Calibri" w:cs="Calibri"/>
          <w:noProof/>
          <w:szCs w:val="24"/>
        </w:rPr>
        <w:t>(5), 865–873. http://doi.org/10.1016/S0896-6273(01)00411-1</w:t>
      </w:r>
    </w:p>
    <w:p w14:paraId="6526704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Hsieh, L. T. (2016). The hippocampus: A special place for time. </w:t>
      </w:r>
      <w:r w:rsidRPr="00560F80">
        <w:rPr>
          <w:rFonts w:ascii="Calibri" w:hAnsi="Calibri" w:cs="Calibri"/>
          <w:i/>
          <w:iCs/>
          <w:noProof/>
          <w:szCs w:val="24"/>
        </w:rPr>
        <w:t>Annals of the New York Academy of Sciences</w:t>
      </w:r>
      <w:r w:rsidRPr="00560F80">
        <w:rPr>
          <w:rFonts w:ascii="Calibri" w:hAnsi="Calibri" w:cs="Calibri"/>
          <w:noProof/>
          <w:szCs w:val="24"/>
        </w:rPr>
        <w:t xml:space="preserve">, </w:t>
      </w:r>
      <w:r w:rsidRPr="00560F80">
        <w:rPr>
          <w:rFonts w:ascii="Calibri" w:hAnsi="Calibri" w:cs="Calibri"/>
          <w:i/>
          <w:iCs/>
          <w:noProof/>
          <w:szCs w:val="24"/>
        </w:rPr>
        <w:t>1369</w:t>
      </w:r>
      <w:r w:rsidRPr="00560F80">
        <w:rPr>
          <w:rFonts w:ascii="Calibri" w:hAnsi="Calibri" w:cs="Calibri"/>
          <w:noProof/>
          <w:szCs w:val="24"/>
        </w:rPr>
        <w:t>(1), 93–110. http://doi.org/10.1111/nyas.13043</w:t>
      </w:r>
    </w:p>
    <w:p w14:paraId="0EAE267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Ritchey, M. (2012a). Two cortical systems for memory- guided behaviour. </w:t>
      </w:r>
      <w:r w:rsidRPr="00560F80">
        <w:rPr>
          <w:rFonts w:ascii="Calibri" w:hAnsi="Calibri" w:cs="Calibri"/>
          <w:i/>
          <w:iCs/>
          <w:noProof/>
          <w:szCs w:val="24"/>
        </w:rPr>
        <w:t>Nature Publishing Group</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10), 713–726. http://doi.org/10.1038/nrn3338</w:t>
      </w:r>
    </w:p>
    <w:p w14:paraId="4A057DF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Ritchey, M. (2012b). Two cortical systems for memory-guided behaviour. </w:t>
      </w:r>
      <w:r w:rsidRPr="00560F80">
        <w:rPr>
          <w:rFonts w:ascii="Calibri" w:hAnsi="Calibri" w:cs="Calibri"/>
          <w:i/>
          <w:iCs/>
          <w:noProof/>
          <w:szCs w:val="24"/>
        </w:rPr>
        <w:t>Nature Reviews Neuroscience</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10), 713–726. http://doi.org/10.1038/nrn3338</w:t>
      </w:r>
    </w:p>
    <w:p w14:paraId="4FBD459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olls, E. T., &amp; Kesner, R. P. (2006). A computational theory of hippocampal function, and empirical tests of the theory. </w:t>
      </w:r>
      <w:r w:rsidRPr="00560F80">
        <w:rPr>
          <w:rFonts w:ascii="Calibri" w:hAnsi="Calibri" w:cs="Calibri"/>
          <w:i/>
          <w:iCs/>
          <w:noProof/>
          <w:szCs w:val="24"/>
        </w:rPr>
        <w:t>Progress in Neurobiology</w:t>
      </w:r>
      <w:r w:rsidRPr="00560F80">
        <w:rPr>
          <w:rFonts w:ascii="Calibri" w:hAnsi="Calibri" w:cs="Calibri"/>
          <w:noProof/>
          <w:szCs w:val="24"/>
        </w:rPr>
        <w:t xml:space="preserve">, </w:t>
      </w:r>
      <w:r w:rsidRPr="00560F80">
        <w:rPr>
          <w:rFonts w:ascii="Calibri" w:hAnsi="Calibri" w:cs="Calibri"/>
          <w:i/>
          <w:iCs/>
          <w:noProof/>
          <w:szCs w:val="24"/>
        </w:rPr>
        <w:t>79</w:t>
      </w:r>
      <w:r w:rsidRPr="00560F80">
        <w:rPr>
          <w:rFonts w:ascii="Calibri" w:hAnsi="Calibri" w:cs="Calibri"/>
          <w:noProof/>
          <w:szCs w:val="24"/>
        </w:rPr>
        <w:t>(1), 1–48. http://doi.org/10.1016/j.pneurobio.2006.04.005</w:t>
      </w:r>
    </w:p>
    <w:p w14:paraId="2B229C4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yan, J. D., &amp; Cohen, N. J. (2004). Processing and short-term retention of relational information in amnesia.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42</w:t>
      </w:r>
      <w:r w:rsidRPr="00560F80">
        <w:rPr>
          <w:rFonts w:ascii="Calibri" w:hAnsi="Calibri" w:cs="Calibri"/>
          <w:noProof/>
          <w:szCs w:val="24"/>
        </w:rPr>
        <w:t>(4), 497–511. Retrieved from http://www.ncbi.nlm.nih.gov/pubmed/14728922</w:t>
      </w:r>
    </w:p>
    <w:p w14:paraId="69D2FA8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yan, L., Lin, C.-Y., Ketcham, K., &amp; Nadel, L. (2009). The role of medial temporal lobe in retrieving spatial and nonspatial relations from episodic and semantic memory. </w:t>
      </w:r>
      <w:r w:rsidRPr="00560F80">
        <w:rPr>
          <w:rFonts w:ascii="Calibri" w:hAnsi="Calibri" w:cs="Calibri"/>
          <w:i/>
          <w:iCs/>
          <w:noProof/>
          <w:szCs w:val="24"/>
        </w:rPr>
        <w:t>Hippocampus</w:t>
      </w:r>
      <w:r w:rsidRPr="00560F80">
        <w:rPr>
          <w:rFonts w:ascii="Calibri" w:hAnsi="Calibri" w:cs="Calibri"/>
          <w:noProof/>
          <w:szCs w:val="24"/>
        </w:rPr>
        <w:t>, NA-NA. http://doi.org/10.1002/hipo.20607</w:t>
      </w:r>
    </w:p>
    <w:p w14:paraId="5DE214F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454B0E3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arel, A., Finkelstein, A., Las, L., &amp; Ulanovsky, N. (2017). Vectorial representation of spatial goals in the hippocampus of bats.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55</w:t>
      </w:r>
      <w:r w:rsidRPr="00560F80">
        <w:rPr>
          <w:rFonts w:ascii="Calibri" w:hAnsi="Calibri" w:cs="Calibri"/>
          <w:noProof/>
          <w:szCs w:val="24"/>
        </w:rPr>
        <w:t>(6321), 176–180. http://doi.org/10.1126/science.aak9589</w:t>
      </w:r>
    </w:p>
    <w:p w14:paraId="6B6E111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560F80">
        <w:rPr>
          <w:rFonts w:ascii="Calibri" w:hAnsi="Calibri" w:cs="Calibri"/>
          <w:i/>
          <w:iCs/>
          <w:noProof/>
          <w:szCs w:val="24"/>
        </w:rPr>
        <w:t>bioRxiv</w:t>
      </w:r>
      <w:r w:rsidRPr="00560F80">
        <w:rPr>
          <w:rFonts w:ascii="Calibri" w:hAnsi="Calibri" w:cs="Calibri"/>
          <w:noProof/>
          <w:szCs w:val="24"/>
        </w:rPr>
        <w:t xml:space="preserve">, </w:t>
      </w:r>
      <w:r w:rsidRPr="00560F80">
        <w:rPr>
          <w:rFonts w:ascii="Calibri" w:hAnsi="Calibri" w:cs="Calibri"/>
          <w:i/>
          <w:iCs/>
          <w:noProof/>
          <w:szCs w:val="24"/>
        </w:rPr>
        <w:t>372</w:t>
      </w:r>
      <w:r w:rsidRPr="00560F80">
        <w:rPr>
          <w:rFonts w:ascii="Calibri" w:hAnsi="Calibri" w:cs="Calibri"/>
          <w:noProof/>
          <w:szCs w:val="24"/>
        </w:rPr>
        <w:t>(1711), 51870. http://doi.org/10.1101/051870</w:t>
      </w:r>
    </w:p>
    <w:p w14:paraId="7891FAB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Schiller, D., Eichenbaum, H., Buffalo, E. A., Davachi, L., Foster, D. J., Leutgeb, S., &amp; Ranganath, C. (2015). Memory and Space: Towards an Understanding of the Cognitive Map.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5</w:t>
      </w:r>
      <w:r w:rsidRPr="00560F80">
        <w:rPr>
          <w:rFonts w:ascii="Calibri" w:hAnsi="Calibri" w:cs="Calibri"/>
          <w:noProof/>
          <w:szCs w:val="24"/>
        </w:rPr>
        <w:t>(41), 13904–13911. http://doi.org/10.1523/JNEUROSCI.2618-15.2015</w:t>
      </w:r>
    </w:p>
    <w:p w14:paraId="134C1F3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ultheis, M. T., Himelstein, J., &amp; Rizzo, A. a. (2002). Virtual reality and neuropsychology: upgrading the current tools. </w:t>
      </w:r>
      <w:r w:rsidRPr="00560F80">
        <w:rPr>
          <w:rFonts w:ascii="Calibri" w:hAnsi="Calibri" w:cs="Calibri"/>
          <w:i/>
          <w:iCs/>
          <w:noProof/>
          <w:szCs w:val="24"/>
        </w:rPr>
        <w:t>The Journal of Head Trauma Rehabilitation</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5), 378–394. http://doi.org/10.1097/00001199-200210000-00002</w:t>
      </w:r>
    </w:p>
    <w:p w14:paraId="6A5647A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warb, H., Johnson, C. L., Daugherty, A. M., Hillman, C. H., Kramer, A. F., Cohen, N. J., &amp; Barbey, A. K. (2017). Aerobic fitness, hippocampal viscoelasticity, and relational memory performance. </w:t>
      </w:r>
      <w:r w:rsidRPr="00560F80">
        <w:rPr>
          <w:rFonts w:ascii="Calibri" w:hAnsi="Calibri" w:cs="Calibri"/>
          <w:i/>
          <w:iCs/>
          <w:noProof/>
          <w:szCs w:val="24"/>
        </w:rPr>
        <w:t>NeuroImage</w:t>
      </w:r>
      <w:r w:rsidRPr="00560F80">
        <w:rPr>
          <w:rFonts w:ascii="Calibri" w:hAnsi="Calibri" w:cs="Calibri"/>
          <w:noProof/>
          <w:szCs w:val="24"/>
        </w:rPr>
        <w:t xml:space="preserve">, </w:t>
      </w:r>
      <w:r w:rsidRPr="00560F80">
        <w:rPr>
          <w:rFonts w:ascii="Calibri" w:hAnsi="Calibri" w:cs="Calibri"/>
          <w:i/>
          <w:iCs/>
          <w:noProof/>
          <w:szCs w:val="24"/>
        </w:rPr>
        <w:t>153</w:t>
      </w:r>
      <w:r w:rsidRPr="00560F80">
        <w:rPr>
          <w:rFonts w:ascii="Calibri" w:hAnsi="Calibri" w:cs="Calibri"/>
          <w:noProof/>
          <w:szCs w:val="24"/>
        </w:rPr>
        <w:t>(March), 179–188. http://doi.org/10.1016/j.neuroimage.2017.03.061</w:t>
      </w:r>
    </w:p>
    <w:p w14:paraId="0B071D1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warb, H., Johnson, C. L., McGarry, M. D. J., &amp; Cohen, N. J. (2016). Medial temporal lobe viscoelasticity and relational memory performance. </w:t>
      </w:r>
      <w:r w:rsidRPr="00560F80">
        <w:rPr>
          <w:rFonts w:ascii="Calibri" w:hAnsi="Calibri" w:cs="Calibri"/>
          <w:i/>
          <w:iCs/>
          <w:noProof/>
          <w:szCs w:val="24"/>
        </w:rPr>
        <w:t>NeuroImage</w:t>
      </w:r>
      <w:r w:rsidRPr="00560F80">
        <w:rPr>
          <w:rFonts w:ascii="Calibri" w:hAnsi="Calibri" w:cs="Calibri"/>
          <w:noProof/>
          <w:szCs w:val="24"/>
        </w:rPr>
        <w:t xml:space="preserve">, </w:t>
      </w:r>
      <w:r w:rsidRPr="00560F80">
        <w:rPr>
          <w:rFonts w:ascii="Calibri" w:hAnsi="Calibri" w:cs="Calibri"/>
          <w:i/>
          <w:iCs/>
          <w:noProof/>
          <w:szCs w:val="24"/>
        </w:rPr>
        <w:t>132</w:t>
      </w:r>
      <w:r w:rsidRPr="00560F80">
        <w:rPr>
          <w:rFonts w:ascii="Calibri" w:hAnsi="Calibri" w:cs="Calibri"/>
          <w:noProof/>
          <w:szCs w:val="24"/>
        </w:rPr>
        <w:t>, 534–541. http://doi.org/10.1016/j.neuroimage.2016.02.059</w:t>
      </w:r>
    </w:p>
    <w:p w14:paraId="2AF301C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ederberg, P. B., Howard, M. W., &amp; Kahana, M. J. (2008). A context-based theory of recency and contiguity in free recall.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15</w:t>
      </w:r>
      <w:r w:rsidRPr="00560F80">
        <w:rPr>
          <w:rFonts w:ascii="Calibri" w:hAnsi="Calibri" w:cs="Calibri"/>
          <w:noProof/>
          <w:szCs w:val="24"/>
        </w:rPr>
        <w:t>(4), 893–912. http://doi.org/10.1037/a0013396</w:t>
      </w:r>
    </w:p>
    <w:p w14:paraId="4796DDC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ei, Y., Arora, P. K., Skolnick, P., &amp; Paul, I. A. (1992). Spatial learning impairment in a murine model of AIDS. </w:t>
      </w:r>
      <w:r w:rsidRPr="00560F80">
        <w:rPr>
          <w:rFonts w:ascii="Calibri" w:hAnsi="Calibri" w:cs="Calibri"/>
          <w:i/>
          <w:iCs/>
          <w:noProof/>
          <w:szCs w:val="24"/>
        </w:rPr>
        <w:t>FASEB Journal</w:t>
      </w:r>
      <w:r w:rsidRPr="00560F80">
        <w:rPr>
          <w:rFonts w:ascii="Calibri" w:hAnsi="Calibri" w:cs="Calibri"/>
          <w:noProof/>
          <w:szCs w:val="24"/>
        </w:rPr>
        <w:t xml:space="preserve">, </w:t>
      </w:r>
      <w:r w:rsidRPr="00560F80">
        <w:rPr>
          <w:rFonts w:ascii="Calibri" w:hAnsi="Calibri" w:cs="Calibri"/>
          <w:i/>
          <w:iCs/>
          <w:noProof/>
          <w:szCs w:val="24"/>
        </w:rPr>
        <w:t>6</w:t>
      </w:r>
      <w:r w:rsidRPr="00560F80">
        <w:rPr>
          <w:rFonts w:ascii="Calibri" w:hAnsi="Calibri" w:cs="Calibri"/>
          <w:noProof/>
          <w:szCs w:val="24"/>
        </w:rPr>
        <w:t>(11).</w:t>
      </w:r>
    </w:p>
    <w:p w14:paraId="01C793A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Shaban, A., Bansal, S., Liu, Z., Essa, I., &amp; Boots, B. (2017). One-Shot Learning for Semantic Segmentation. Retrieved from http://arxiv.org/abs/1709.03410</w:t>
      </w:r>
    </w:p>
    <w:p w14:paraId="6079595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hankar, K. H., Singh, I., &amp; Howard, M. W. (2016). Neural Mechanism to Simulate a Scale-Invariant Future. </w:t>
      </w:r>
      <w:r w:rsidRPr="00560F80">
        <w:rPr>
          <w:rFonts w:ascii="Calibri" w:hAnsi="Calibri" w:cs="Calibri"/>
          <w:i/>
          <w:iCs/>
          <w:noProof/>
          <w:szCs w:val="24"/>
        </w:rPr>
        <w:t>Neural Computation</w:t>
      </w:r>
      <w:r w:rsidRPr="00560F80">
        <w:rPr>
          <w:rFonts w:ascii="Calibri" w:hAnsi="Calibri" w:cs="Calibri"/>
          <w:noProof/>
          <w:szCs w:val="24"/>
        </w:rPr>
        <w:t xml:space="preserve">, </w:t>
      </w:r>
      <w:r w:rsidRPr="00560F80">
        <w:rPr>
          <w:rFonts w:ascii="Calibri" w:hAnsi="Calibri" w:cs="Calibri"/>
          <w:i/>
          <w:iCs/>
          <w:noProof/>
          <w:szCs w:val="24"/>
        </w:rPr>
        <w:t>28</w:t>
      </w:r>
      <w:r w:rsidRPr="00560F80">
        <w:rPr>
          <w:rFonts w:ascii="Calibri" w:hAnsi="Calibri" w:cs="Calibri"/>
          <w:noProof/>
          <w:szCs w:val="24"/>
        </w:rPr>
        <w:t>(12), 2594–2627. http://doi.org/10.1162/NECO_a_00891</w:t>
      </w:r>
    </w:p>
    <w:p w14:paraId="2A665F3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hannon, C. E. (1948). A mathematical theory of communication. </w:t>
      </w:r>
      <w:r w:rsidRPr="00560F80">
        <w:rPr>
          <w:rFonts w:ascii="Calibri" w:hAnsi="Calibri" w:cs="Calibri"/>
          <w:i/>
          <w:iCs/>
          <w:noProof/>
          <w:szCs w:val="24"/>
        </w:rPr>
        <w:t>The Bell System Technical Journal</w:t>
      </w:r>
      <w:r w:rsidRPr="00560F80">
        <w:rPr>
          <w:rFonts w:ascii="Calibri" w:hAnsi="Calibri" w:cs="Calibri"/>
          <w:noProof/>
          <w:szCs w:val="24"/>
        </w:rPr>
        <w:t xml:space="preserve">, </w:t>
      </w:r>
      <w:r w:rsidRPr="00560F80">
        <w:rPr>
          <w:rFonts w:ascii="Calibri" w:hAnsi="Calibri" w:cs="Calibri"/>
          <w:i/>
          <w:iCs/>
          <w:noProof/>
          <w:szCs w:val="24"/>
        </w:rPr>
        <w:t>27</w:t>
      </w:r>
      <w:r w:rsidRPr="00560F80">
        <w:rPr>
          <w:rFonts w:ascii="Calibri" w:hAnsi="Calibri" w:cs="Calibri"/>
          <w:noProof/>
          <w:szCs w:val="24"/>
        </w:rPr>
        <w:t>(July 1928), 379–423. http://doi.org/10.1145/584091.584093</w:t>
      </w:r>
    </w:p>
    <w:p w14:paraId="345F995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mith, A. D., McKeith, L., &amp; Howard, C. J. (2013). The development of path integration: Combining estimations of distance and heading. </w:t>
      </w:r>
      <w:r w:rsidRPr="00560F80">
        <w:rPr>
          <w:rFonts w:ascii="Calibri" w:hAnsi="Calibri" w:cs="Calibri"/>
          <w:i/>
          <w:iCs/>
          <w:noProof/>
          <w:szCs w:val="24"/>
        </w:rPr>
        <w:t>Experimental Brain Research</w:t>
      </w:r>
      <w:r w:rsidRPr="00560F80">
        <w:rPr>
          <w:rFonts w:ascii="Calibri" w:hAnsi="Calibri" w:cs="Calibri"/>
          <w:noProof/>
          <w:szCs w:val="24"/>
        </w:rPr>
        <w:t xml:space="preserve">, </w:t>
      </w:r>
      <w:r w:rsidRPr="00560F80">
        <w:rPr>
          <w:rFonts w:ascii="Calibri" w:hAnsi="Calibri" w:cs="Calibri"/>
          <w:i/>
          <w:iCs/>
          <w:noProof/>
          <w:szCs w:val="24"/>
        </w:rPr>
        <w:t>231</w:t>
      </w:r>
      <w:r w:rsidRPr="00560F80">
        <w:rPr>
          <w:rFonts w:ascii="Calibri" w:hAnsi="Calibri" w:cs="Calibri"/>
          <w:noProof/>
          <w:szCs w:val="24"/>
        </w:rPr>
        <w:t>(4), 445–455. http://doi.org/10.1007/s00221-013-3709-8</w:t>
      </w:r>
    </w:p>
    <w:p w14:paraId="5289BE8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mith, T. G., Lange, G. D., &amp; Marks, W. B. (1996). Fractal methods and results in cellular morphology — dimensions, lacunarity and multifractals. </w:t>
      </w:r>
      <w:r w:rsidRPr="00560F80">
        <w:rPr>
          <w:rFonts w:ascii="Calibri" w:hAnsi="Calibri" w:cs="Calibri"/>
          <w:i/>
          <w:iCs/>
          <w:noProof/>
          <w:szCs w:val="24"/>
        </w:rPr>
        <w:t>Journal of Neuroscience Methods</w:t>
      </w:r>
      <w:r w:rsidRPr="00560F80">
        <w:rPr>
          <w:rFonts w:ascii="Calibri" w:hAnsi="Calibri" w:cs="Calibri"/>
          <w:noProof/>
          <w:szCs w:val="24"/>
        </w:rPr>
        <w:t xml:space="preserve">, </w:t>
      </w:r>
      <w:r w:rsidRPr="00560F80">
        <w:rPr>
          <w:rFonts w:ascii="Calibri" w:hAnsi="Calibri" w:cs="Calibri"/>
          <w:i/>
          <w:iCs/>
          <w:noProof/>
          <w:szCs w:val="24"/>
        </w:rPr>
        <w:t>69</w:t>
      </w:r>
      <w:r w:rsidRPr="00560F80">
        <w:rPr>
          <w:rFonts w:ascii="Calibri" w:hAnsi="Calibri" w:cs="Calibri"/>
          <w:noProof/>
          <w:szCs w:val="24"/>
        </w:rPr>
        <w:t>(2), 123–136. http://doi.org/10.1016/S0165-0270(96)00080-5</w:t>
      </w:r>
    </w:p>
    <w:p w14:paraId="095FDFF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mith, M. Lou, &amp; Milner, B. (1981). The role of the right hippocampus in the recall of spatial location.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6), 781–793. http://doi.org/10.1016/0028-3932(81)90090-7</w:t>
      </w:r>
    </w:p>
    <w:p w14:paraId="3E1F0DA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1</w:t>
      </w:r>
      <w:r w:rsidRPr="00560F80">
        <w:rPr>
          <w:rFonts w:ascii="Calibri" w:hAnsi="Calibri" w:cs="Calibri"/>
          <w:noProof/>
          <w:szCs w:val="24"/>
        </w:rPr>
        <w:t>(6), 715–725. http://doi.org/10.1002/hipo.1087</w:t>
      </w:r>
    </w:p>
    <w:p w14:paraId="485B5EC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quire, L. R., &amp; Zola-Morgan, S. (1991). The medial temporal lobe memory system. </w:t>
      </w:r>
      <w:r w:rsidRPr="00560F80">
        <w:rPr>
          <w:rFonts w:ascii="Calibri" w:hAnsi="Calibri" w:cs="Calibri"/>
          <w:i/>
          <w:iCs/>
          <w:noProof/>
          <w:szCs w:val="24"/>
        </w:rPr>
        <w:t>Science (New York, N.Y.)</w:t>
      </w:r>
      <w:r w:rsidRPr="00560F80">
        <w:rPr>
          <w:rFonts w:ascii="Calibri" w:hAnsi="Calibri" w:cs="Calibri"/>
          <w:noProof/>
          <w:szCs w:val="24"/>
        </w:rPr>
        <w:t xml:space="preserve">, </w:t>
      </w:r>
      <w:r w:rsidRPr="00560F80">
        <w:rPr>
          <w:rFonts w:ascii="Calibri" w:hAnsi="Calibri" w:cs="Calibri"/>
          <w:i/>
          <w:iCs/>
          <w:noProof/>
          <w:szCs w:val="24"/>
        </w:rPr>
        <w:t>253</w:t>
      </w:r>
      <w:r w:rsidRPr="00560F80">
        <w:rPr>
          <w:rFonts w:ascii="Calibri" w:hAnsi="Calibri" w:cs="Calibri"/>
          <w:noProof/>
          <w:szCs w:val="24"/>
        </w:rPr>
        <w:t>(5026), 1380–6. Retrieved from http://www.ncbi.nlm.nih.gov/pubmed/1896849</w:t>
      </w:r>
    </w:p>
    <w:p w14:paraId="744F474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tern, C. E., Sherman, S. J., Kirchhoff, B. A., &amp; Hasselmo, M. E. (2001). Medial temporal and prefrontal contributions to working memory tasks with novel and familiar stimuli.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1</w:t>
      </w:r>
      <w:r w:rsidRPr="00560F80">
        <w:rPr>
          <w:rFonts w:ascii="Calibri" w:hAnsi="Calibri" w:cs="Calibri"/>
          <w:noProof/>
          <w:szCs w:val="24"/>
        </w:rPr>
        <w:t>(4), 337–346. http://doi.org/10.1002/hipo.1048</w:t>
      </w:r>
    </w:p>
    <w:p w14:paraId="206EC3A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aube, J. S., Muller, R. U., &amp; Ranck, J. B. (1990). Head-direction cells recorded from the postsubiculum in </w:t>
      </w:r>
      <w:r w:rsidRPr="00560F80">
        <w:rPr>
          <w:rFonts w:ascii="Calibri" w:hAnsi="Calibri" w:cs="Calibri"/>
          <w:noProof/>
          <w:szCs w:val="24"/>
        </w:rPr>
        <w:lastRenderedPageBreak/>
        <w:t xml:space="preserve">freely moving rats. I. Description and quantitative analysi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0</w:t>
      </w:r>
      <w:r w:rsidRPr="00560F80">
        <w:rPr>
          <w:rFonts w:ascii="Calibri" w:hAnsi="Calibri" w:cs="Calibri"/>
          <w:noProof/>
          <w:szCs w:val="24"/>
        </w:rPr>
        <w:t>(2), 420–35. http://doi.org/10.1212/01.wnl.0000299117.48935.2e</w:t>
      </w:r>
    </w:p>
    <w:p w14:paraId="54552C3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avares, R. M., Mendelsohn, A., Grossman, Y., Williams, C. H., Shapiro, M., Trope, Y., &amp; Schiller, D. (2015). A Map for Social Navigation in the Human Brai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7</w:t>
      </w:r>
      <w:r w:rsidRPr="00560F80">
        <w:rPr>
          <w:rFonts w:ascii="Calibri" w:hAnsi="Calibri" w:cs="Calibri"/>
          <w:noProof/>
          <w:szCs w:val="24"/>
        </w:rPr>
        <w:t>(1), 231–243. http://doi.org/10.1016/j.neuron.2015.06.011</w:t>
      </w:r>
    </w:p>
    <w:p w14:paraId="628F3E6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olman, E. C. (1948). Cognitive maps in rats and men.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55</w:t>
      </w:r>
      <w:r w:rsidRPr="00560F80">
        <w:rPr>
          <w:rFonts w:ascii="Calibri" w:hAnsi="Calibri" w:cs="Calibri"/>
          <w:noProof/>
          <w:szCs w:val="24"/>
        </w:rPr>
        <w:t>(4), 189–208. http://doi.org/10.1037/h0061626</w:t>
      </w:r>
    </w:p>
    <w:p w14:paraId="2C5A0D9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rullier, O., Wiener, S. I., Berthoz, A., &amp; Meyer, J.-A. (1997). Biologically Based Artificial Navigation Systems: Review and Prospects. </w:t>
      </w:r>
      <w:r w:rsidRPr="00560F80">
        <w:rPr>
          <w:rFonts w:ascii="Calibri" w:hAnsi="Calibri" w:cs="Calibri"/>
          <w:i/>
          <w:iCs/>
          <w:noProof/>
          <w:szCs w:val="24"/>
        </w:rPr>
        <w:t>Progress in Neurobiology</w:t>
      </w:r>
      <w:r w:rsidRPr="00560F80">
        <w:rPr>
          <w:rFonts w:ascii="Calibri" w:hAnsi="Calibri" w:cs="Calibri"/>
          <w:noProof/>
          <w:szCs w:val="24"/>
        </w:rPr>
        <w:t xml:space="preserve">, </w:t>
      </w:r>
      <w:r w:rsidRPr="00560F80">
        <w:rPr>
          <w:rFonts w:ascii="Calibri" w:hAnsi="Calibri" w:cs="Calibri"/>
          <w:i/>
          <w:iCs/>
          <w:noProof/>
          <w:szCs w:val="24"/>
        </w:rPr>
        <w:t>51</w:t>
      </w:r>
      <w:r w:rsidRPr="00560F80">
        <w:rPr>
          <w:rFonts w:ascii="Calibri" w:hAnsi="Calibri" w:cs="Calibri"/>
          <w:noProof/>
          <w:szCs w:val="24"/>
        </w:rPr>
        <w:t>(5), 483–544. http://doi.org/10.1016/S0301-0082(96)00060-3</w:t>
      </w:r>
    </w:p>
    <w:p w14:paraId="15C87D0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ulving, E. (1989). Memory: Performance, knowledge, and experience. </w:t>
      </w:r>
      <w:r w:rsidRPr="00560F80">
        <w:rPr>
          <w:rFonts w:ascii="Calibri" w:hAnsi="Calibri" w:cs="Calibri"/>
          <w:i/>
          <w:iCs/>
          <w:noProof/>
          <w:szCs w:val="24"/>
        </w:rPr>
        <w:t>European Journal of Cognitive Psychology</w:t>
      </w:r>
      <w:r w:rsidRPr="00560F80">
        <w:rPr>
          <w:rFonts w:ascii="Calibri" w:hAnsi="Calibri" w:cs="Calibri"/>
          <w:noProof/>
          <w:szCs w:val="24"/>
        </w:rPr>
        <w:t>. http://doi.org/10.1080/09541448908403069</w:t>
      </w:r>
    </w:p>
    <w:p w14:paraId="477226B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ulving, E. (2002). Episodic Memory: From Mind to Brain. </w:t>
      </w:r>
      <w:r w:rsidRPr="00560F80">
        <w:rPr>
          <w:rFonts w:ascii="Calibri" w:hAnsi="Calibri" w:cs="Calibri"/>
          <w:i/>
          <w:iCs/>
          <w:noProof/>
          <w:szCs w:val="24"/>
        </w:rPr>
        <w:t>Annual Review of Psychology</w:t>
      </w:r>
      <w:r w:rsidRPr="00560F80">
        <w:rPr>
          <w:rFonts w:ascii="Calibri" w:hAnsi="Calibri" w:cs="Calibri"/>
          <w:noProof/>
          <w:szCs w:val="24"/>
        </w:rPr>
        <w:t xml:space="preserve">, </w:t>
      </w:r>
      <w:r w:rsidRPr="00560F80">
        <w:rPr>
          <w:rFonts w:ascii="Calibri" w:hAnsi="Calibri" w:cs="Calibri"/>
          <w:i/>
          <w:iCs/>
          <w:noProof/>
          <w:szCs w:val="24"/>
        </w:rPr>
        <w:t>53</w:t>
      </w:r>
      <w:r w:rsidRPr="00560F80">
        <w:rPr>
          <w:rFonts w:ascii="Calibri" w:hAnsi="Calibri" w:cs="Calibri"/>
          <w:noProof/>
          <w:szCs w:val="24"/>
        </w:rPr>
        <w:t>(1), 1–25. http://doi.org/10.1146/annurev.psych.53.100901.135114</w:t>
      </w:r>
    </w:p>
    <w:p w14:paraId="0144809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Umeyama, S. (1991). Least-Squares Estimation of Transformation Parameters Between Two Point Patterns. </w:t>
      </w:r>
      <w:r w:rsidRPr="00560F80">
        <w:rPr>
          <w:rFonts w:ascii="Calibri" w:hAnsi="Calibri" w:cs="Calibri"/>
          <w:i/>
          <w:iCs/>
          <w:noProof/>
          <w:szCs w:val="24"/>
        </w:rPr>
        <w:t>IEEE Transactions on Pattern Analysis and Machine Intelligence</w:t>
      </w:r>
      <w:r w:rsidRPr="00560F80">
        <w:rPr>
          <w:rFonts w:ascii="Calibri" w:hAnsi="Calibri" w:cs="Calibri"/>
          <w:noProof/>
          <w:szCs w:val="24"/>
        </w:rPr>
        <w:t>. http://doi.org/10.1109/34.88573</w:t>
      </w:r>
    </w:p>
    <w:p w14:paraId="3C06049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Uttal, D. H., &amp; Chiong, C. (2004). Seeing space in more than one way: Children’s use of higher order patterns in spatial memory and cognition. In G. L. Allen (Ed.), </w:t>
      </w:r>
      <w:r w:rsidRPr="00560F80">
        <w:rPr>
          <w:rFonts w:ascii="Calibri" w:hAnsi="Calibri" w:cs="Calibri"/>
          <w:i/>
          <w:iCs/>
          <w:noProof/>
          <w:szCs w:val="24"/>
        </w:rPr>
        <w:t>Human spatial memory: Remembering where</w:t>
      </w:r>
      <w:r w:rsidRPr="00560F80">
        <w:rPr>
          <w:rFonts w:ascii="Calibri" w:hAnsi="Calibri" w:cs="Calibri"/>
          <w:noProof/>
          <w:szCs w:val="24"/>
        </w:rPr>
        <w:t xml:space="preserve"> (pp. 125–142). Mahwah, NJ: Erlbaum.</w:t>
      </w:r>
    </w:p>
    <w:p w14:paraId="4DEABF4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560F80">
        <w:rPr>
          <w:rFonts w:ascii="Calibri" w:hAnsi="Calibri" w:cs="Calibri"/>
          <w:i/>
          <w:iCs/>
          <w:noProof/>
          <w:szCs w:val="24"/>
        </w:rPr>
        <w:t>Aging</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11), 956–963. http://doi.org/10.1017/CBO9781107415324.004</w:t>
      </w:r>
    </w:p>
    <w:p w14:paraId="41B871A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an Hoesen, G. W., Rosene, D. L., &amp; Mesulam, M. M. (1979). Subicular input from temporal cortex in the rhesus monkey. </w:t>
      </w:r>
      <w:r w:rsidRPr="00560F80">
        <w:rPr>
          <w:rFonts w:ascii="Calibri" w:hAnsi="Calibri" w:cs="Calibri"/>
          <w:i/>
          <w:iCs/>
          <w:noProof/>
          <w:szCs w:val="24"/>
        </w:rPr>
        <w:t>Science (New York, N.Y.)</w:t>
      </w:r>
      <w:r w:rsidRPr="00560F80">
        <w:rPr>
          <w:rFonts w:ascii="Calibri" w:hAnsi="Calibri" w:cs="Calibri"/>
          <w:noProof/>
          <w:szCs w:val="24"/>
        </w:rPr>
        <w:t xml:space="preserve">, </w:t>
      </w:r>
      <w:r w:rsidRPr="00560F80">
        <w:rPr>
          <w:rFonts w:ascii="Calibri" w:hAnsi="Calibri" w:cs="Calibri"/>
          <w:i/>
          <w:iCs/>
          <w:noProof/>
          <w:szCs w:val="24"/>
        </w:rPr>
        <w:t>205</w:t>
      </w:r>
      <w:r w:rsidRPr="00560F80">
        <w:rPr>
          <w:rFonts w:ascii="Calibri" w:hAnsi="Calibri" w:cs="Calibri"/>
          <w:noProof/>
          <w:szCs w:val="24"/>
        </w:rPr>
        <w:t>(4406), 608–10. Retrieved from http://www.ncbi.nlm.nih.gov/pubmed/109926</w:t>
      </w:r>
    </w:p>
    <w:p w14:paraId="5BED580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argha-Khadem, F. (1997). Differential Effects of Early Hippocampal Pathology on Episodic and Semantic Memory.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277</w:t>
      </w:r>
      <w:r w:rsidRPr="00560F80">
        <w:rPr>
          <w:rFonts w:ascii="Calibri" w:hAnsi="Calibri" w:cs="Calibri"/>
          <w:noProof/>
          <w:szCs w:val="24"/>
        </w:rPr>
        <w:t>(5324), 376–380. http://doi.org/10.1126/science.277.5324.376</w:t>
      </w:r>
    </w:p>
    <w:p w14:paraId="3B57EDF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oss, J. L., Bridge, D. J., Cohen, N. J., &amp; Walker, J. A. (2017). A Closer Look at the Hippocampus and Memory.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xx</w:t>
      </w:r>
      <w:r w:rsidRPr="00560F80">
        <w:rPr>
          <w:rFonts w:ascii="Calibri" w:hAnsi="Calibri" w:cs="Calibri"/>
          <w:noProof/>
          <w:szCs w:val="24"/>
        </w:rPr>
        <w:t>, 1–12. http://doi.org/10.1016/j.tics.2017.05.008</w:t>
      </w:r>
    </w:p>
    <w:p w14:paraId="3752327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ng, J. X., Cohen, N. J., &amp; Voss, J. L. (2015). Covert rapid action-memory simulation (CRAMS): A hypothesis of hippocampal-prefrontal interactions for adaptive behavior. </w:t>
      </w:r>
      <w:r w:rsidRPr="00560F80">
        <w:rPr>
          <w:rFonts w:ascii="Calibri" w:hAnsi="Calibri" w:cs="Calibri"/>
          <w:i/>
          <w:iCs/>
          <w:noProof/>
          <w:szCs w:val="24"/>
        </w:rPr>
        <w:t>Neurobiology of Learning and Memory</w:t>
      </w:r>
      <w:r w:rsidRPr="00560F80">
        <w:rPr>
          <w:rFonts w:ascii="Calibri" w:hAnsi="Calibri" w:cs="Calibri"/>
          <w:noProof/>
          <w:szCs w:val="24"/>
        </w:rPr>
        <w:t xml:space="preserve">, </w:t>
      </w:r>
      <w:r w:rsidRPr="00560F80">
        <w:rPr>
          <w:rFonts w:ascii="Calibri" w:hAnsi="Calibri" w:cs="Calibri"/>
          <w:i/>
          <w:iCs/>
          <w:noProof/>
          <w:szCs w:val="24"/>
        </w:rPr>
        <w:t>117</w:t>
      </w:r>
      <w:r w:rsidRPr="00560F80">
        <w:rPr>
          <w:rFonts w:ascii="Calibri" w:hAnsi="Calibri" w:cs="Calibri"/>
          <w:noProof/>
          <w:szCs w:val="24"/>
        </w:rPr>
        <w:t>, 22–33. http://doi.org/10.1016/j.nlm.2014.04.003</w:t>
      </w:r>
    </w:p>
    <w:p w14:paraId="6766EF7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rren, D. E., Duff, M. C., Cohen, N. J., &amp; Tranel, D. (2015). Hippocampus contributes to the maintenance but not the quality of visual information over time. </w:t>
      </w:r>
      <w:r w:rsidRPr="00560F80">
        <w:rPr>
          <w:rFonts w:ascii="Calibri" w:hAnsi="Calibri" w:cs="Calibri"/>
          <w:i/>
          <w:iCs/>
          <w:noProof/>
          <w:szCs w:val="24"/>
        </w:rPr>
        <w:t>Learning &amp; Memory</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1), 6–10. http://doi.org/10.1101/lm.037127.114</w:t>
      </w:r>
    </w:p>
    <w:p w14:paraId="72FDD28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rren, D. E., Duff, M. C., Jensen, U., Tranel, D., &amp; Cohen, N. J. (2012). Hiding in plain view: Lesions of the medial temporal lobe impair online representation.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 xml:space="preserve">(7), 1577–1588. </w:t>
      </w:r>
      <w:r w:rsidRPr="00560F80">
        <w:rPr>
          <w:rFonts w:ascii="Calibri" w:hAnsi="Calibri" w:cs="Calibri"/>
          <w:noProof/>
          <w:szCs w:val="24"/>
        </w:rPr>
        <w:lastRenderedPageBreak/>
        <w:t>http://doi.org/10.1002/hipo.21000</w:t>
      </w:r>
    </w:p>
    <w:p w14:paraId="0E82F35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tson, P. D., Voss, J. L., Warren, D. E., Tranel, D., &amp; Cohen, N. J. (2013). Spatial reconstruction by patients with hippocampal damage is dominated by relational memory error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23</w:t>
      </w:r>
      <w:r w:rsidRPr="00560F80">
        <w:rPr>
          <w:rFonts w:ascii="Calibri" w:hAnsi="Calibri" w:cs="Calibri"/>
          <w:noProof/>
          <w:szCs w:val="24"/>
        </w:rPr>
        <w:t>(7), 570–580. http://doi.org/10.1002/hipo.22115</w:t>
      </w:r>
    </w:p>
    <w:p w14:paraId="50BD359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iener, J. M., Berthoz, A., &amp; Wolbers, T. (2011). Dissociable cognitive mechanisms underlying human path integration. </w:t>
      </w:r>
      <w:r w:rsidRPr="00560F80">
        <w:rPr>
          <w:rFonts w:ascii="Calibri" w:hAnsi="Calibri" w:cs="Calibri"/>
          <w:i/>
          <w:iCs/>
          <w:noProof/>
          <w:szCs w:val="24"/>
        </w:rPr>
        <w:t>Experimental Brain Research</w:t>
      </w:r>
      <w:r w:rsidRPr="00560F80">
        <w:rPr>
          <w:rFonts w:ascii="Calibri" w:hAnsi="Calibri" w:cs="Calibri"/>
          <w:noProof/>
          <w:szCs w:val="24"/>
        </w:rPr>
        <w:t xml:space="preserve">, </w:t>
      </w:r>
      <w:r w:rsidRPr="00560F80">
        <w:rPr>
          <w:rFonts w:ascii="Calibri" w:hAnsi="Calibri" w:cs="Calibri"/>
          <w:i/>
          <w:iCs/>
          <w:noProof/>
          <w:szCs w:val="24"/>
        </w:rPr>
        <w:t>208</w:t>
      </w:r>
      <w:r w:rsidRPr="00560F80">
        <w:rPr>
          <w:rFonts w:ascii="Calibri" w:hAnsi="Calibri" w:cs="Calibri"/>
          <w:noProof/>
          <w:szCs w:val="24"/>
        </w:rPr>
        <w:t>(1), 61–71. http://doi.org/10.1007/s00221-010-2460-7</w:t>
      </w:r>
    </w:p>
    <w:p w14:paraId="05BD4FB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ilson, S. D. R., &amp; Hulme, A. (1983). The Effect of Bubbles Attached to an Electrode on Electrical Resistance and Dissolved Gas Concentration. </w:t>
      </w:r>
      <w:r w:rsidRPr="00560F80">
        <w:rPr>
          <w:rFonts w:ascii="Calibri" w:hAnsi="Calibri" w:cs="Calibri"/>
          <w:i/>
          <w:iCs/>
          <w:noProof/>
          <w:szCs w:val="24"/>
        </w:rPr>
        <w:t>Proceedings of the Royal Society A: Mathematical, Physical and Engineering Sciences</w:t>
      </w:r>
      <w:r w:rsidRPr="00560F80">
        <w:rPr>
          <w:rFonts w:ascii="Calibri" w:hAnsi="Calibri" w:cs="Calibri"/>
          <w:noProof/>
          <w:szCs w:val="24"/>
        </w:rPr>
        <w:t xml:space="preserve">, </w:t>
      </w:r>
      <w:r w:rsidRPr="00560F80">
        <w:rPr>
          <w:rFonts w:ascii="Calibri" w:hAnsi="Calibri" w:cs="Calibri"/>
          <w:i/>
          <w:iCs/>
          <w:noProof/>
          <w:szCs w:val="24"/>
        </w:rPr>
        <w:t>387</w:t>
      </w:r>
      <w:r w:rsidRPr="00560F80">
        <w:rPr>
          <w:rFonts w:ascii="Calibri" w:hAnsi="Calibri" w:cs="Calibri"/>
          <w:noProof/>
          <w:szCs w:val="24"/>
        </w:rPr>
        <w:t>(1792), 133–146. http://doi.org/10.1098/rspa.1983.0054</w:t>
      </w:r>
    </w:p>
    <w:p w14:paraId="4AA847B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olbers, T., &amp; Hegarty, M. (2010). What determines our navigational abilities?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14</w:t>
      </w:r>
      <w:r w:rsidRPr="00560F80">
        <w:rPr>
          <w:rFonts w:ascii="Calibri" w:hAnsi="Calibri" w:cs="Calibri"/>
          <w:noProof/>
          <w:szCs w:val="24"/>
        </w:rPr>
        <w:t>(3), 138–146. http://doi.org/10.1016/j.tics.2010.01.001</w:t>
      </w:r>
    </w:p>
    <w:p w14:paraId="34D3493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olf, M. J. P. (2010). Theorizing Navigable Space in Video Games. </w:t>
      </w:r>
      <w:r w:rsidRPr="00560F80">
        <w:rPr>
          <w:rFonts w:ascii="Calibri" w:hAnsi="Calibri" w:cs="Calibri"/>
          <w:i/>
          <w:iCs/>
          <w:noProof/>
          <w:szCs w:val="24"/>
        </w:rPr>
        <w:t>Logic and Structure of the Computer Game</w:t>
      </w:r>
      <w:r w:rsidRPr="00560F80">
        <w:rPr>
          <w:rFonts w:ascii="Calibri" w:hAnsi="Calibri" w:cs="Calibri"/>
          <w:noProof/>
          <w:szCs w:val="24"/>
        </w:rPr>
        <w:t>, 36–62.</w:t>
      </w:r>
    </w:p>
    <w:p w14:paraId="28AB81E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Yee, T. S. L. (2012). </w:t>
      </w:r>
      <w:r w:rsidRPr="00560F80">
        <w:rPr>
          <w:rFonts w:ascii="Calibri" w:hAnsi="Calibri" w:cs="Calibri"/>
          <w:i/>
          <w:iCs/>
          <w:noProof/>
          <w:szCs w:val="24"/>
        </w:rPr>
        <w:t>Medial Temporal Lobe and Prefrontal Cortex Contributions to Memory Expressed on Short Timescales</w:t>
      </w:r>
      <w:r w:rsidRPr="00560F80">
        <w:rPr>
          <w:rFonts w:ascii="Calibri" w:hAnsi="Calibri" w:cs="Calibri"/>
          <w:noProof/>
          <w:szCs w:val="24"/>
        </w:rPr>
        <w:t>. University of Illinois Urbana-Champaign.</w:t>
      </w:r>
    </w:p>
    <w:p w14:paraId="56A2DE4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Yonelinas, A. P. (2013). The hippocampus supports high-resolution binding in the service of perception, working memory and long-term memory. </w:t>
      </w:r>
      <w:r w:rsidRPr="00560F80">
        <w:rPr>
          <w:rFonts w:ascii="Calibri" w:hAnsi="Calibri" w:cs="Calibri"/>
          <w:i/>
          <w:iCs/>
          <w:noProof/>
          <w:szCs w:val="24"/>
        </w:rPr>
        <w:t>Behavioural Brain Research</w:t>
      </w:r>
      <w:r w:rsidRPr="00560F80">
        <w:rPr>
          <w:rFonts w:ascii="Calibri" w:hAnsi="Calibri" w:cs="Calibri"/>
          <w:noProof/>
          <w:szCs w:val="24"/>
        </w:rPr>
        <w:t xml:space="preserve">, </w:t>
      </w:r>
      <w:r w:rsidRPr="00560F80">
        <w:rPr>
          <w:rFonts w:ascii="Calibri" w:hAnsi="Calibri" w:cs="Calibri"/>
          <w:i/>
          <w:iCs/>
          <w:noProof/>
          <w:szCs w:val="24"/>
        </w:rPr>
        <w:t>254</w:t>
      </w:r>
      <w:r w:rsidRPr="00560F80">
        <w:rPr>
          <w:rFonts w:ascii="Calibri" w:hAnsi="Calibri" w:cs="Calibri"/>
          <w:noProof/>
          <w:szCs w:val="24"/>
        </w:rPr>
        <w:t>, 34–44. http://doi.org/10.1016/j.bbr.2013.05.030</w:t>
      </w:r>
    </w:p>
    <w:p w14:paraId="4136D49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rPr>
      </w:pPr>
      <w:r w:rsidRPr="00560F80">
        <w:rPr>
          <w:rFonts w:ascii="Calibri" w:hAnsi="Calibri" w:cs="Calibri"/>
          <w:noProof/>
          <w:szCs w:val="24"/>
        </w:rPr>
        <w:t xml:space="preserve">Zacks, J. M., Speer, N. K., Swallow, K. M., Braver, T. S., &amp; Reynolds, J. R. (2007). Event perception: A mind-brain perspective. </w:t>
      </w:r>
      <w:r w:rsidRPr="00560F80">
        <w:rPr>
          <w:rFonts w:ascii="Calibri" w:hAnsi="Calibri" w:cs="Calibri"/>
          <w:i/>
          <w:iCs/>
          <w:noProof/>
          <w:szCs w:val="24"/>
        </w:rPr>
        <w:t>Psychological Bulletin</w:t>
      </w:r>
      <w:r w:rsidRPr="00560F80">
        <w:rPr>
          <w:rFonts w:ascii="Calibri" w:hAnsi="Calibri" w:cs="Calibri"/>
          <w:noProof/>
          <w:szCs w:val="24"/>
        </w:rPr>
        <w:t xml:space="preserve">, </w:t>
      </w:r>
      <w:r w:rsidRPr="00560F80">
        <w:rPr>
          <w:rFonts w:ascii="Calibri" w:hAnsi="Calibri" w:cs="Calibri"/>
          <w:i/>
          <w:iCs/>
          <w:noProof/>
          <w:szCs w:val="24"/>
        </w:rPr>
        <w:t>133</w:t>
      </w:r>
      <w:r w:rsidRPr="00560F80">
        <w:rPr>
          <w:rFonts w:ascii="Calibri" w:hAnsi="Calibri" w:cs="Calibri"/>
          <w:noProof/>
          <w:szCs w:val="24"/>
        </w:rPr>
        <w:t>(2), 273–293. http://doi.org/10.1037/0033-2909.133.2.273</w:t>
      </w:r>
    </w:p>
    <w:p w14:paraId="6F875E0E" w14:textId="77777777" w:rsidR="009C43C4" w:rsidRDefault="00015541" w:rsidP="008B5A19">
      <w:pPr>
        <w:widowControl w:val="0"/>
        <w:autoSpaceDE w:val="0"/>
        <w:autoSpaceDN w:val="0"/>
        <w:adjustRightInd w:val="0"/>
        <w:spacing w:line="240" w:lineRule="auto"/>
        <w:ind w:left="480" w:hanging="480"/>
      </w:pPr>
      <w:r>
        <w:fldChar w:fldCharType="end"/>
      </w:r>
    </w:p>
    <w:sectPr w:rsidR="009C43C4" w:rsidSect="00DA6AEA">
      <w:footerReference w:type="first" r:id="rId79"/>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illary Schwarb" w:date="2018-03-07T11:10:00Z" w:initials="HDS">
    <w:p w14:paraId="555E380C" w14:textId="77777777" w:rsidR="00CD5B06" w:rsidRDefault="00CD5B06">
      <w:pPr>
        <w:pStyle w:val="CommentText"/>
      </w:pPr>
      <w:r>
        <w:rPr>
          <w:rStyle w:val="CommentReference"/>
        </w:rPr>
        <w:annotationRef/>
      </w:r>
      <w:r>
        <w:t>During?</w:t>
      </w:r>
    </w:p>
  </w:comment>
  <w:comment w:id="41" w:author="Hillary Schwarb" w:date="2018-03-07T12:53:00Z" w:initials="HDS">
    <w:p w14:paraId="1A98FA01" w14:textId="77777777" w:rsidR="00CD5B06" w:rsidRDefault="00CD5B06">
      <w:pPr>
        <w:pStyle w:val="CommentText"/>
      </w:pPr>
      <w:r>
        <w:rPr>
          <w:rStyle w:val="CommentReference"/>
        </w:rPr>
        <w:annotationRef/>
      </w:r>
      <w:r>
        <w:t>Generally I think in the discussion it is appropriate to talk about the work that you have done in the past tense. Particularly when you want to emphasize the finality of this project (and why you’re ready to graduate). I made changes, but if you disagree you should ignore them.</w:t>
      </w:r>
    </w:p>
  </w:comment>
  <w:comment w:id="49" w:author="Hillary Schwarb" w:date="2018-03-07T12:51:00Z" w:initials="HDS">
    <w:p w14:paraId="79BBC370" w14:textId="77777777" w:rsidR="00CD5B06" w:rsidRDefault="00CD5B06">
      <w:pPr>
        <w:pStyle w:val="CommentText"/>
      </w:pPr>
      <w:r>
        <w:rPr>
          <w:rStyle w:val="CommentReference"/>
        </w:rPr>
        <w:annotationRef/>
      </w:r>
      <w:r>
        <w:t xml:space="preserve">This might be nit-picky, but do you think your data shows that there are unique biases in the </w:t>
      </w:r>
      <w:r w:rsidRPr="00595E76">
        <w:rPr>
          <w:i/>
        </w:rPr>
        <w:t>ability to retain</w:t>
      </w:r>
      <w:r>
        <w:t xml:space="preserve"> relational representations, or that there are unique biases that shape the nature of the retained representations?</w:t>
      </w:r>
    </w:p>
  </w:comment>
  <w:comment w:id="54" w:author="Hillary Schwarb" w:date="2018-03-07T12:53:00Z" w:initials="HDS">
    <w:p w14:paraId="3345A00A" w14:textId="77777777" w:rsidR="00CD5B06" w:rsidRDefault="00CD5B06">
      <w:pPr>
        <w:pStyle w:val="CommentText"/>
      </w:pPr>
      <w:r>
        <w:rPr>
          <w:rStyle w:val="CommentReference"/>
        </w:rPr>
        <w:annotationRef/>
      </w:r>
      <w:r>
        <w:t>More often than what?</w:t>
      </w:r>
    </w:p>
  </w:comment>
  <w:comment w:id="64" w:author="Hillary Schwarb" w:date="2018-03-07T12:57:00Z" w:initials="HDS">
    <w:p w14:paraId="11197F52" w14:textId="77777777" w:rsidR="00CD5B06" w:rsidRDefault="00CD5B06">
      <w:pPr>
        <w:pStyle w:val="CommentText"/>
      </w:pPr>
      <w:r>
        <w:rPr>
          <w:rStyle w:val="CommentReference"/>
        </w:rPr>
        <w:annotationRef/>
      </w:r>
      <w:r>
        <w:t>This next section seems okay in the present tense because you’re describing what the pipeline does and will continue to do on new data sets.</w:t>
      </w:r>
    </w:p>
  </w:comment>
  <w:comment w:id="77" w:author="Hillary Schwarb" w:date="2018-03-07T13:19:00Z" w:initials="HDS">
    <w:p w14:paraId="1A361E8B" w14:textId="77777777" w:rsidR="00CD5B06" w:rsidRDefault="00CD5B06">
      <w:pPr>
        <w:pStyle w:val="CommentText"/>
      </w:pPr>
      <w:r>
        <w:rPr>
          <w:rStyle w:val="CommentReference"/>
        </w:rPr>
        <w:annotationRef/>
      </w:r>
      <w:r>
        <w:t>This seems unnecessary to me at this point in the document. But maybe if you also directly named the Spatial Reconstruction Task in the previous paragraph it would seem less out of place. But I don’t think you need it. Also it’s a little weird to give the same task two different names I think. It’s your task. You get to decide what it’s called!</w:t>
      </w:r>
    </w:p>
  </w:comment>
  <w:comment w:id="78" w:author="Hillary Schwarb" w:date="2018-03-07T13:17:00Z" w:initials="HDS">
    <w:p w14:paraId="293E855A" w14:textId="77777777" w:rsidR="00CD5B06" w:rsidRDefault="00CD5B06">
      <w:pPr>
        <w:pStyle w:val="CommentText"/>
      </w:pPr>
      <w:r>
        <w:rPr>
          <w:rStyle w:val="CommentReference"/>
        </w:rPr>
        <w:annotationRef/>
      </w:r>
      <w:r>
        <w:t>I liked this paragraph a lot. It concisely summarizes the important points of the chapter and gives the big take-</w:t>
      </w:r>
      <w:proofErr w:type="spellStart"/>
      <w:r>
        <w:t>aways</w:t>
      </w:r>
      <w:proofErr w:type="spellEnd"/>
      <w:r>
        <w:t>! Also it was already mostly in past tense so if you decide to not change the earlier bits to past, then you’ll want to update this to present.</w:t>
      </w:r>
    </w:p>
  </w:comment>
  <w:comment w:id="82" w:author="Hillary Schwarb" w:date="2018-03-07T13:17:00Z" w:initials="HDS">
    <w:p w14:paraId="5E8E92C7" w14:textId="77777777" w:rsidR="00CD5B06" w:rsidRDefault="00CD5B06">
      <w:pPr>
        <w:pStyle w:val="CommentText"/>
      </w:pPr>
      <w:r>
        <w:rPr>
          <w:rStyle w:val="CommentReference"/>
        </w:rPr>
        <w:annotationRef/>
      </w:r>
      <w:r>
        <w:t xml:space="preserve">Reexamined? </w:t>
      </w:r>
    </w:p>
  </w:comment>
  <w:comment w:id="89" w:author="Hillary Schwarb" w:date="2018-03-07T13:23:00Z" w:initials="HDS">
    <w:p w14:paraId="1EA1C844" w14:textId="77777777" w:rsidR="00CD5B06" w:rsidRDefault="00CD5B06">
      <w:pPr>
        <w:pStyle w:val="CommentText"/>
      </w:pPr>
      <w:r>
        <w:rPr>
          <w:rStyle w:val="CommentReference"/>
        </w:rPr>
        <w:annotationRef/>
      </w:r>
      <w:r>
        <w:t xml:space="preserve">This is sort of a beast of a sentence. Might be worth considering more periods and fewer semicolons. There are several distinct important points and I think they’re sort of obscured by jamming them all into one </w:t>
      </w:r>
      <w:proofErr w:type="spellStart"/>
      <w:r>
        <w:t>megasentence</w:t>
      </w:r>
      <w:proofErr w:type="spellEnd"/>
      <w:r>
        <w:t xml:space="preserve">. </w:t>
      </w:r>
    </w:p>
  </w:comment>
  <w:comment w:id="102" w:author="Hillary Schwarb" w:date="2018-03-07T13:24:00Z" w:initials="HDS">
    <w:p w14:paraId="3F8CA8BA" w14:textId="77777777" w:rsidR="00CD5B06" w:rsidRDefault="00CD5B06">
      <w:pPr>
        <w:pStyle w:val="CommentText"/>
      </w:pPr>
      <w:r>
        <w:rPr>
          <w:rStyle w:val="CommentReference"/>
        </w:rPr>
        <w:annotationRef/>
      </w:r>
      <w:r>
        <w:t>I think this type of sentence could use some references. Or even a “see so-an-so for a review.”</w:t>
      </w:r>
    </w:p>
  </w:comment>
  <w:comment w:id="103" w:author="Hillary Schwarb" w:date="2018-03-07T13:27:00Z" w:initials="HDS">
    <w:p w14:paraId="1231C11D" w14:textId="77777777" w:rsidR="00CD5B06" w:rsidRDefault="00CD5B06">
      <w:pPr>
        <w:pStyle w:val="CommentText"/>
      </w:pPr>
      <w:r>
        <w:rPr>
          <w:rStyle w:val="CommentReference"/>
        </w:rPr>
        <w:annotationRef/>
      </w:r>
      <w:r>
        <w:t>This is another weirdo reference, Howard shouldn’t be there.</w:t>
      </w:r>
    </w:p>
  </w:comment>
  <w:comment w:id="104" w:author="Hillary Schwarb" w:date="2018-03-07T13:28:00Z" w:initials="HDS">
    <w:p w14:paraId="19CA2B56" w14:textId="77777777" w:rsidR="00CD5B06" w:rsidRDefault="00CD5B06">
      <w:pPr>
        <w:pStyle w:val="CommentText"/>
      </w:pPr>
      <w:r>
        <w:rPr>
          <w:rStyle w:val="CommentReference"/>
        </w:rPr>
        <w:annotationRef/>
      </w:r>
      <w:r>
        <w:t>Earlier you capitalized “task” in this context. Just be consistent.</w:t>
      </w:r>
    </w:p>
  </w:comment>
  <w:comment w:id="108" w:author="Hillary Schwarb" w:date="2018-03-07T13:29:00Z" w:initials="HDS">
    <w:p w14:paraId="7BED45C0" w14:textId="77777777" w:rsidR="00CD5B06" w:rsidRDefault="00CD5B06">
      <w:pPr>
        <w:pStyle w:val="CommentText"/>
      </w:pPr>
      <w:r>
        <w:rPr>
          <w:rStyle w:val="CommentReference"/>
        </w:rPr>
        <w:annotationRef/>
      </w:r>
      <w:r>
        <w:t>Get rid of “Neal J” here</w:t>
      </w:r>
    </w:p>
  </w:comment>
  <w:comment w:id="110" w:author="Hillary Schwarb" w:date="2018-03-07T13:30:00Z" w:initials="HDS">
    <w:p w14:paraId="5899C9D7" w14:textId="77777777" w:rsidR="00CD5B06" w:rsidRDefault="00CD5B06">
      <w:pPr>
        <w:pStyle w:val="CommentText"/>
      </w:pPr>
      <w:r>
        <w:rPr>
          <w:rStyle w:val="CommentReference"/>
        </w:rPr>
        <w:annotationRef/>
      </w:r>
      <w:r>
        <w:t>Get rid of “BJJ”</w:t>
      </w:r>
    </w:p>
  </w:comment>
  <w:comment w:id="111" w:author="Hillary Schwarb" w:date="2018-03-07T13:32:00Z" w:initials="HDS">
    <w:p w14:paraId="1EE116F2" w14:textId="77777777" w:rsidR="00CD5B06" w:rsidRDefault="00CD5B06">
      <w:pPr>
        <w:pStyle w:val="CommentText"/>
      </w:pPr>
      <w:r>
        <w:rPr>
          <w:rStyle w:val="CommentReference"/>
        </w:rPr>
        <w:annotationRef/>
      </w:r>
      <w:r>
        <w:t xml:space="preserve">This is an interesting discussion. If I were a committee member I would want to talk about this more at the defense. </w:t>
      </w:r>
    </w:p>
  </w:comment>
  <w:comment w:id="116" w:author="Hillary Schwarb" w:date="2018-03-07T14:11:00Z" w:initials="HDS">
    <w:p w14:paraId="3C3A1396" w14:textId="77777777" w:rsidR="00CD5B06" w:rsidRDefault="00CD5B06">
      <w:pPr>
        <w:pStyle w:val="CommentText"/>
      </w:pPr>
      <w:r>
        <w:rPr>
          <w:rStyle w:val="CommentReference"/>
        </w:rPr>
        <w:annotationRef/>
      </w:r>
      <w:r>
        <w:t>Include?</w:t>
      </w:r>
    </w:p>
  </w:comment>
  <w:comment w:id="117" w:author="Hillary Schwarb" w:date="2018-03-07T13:56:00Z" w:initials="HDS">
    <w:p w14:paraId="1B0E3AE2" w14:textId="77777777" w:rsidR="00CD5B06" w:rsidRDefault="00CD5B06">
      <w:pPr>
        <w:pStyle w:val="CommentText"/>
      </w:pPr>
      <w:ins w:id="119" w:author="Hillary Schwarb" w:date="2018-03-07T13:54:00Z">
        <w:r>
          <w:rPr>
            <w:rStyle w:val="CommentReference"/>
          </w:rPr>
          <w:annotationRef/>
        </w:r>
      </w:ins>
      <w:r>
        <w:t>If possible, I would avoid “we” language talking about future studies. I think your committee is very reasonable and wouldn’t be like, “yeah, we should do that and it should go in your dissertation.” But I still think you want to focus on the utility of this tool you’ve developed to the community, not just to the lab.</w:t>
      </w:r>
    </w:p>
  </w:comment>
  <w:comment w:id="137" w:author="Hillary Schwarb" w:date="2018-03-07T14:01:00Z" w:initials="HDS">
    <w:p w14:paraId="0BF5BE55" w14:textId="77777777" w:rsidR="00CD5B06" w:rsidRDefault="00CD5B06">
      <w:pPr>
        <w:pStyle w:val="CommentText"/>
      </w:pPr>
      <w:r>
        <w:rPr>
          <w:rStyle w:val="CommentReference"/>
        </w:rPr>
        <w:annotationRef/>
      </w:r>
      <w:proofErr w:type="spellStart"/>
      <w:r>
        <w:t>Ooo</w:t>
      </w:r>
      <w:proofErr w:type="spellEnd"/>
      <w:r>
        <w:t xml:space="preserve"> that’s sharp!</w:t>
      </w:r>
    </w:p>
  </w:comment>
  <w:comment w:id="140" w:author="Hillary Schwarb" w:date="2018-03-07T14:14:00Z" w:initials="HDS">
    <w:p w14:paraId="6D936844" w14:textId="77777777" w:rsidR="00CD5B06" w:rsidRDefault="00CD5B06">
      <w:pPr>
        <w:pStyle w:val="CommentText"/>
      </w:pPr>
      <w:r>
        <w:rPr>
          <w:rStyle w:val="CommentReference"/>
        </w:rPr>
        <w:annotationRef/>
      </w:r>
      <w:r>
        <w:t>Which cognitive and behavioral concepts? You’ve talked about A LOT in the document so I think it would help to be specific here.</w:t>
      </w:r>
    </w:p>
  </w:comment>
  <w:comment w:id="141" w:author="Hillary Schwarb" w:date="2018-03-07T14:14:00Z" w:initials="HDS">
    <w:p w14:paraId="4B13EB0B" w14:textId="77777777" w:rsidR="00CD5B06" w:rsidRDefault="00CD5B06">
      <w:pPr>
        <w:pStyle w:val="CommentText"/>
      </w:pPr>
      <w:r>
        <w:rPr>
          <w:rStyle w:val="CommentReference"/>
        </w:rPr>
        <w:annotationRef/>
      </w:r>
      <w:r>
        <w:t>Problem?</w:t>
      </w:r>
    </w:p>
  </w:comment>
  <w:comment w:id="182" w:author="Hillary Schwarb" w:date="2018-03-07T14:31:00Z" w:initials="HDS">
    <w:p w14:paraId="562CE607" w14:textId="77777777" w:rsidR="008E4742" w:rsidRDefault="008E4742">
      <w:pPr>
        <w:pStyle w:val="CommentText"/>
      </w:pPr>
      <w:r>
        <w:rPr>
          <w:rStyle w:val="CommentReference"/>
        </w:rPr>
        <w:annotationRef/>
      </w:r>
      <w:r>
        <w:t>For me this was more of a summary of findings than a clear “conclusion.”</w:t>
      </w:r>
      <w:r>
        <w:t xml:space="preserve"> I think this last sentence hints toward a distinct take-home, but maybe another sentence or two could drive the main conclusion home? Taken all together, what are the global take-</w:t>
      </w:r>
      <w:proofErr w:type="spellStart"/>
      <w:r>
        <w:t>aways</w:t>
      </w:r>
      <w:proofErr w:type="spellEnd"/>
      <w:r>
        <w:t xml:space="preserve"> that you want to leave the reader with?</w:t>
      </w:r>
    </w:p>
    <w:p w14:paraId="13817D00" w14:textId="77777777" w:rsidR="008E4742" w:rsidRDefault="008E4742">
      <w:pPr>
        <w:pStyle w:val="CommentText"/>
      </w:pPr>
    </w:p>
    <w:p w14:paraId="69A53666" w14:textId="77777777" w:rsidR="008E4742" w:rsidRDefault="008E4742">
      <w:pPr>
        <w:pStyle w:val="CommentText"/>
      </w:pPr>
      <w:r>
        <w:t>I’m not sure I’m being clear, but maybe it would be helpful to see the “conclusion” section from my dissertation. You’ll notice it doesn’t necessarily summarize the key findings related to specific data points, but gives a big-picture take-away about what we learned from the work presented. If it’s not helpful, just ignore it:</w:t>
      </w:r>
    </w:p>
    <w:p w14:paraId="0224D940" w14:textId="77777777" w:rsidR="008E4742" w:rsidRDefault="008E4742">
      <w:pPr>
        <w:pStyle w:val="CommentText"/>
      </w:pPr>
    </w:p>
    <w:p w14:paraId="5AAF18D5" w14:textId="77777777" w:rsidR="008E4742" w:rsidRPr="00A02FB8" w:rsidRDefault="008E4742" w:rsidP="008E4742">
      <w:pPr>
        <w:spacing w:line="480" w:lineRule="auto"/>
        <w:jc w:val="center"/>
        <w:outlineLvl w:val="0"/>
        <w:rPr>
          <w:b/>
        </w:rPr>
      </w:pPr>
      <w:r w:rsidRPr="00A02FB8">
        <w:rPr>
          <w:b/>
        </w:rPr>
        <w:t>Conclusions</w:t>
      </w:r>
    </w:p>
    <w:p w14:paraId="0A588025" w14:textId="77777777" w:rsidR="008E4742" w:rsidRPr="00A02FB8" w:rsidRDefault="008E4742" w:rsidP="008E4742">
      <w:pPr>
        <w:spacing w:line="480" w:lineRule="auto"/>
      </w:pPr>
      <w:r w:rsidRPr="00A02FB8">
        <w:tab/>
        <w:t xml:space="preserve">Three main conclusions can be drawn from these data. First, an optimized training design does, in fact, promote a high level of performance across training trails. This may be important if the amount of improvement demonstrated during training is related to the amount of improvement on other untrained tasks (i.e., the WM data presented here). Second, adaptive </w:t>
      </w:r>
      <w:r w:rsidRPr="00A02FB8">
        <w:rPr>
          <w:i/>
        </w:rPr>
        <w:t>n</w:t>
      </w:r>
      <w:r w:rsidRPr="00A02FB8">
        <w:t xml:space="preserve">-back training can be effective in improving performance on related, but separate tasks; however, transfer is not global and only occurs when the processes that improved during training are also required in the transfer tasks </w:t>
      </w:r>
      <w:r w:rsidRPr="00A02FB8">
        <w:fldChar w:fldCharType="begin"/>
      </w:r>
      <w:r w:rsidRPr="00A02FB8">
        <w:instrText xml:space="preserve"> ADDIN EN.CITE &lt;EndNote&gt;&lt;Cite&gt;&lt;Author&gt;Dahlin&lt;/Author&gt;&lt;Year&gt;2008&lt;/Year&gt;&lt;RecNum&gt;305&lt;/RecNum&gt;&lt;Prefix&gt;e.g.`, &lt;/Prefix&gt;&lt;DisplayText&gt;(e.g., Dahlin, Neely, et al., 2008; Dahlin, Nyberg, et al., 2008)&lt;/DisplayText&gt;&lt;record&gt;&lt;rec-number&gt;305&lt;/rec-number&gt;&lt;foreign-keys&gt;&lt;key app="EN" db-id="ed0rwddav0x92ledvf1ve0x0v5dpp2d95szs"&gt;305&lt;/key&gt;&lt;/foreign-keys&gt;&lt;ref-type name="Journal Article"&gt;17&lt;/ref-type&gt;&lt;contributors&gt;&lt;authors&gt;&lt;author&gt;Dahlin, E.&lt;/author&gt;&lt;author&gt;Neely, A. S.&lt;/author&gt;&lt;author&gt;Larsson, A.&lt;/author&gt;&lt;author&gt;Backman, L.&lt;/author&gt;&lt;author&gt;Nyberg, L.&lt;/author&gt;&lt;/authors&gt;&lt;/contributors&gt;&lt;titles&gt;&lt;title&gt;Transfer of learning after updating training mediated by the striatum&lt;/title&gt;&lt;secondary-title&gt;Science&lt;/secondary-title&gt;&lt;/titles&gt;&lt;periodical&gt;&lt;full-title&gt;Science&lt;/full-title&gt;&lt;/periodical&gt;&lt;pages&gt;1510-1512&lt;/pages&gt;&lt;volume&gt;320&lt;/volume&gt;&lt;dates&gt;&lt;year&gt;2008&lt;/year&gt;&lt;/dates&gt;&lt;urls&gt;&lt;/urls&gt;&lt;electronic-resource-num&gt;10.1126/science.1155466&lt;/electronic-resource-num&gt;&lt;/record&gt;&lt;/Cite&gt;&lt;Cite&gt;&lt;Author&gt;Dahlin&lt;/Author&gt;&lt;Year&gt;2008&lt;/Year&gt;&lt;RecNum&gt;332&lt;/RecNum&gt;&lt;record&gt;&lt;rec-number&gt;332&lt;/rec-number&gt;&lt;foreign-keys&gt;&lt;key app="EN" db-id="ed0rwddav0x92ledvf1ve0x0v5dpp2d95szs"&gt;332&lt;/key&gt;&lt;/foreign-keys&gt;&lt;ref-type name="Journal Article"&gt;17&lt;/ref-type&gt;&lt;contributors&gt;&lt;authors&gt;&lt;author&gt;Dahlin, E.&lt;/author&gt;&lt;author&gt;Nyberg, L.&lt;/author&gt;&lt;author&gt;Backman, L.&lt;/author&gt;&lt;author&gt;Neely, A. S.&lt;/author&gt;&lt;/authors&gt;&lt;/contributors&gt;&lt;titles&gt;&lt;title&gt;Plasticity of executive functioning in young and older adults: Immediate training gains, transfer, and long-term maintenance&lt;/title&gt;&lt;secondary-title&gt;Psychology and Aging&lt;/secondary-title&gt;&lt;/titles&gt;&lt;periodical&gt;&lt;full-title&gt;Psychology and Aging&lt;/full-title&gt;&lt;/periodical&gt;&lt;pages&gt;720-730&lt;/pages&gt;&lt;volume&gt;23&lt;/volume&gt;&lt;number&gt;4&lt;/number&gt;&lt;dates&gt;&lt;year&gt;2008&lt;/year&gt;&lt;/dates&gt;&lt;urls&gt;&lt;/urls&gt;&lt;electronic-resource-num&gt;10.1037/a0014296&lt;/electronic-resource-num&gt;&lt;/record&gt;&lt;/Cite&gt;&lt;/EndNote&gt;</w:instrText>
      </w:r>
      <w:r w:rsidRPr="00A02FB8">
        <w:fldChar w:fldCharType="separate"/>
      </w:r>
      <w:r w:rsidRPr="00A02FB8">
        <w:rPr>
          <w:noProof/>
        </w:rPr>
        <w:t xml:space="preserve">(e.g., </w:t>
      </w:r>
      <w:hyperlink w:anchor="_ENREF_20" w:tooltip="Dahlin, 2008 #305" w:history="1">
        <w:r w:rsidRPr="00A02FB8">
          <w:rPr>
            <w:noProof/>
          </w:rPr>
          <w:t>Dahlin, Neely, et al., 2008</w:t>
        </w:r>
      </w:hyperlink>
      <w:r w:rsidRPr="00A02FB8">
        <w:rPr>
          <w:noProof/>
        </w:rPr>
        <w:t xml:space="preserve">; </w:t>
      </w:r>
      <w:hyperlink w:anchor="_ENREF_21" w:tooltip="Dahlin, 2008 #319" w:history="1">
        <w:r w:rsidRPr="00A02FB8">
          <w:rPr>
            <w:noProof/>
          </w:rPr>
          <w:t>Dahlin, Nyberg, et al., 2008</w:t>
        </w:r>
      </w:hyperlink>
      <w:r w:rsidRPr="00A02FB8">
        <w:rPr>
          <w:noProof/>
        </w:rPr>
        <w:t>)</w:t>
      </w:r>
      <w:r w:rsidRPr="00A02FB8">
        <w:fldChar w:fldCharType="end"/>
      </w:r>
      <w:r w:rsidRPr="00A02FB8">
        <w:t xml:space="preserve">. Finally, WM training is an effective means of improving performance on the change detection task and training influences both number and resolution processes. To the best of my knowledge, this is the first study demonstrating significant improvement on a measure of VSTM number and resolution following WM training. Recently inconsistencies in the literature and flaws in experimental design have lead researchers to question the importance or viability of brain training to enhance performance on untrained tasks </w:t>
      </w:r>
      <w:r w:rsidRPr="00A02FB8">
        <w:fldChar w:fldCharType="begin"/>
      </w:r>
      <w:r w:rsidRPr="00A02FB8">
        <w:instrText xml:space="preserve"> ADDIN EN.CITE &lt;EndNote&gt;&lt;Cite&gt;&lt;Author&gt;Owen&lt;/Author&gt;&lt;Year&gt;2010&lt;/Year&gt;&lt;RecNum&gt;318&lt;/RecNum&gt;&lt;DisplayText&gt;(Owen, et al., 2010; Shipstead, et al., 2010)&lt;/DisplayText&gt;&lt;record&gt;&lt;rec-number&gt;318&lt;/rec-number&gt;&lt;foreign-keys&gt;&lt;key app="EN" db-id="ed0rwddav0x92ledvf1ve0x0v5dpp2d95szs"&gt;318&lt;/key&gt;&lt;/foreign-keys&gt;&lt;ref-type name="Journal Article"&gt;17&lt;/ref-type&gt;&lt;contributors&gt;&lt;authors&gt;&lt;author&gt;Owen, A. M.&lt;/author&gt;&lt;author&gt;Hampshire, A.&lt;/author&gt;&lt;author&gt;Grahn, J. A.&lt;/author&gt;&lt;author&gt;Stenton, R.&lt;/author&gt;&lt;author&gt;Dajani, S.&lt;/author&gt;&lt;author&gt;Burns, A. S.&lt;/author&gt;&lt;author&gt;Howard, R. J.&lt;/author&gt;&lt;author&gt;Ballard, C. G.&lt;/author&gt;&lt;/authors&gt;&lt;/contributors&gt;&lt;titles&gt;&lt;title&gt;Putting brain training to the test&lt;/title&gt;&lt;secondary-title&gt;Nature&lt;/secondary-title&gt;&lt;/titles&gt;&lt;periodical&gt;&lt;full-title&gt;Nature&lt;/full-title&gt;&lt;abbr-1&gt;Nature&lt;/abbr-1&gt;&lt;/periodical&gt;&lt;pages&gt;775-779&lt;/pages&gt;&lt;volume&gt;465&lt;/volume&gt;&lt;number&gt;7299&lt;/number&gt;&lt;dates&gt;&lt;year&gt;2010&lt;/year&gt;&lt;/dates&gt;&lt;urls&gt;&lt;/urls&gt;&lt;electronic-resource-num&gt;10.1038/nature09042 &lt;/electronic-resource-num&gt;&lt;/record&gt;&lt;/Cite&gt;&lt;Cite&gt;&lt;Author&gt;Shipstead&lt;/Author&gt;&lt;Year&gt;2010&lt;/Year&gt;&lt;RecNum&gt;275&lt;/RecNum&gt;&lt;record&gt;&lt;rec-number&gt;275&lt;/rec-number&gt;&lt;foreign-keys&gt;&lt;key app="EN" db-id="ed0rwddav0x92ledvf1ve0x0v5dpp2d95szs"&gt;275&lt;/key&gt;&lt;/foreign-keys&gt;&lt;ref-type name="Journal Article"&gt;17&lt;/ref-type&gt;&lt;contributors&gt;&lt;authors&gt;&lt;author&gt;Shipstead, Z.&lt;/author&gt;&lt;author&gt;Redick, T. A.&lt;/author&gt;&lt;author&gt;Engle, R. W.&lt;/author&gt;&lt;/authors&gt;&lt;/contributors&gt;&lt;titles&gt;&lt;title&gt;Does working memory training generalize?&lt;/title&gt;&lt;secondary-title&gt;Psychologica Belgica&lt;/secondary-title&gt;&lt;/titles&gt;&lt;periodical&gt;&lt;full-title&gt;Psychologica Belgica&lt;/full-title&gt;&lt;/periodical&gt;&lt;pages&gt;245-276&lt;/pages&gt;&lt;volume&gt;50&lt;/volume&gt;&lt;dates&gt;&lt;year&gt;2010&lt;/year&gt;&lt;/dates&gt;&lt;urls&gt;&lt;/urls&gt;&lt;/record&gt;&lt;/Cite&gt;&lt;/EndNote&gt;</w:instrText>
      </w:r>
      <w:r w:rsidRPr="00A02FB8">
        <w:fldChar w:fldCharType="separate"/>
      </w:r>
      <w:r w:rsidRPr="00A02FB8">
        <w:rPr>
          <w:noProof/>
        </w:rPr>
        <w:t>(</w:t>
      </w:r>
      <w:hyperlink w:anchor="_ENREF_67" w:tooltip="Owen, 2010 #318" w:history="1">
        <w:r w:rsidRPr="00A02FB8">
          <w:rPr>
            <w:noProof/>
          </w:rPr>
          <w:t>Owen, et al., 2010</w:t>
        </w:r>
      </w:hyperlink>
      <w:r w:rsidRPr="00A02FB8">
        <w:rPr>
          <w:noProof/>
        </w:rPr>
        <w:t xml:space="preserve">; </w:t>
      </w:r>
      <w:hyperlink w:anchor="_ENREF_85" w:tooltip="Shipstead, 2010 #275" w:history="1">
        <w:r w:rsidRPr="00A02FB8">
          <w:rPr>
            <w:noProof/>
          </w:rPr>
          <w:t>Shipstead, et al., 2010</w:t>
        </w:r>
      </w:hyperlink>
      <w:r w:rsidRPr="00A02FB8">
        <w:rPr>
          <w:noProof/>
        </w:rPr>
        <w:t>)</w:t>
      </w:r>
      <w:r w:rsidRPr="00A02FB8">
        <w:fldChar w:fldCharType="end"/>
      </w:r>
      <w:r w:rsidRPr="00A02FB8">
        <w:t xml:space="preserve">. The current study suggests that perhaps this situation might not be so dire and that with thoughtful experimental design and reasonable expectations about the breadth of transfer, perhaps a coherent and informative literature can develop providing a comprehensive and comprehensible foundation for cognitive improvement. </w:t>
      </w:r>
    </w:p>
    <w:p w14:paraId="0038D0FB" w14:textId="77777777" w:rsidR="008E4742" w:rsidRPr="00A02FB8" w:rsidRDefault="008E4742" w:rsidP="008E4742">
      <w:pPr>
        <w:spacing w:line="480" w:lineRule="auto"/>
      </w:pPr>
    </w:p>
    <w:p w14:paraId="1EB5CFE1" w14:textId="77777777" w:rsidR="008E4742" w:rsidRPr="00A02FB8" w:rsidRDefault="008E4742" w:rsidP="008E4742">
      <w:pPr>
        <w:spacing w:line="480" w:lineRule="auto"/>
      </w:pPr>
    </w:p>
    <w:p w14:paraId="3FF4A20A" w14:textId="77777777" w:rsidR="008E4742" w:rsidRDefault="008E4742">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AAA189" w14:textId="77777777" w:rsidR="00CD5B06" w:rsidRDefault="00CD5B06" w:rsidP="004E0AC8">
      <w:pPr>
        <w:spacing w:after="0" w:line="240" w:lineRule="auto"/>
      </w:pPr>
      <w:r>
        <w:separator/>
      </w:r>
    </w:p>
  </w:endnote>
  <w:endnote w:type="continuationSeparator" w:id="0">
    <w:p w14:paraId="5CC325F0" w14:textId="77777777" w:rsidR="00CD5B06" w:rsidRDefault="00CD5B06"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Menlo Bold"/>
    <w:charset w:val="00"/>
    <w:family w:val="swiss"/>
    <w:pitch w:val="variable"/>
    <w:sig w:usb0="E10022FF" w:usb1="C000E47F" w:usb2="00000029" w:usb3="00000000" w:csb0="000001D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090924"/>
      <w:docPartObj>
        <w:docPartGallery w:val="Page Numbers (Bottom of Page)"/>
        <w:docPartUnique/>
      </w:docPartObj>
    </w:sdtPr>
    <w:sdtEndPr>
      <w:rPr>
        <w:noProof/>
      </w:rPr>
    </w:sdtEndPr>
    <w:sdtContent>
      <w:p w14:paraId="3FE27AFD" w14:textId="77777777" w:rsidR="00CD5B06" w:rsidRDefault="00CD5B06">
        <w:pPr>
          <w:pStyle w:val="Footer"/>
          <w:jc w:val="center"/>
        </w:pPr>
        <w:r>
          <w:fldChar w:fldCharType="begin"/>
        </w:r>
        <w:r>
          <w:instrText xml:space="preserve"> PAGE   \* MERGEFORMAT </w:instrText>
        </w:r>
        <w:r>
          <w:fldChar w:fldCharType="separate"/>
        </w:r>
        <w:r w:rsidR="008E4742">
          <w:rPr>
            <w:noProof/>
          </w:rPr>
          <w:t>91</w:t>
        </w:r>
        <w:r>
          <w:rPr>
            <w:noProof/>
          </w:rPr>
          <w:fldChar w:fldCharType="end"/>
        </w:r>
      </w:p>
    </w:sdtContent>
  </w:sdt>
  <w:p w14:paraId="6E950AA8" w14:textId="77777777" w:rsidR="00CD5B06" w:rsidRDefault="00CD5B0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785778"/>
      <w:docPartObj>
        <w:docPartGallery w:val="Page Numbers (Bottom of Page)"/>
        <w:docPartUnique/>
      </w:docPartObj>
    </w:sdtPr>
    <w:sdtEndPr>
      <w:rPr>
        <w:noProof/>
      </w:rPr>
    </w:sdtEndPr>
    <w:sdtContent>
      <w:p w14:paraId="737C28F4" w14:textId="77777777" w:rsidR="00CD5B06" w:rsidRDefault="00CD5B06" w:rsidP="0033055E">
        <w:pPr>
          <w:pStyle w:val="Footer"/>
          <w:jc w:val="center"/>
        </w:pPr>
        <w:r>
          <w:fldChar w:fldCharType="begin"/>
        </w:r>
        <w:r>
          <w:instrText xml:space="preserve"> PAGE   \* MERGEFORMAT </w:instrText>
        </w:r>
        <w:r>
          <w:fldChar w:fldCharType="separate"/>
        </w:r>
        <w:r w:rsidR="008E4742">
          <w:rPr>
            <w:noProof/>
          </w:rPr>
          <w:t>i</w:t>
        </w:r>
        <w:r>
          <w:rPr>
            <w:noProof/>
          </w:rPr>
          <w:fldChar w:fldCharType="end"/>
        </w: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9816207"/>
      <w:docPartObj>
        <w:docPartGallery w:val="Page Numbers (Bottom of Page)"/>
        <w:docPartUnique/>
      </w:docPartObj>
    </w:sdtPr>
    <w:sdtEndPr>
      <w:rPr>
        <w:noProof/>
      </w:rPr>
    </w:sdtEndPr>
    <w:sdtContent>
      <w:p w14:paraId="035BA1C6" w14:textId="77777777" w:rsidR="00CD5B06" w:rsidRDefault="00CD5B06" w:rsidP="0033055E">
        <w:pPr>
          <w:pStyle w:val="Footer"/>
          <w:jc w:val="center"/>
          <w:rPr>
            <w:noProof/>
          </w:rPr>
        </w:pPr>
        <w:r>
          <w:fldChar w:fldCharType="begin"/>
        </w:r>
        <w:r>
          <w:instrText xml:space="preserve"> PAGE   \* MERGEFORMAT </w:instrText>
        </w:r>
        <w:r>
          <w:fldChar w:fldCharType="separate"/>
        </w:r>
        <w:r w:rsidR="008E4742">
          <w:rPr>
            <w:noProof/>
          </w:rPr>
          <w:t>1</w:t>
        </w:r>
        <w:r>
          <w:rPr>
            <w:noProof/>
          </w:rPr>
          <w:fldChar w:fldCharType="end"/>
        </w:r>
        <w:r>
          <w:rPr>
            <w:noProof/>
          </w:rPr>
          <w:br/>
        </w:r>
      </w:p>
      <w:p w14:paraId="6D59C9D2" w14:textId="77777777" w:rsidR="00CD5B06" w:rsidRDefault="00CD5B06" w:rsidP="0033055E">
        <w:pPr>
          <w:pStyle w:val="Footer"/>
        </w:pPr>
        <w:r>
          <w:t>This chapter is previous published work, included with permission of the copyright owner:</w:t>
        </w:r>
        <w:r>
          <w:br/>
        </w:r>
        <w:r>
          <w:rPr>
            <w:rFonts w:ascii="Arial" w:hAnsi="Arial" w:cs="Arial"/>
            <w:color w:val="222222"/>
            <w:sz w:val="20"/>
            <w:szCs w:val="20"/>
            <w:shd w:val="clear" w:color="auto" w:fill="FFFFFF"/>
          </w:rPr>
          <w:br/>
        </w:r>
        <w:proofErr w:type="spellStart"/>
        <w:r>
          <w:rPr>
            <w:rFonts w:ascii="Arial" w:hAnsi="Arial" w:cs="Arial"/>
            <w:color w:val="222222"/>
            <w:sz w:val="20"/>
            <w:szCs w:val="20"/>
            <w:shd w:val="clear" w:color="auto" w:fill="FFFFFF"/>
          </w:rPr>
          <w:t>Horecka</w:t>
        </w:r>
        <w:proofErr w:type="spellEnd"/>
        <w:r>
          <w:rPr>
            <w:rFonts w:ascii="Arial" w:hAnsi="Arial" w:cs="Arial"/>
            <w:color w:val="222222"/>
            <w:sz w:val="20"/>
            <w:szCs w:val="20"/>
            <w:shd w:val="clear" w:color="auto" w:fill="FFFFFF"/>
          </w:rPr>
          <w:t xml:space="preserve">, K. M., </w:t>
        </w:r>
        <w:proofErr w:type="spellStart"/>
        <w:r>
          <w:rPr>
            <w:rFonts w:ascii="Arial" w:hAnsi="Arial" w:cs="Arial"/>
            <w:color w:val="222222"/>
            <w:sz w:val="20"/>
            <w:szCs w:val="20"/>
            <w:shd w:val="clear" w:color="auto" w:fill="FFFFFF"/>
          </w:rPr>
          <w:t>Dulas</w:t>
        </w:r>
        <w:proofErr w:type="spellEnd"/>
        <w:r>
          <w:rPr>
            <w:rFonts w:ascii="Arial" w:hAnsi="Arial" w:cs="Arial"/>
            <w:color w:val="222222"/>
            <w:sz w:val="20"/>
            <w:szCs w:val="20"/>
            <w:shd w:val="clear" w:color="auto" w:fill="FFFFFF"/>
          </w:rPr>
          <w:t>, M. R., Schwarb,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28A07387" w14:textId="77777777" w:rsidR="00CD5B06" w:rsidRDefault="00CD5B06" w:rsidP="0033055E">
        <w:pPr>
          <w:pStyle w:val="Footer"/>
          <w:jc w:val="center"/>
        </w:pP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EB60A7" w14:textId="77777777" w:rsidR="00CD5B06" w:rsidRDefault="00CD5B06" w:rsidP="004E0AC8">
      <w:pPr>
        <w:spacing w:after="0" w:line="240" w:lineRule="auto"/>
      </w:pPr>
      <w:r>
        <w:separator/>
      </w:r>
    </w:p>
  </w:footnote>
  <w:footnote w:type="continuationSeparator" w:id="0">
    <w:p w14:paraId="1858A95A" w14:textId="77777777" w:rsidR="00CD5B06" w:rsidRDefault="00CD5B06" w:rsidP="004E0AC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5.5pt;height:15.5pt;visibility:visible;mso-wrap-style:square" o:bullet="t">
        <v:imagedata r:id="rId1" o:title=""/>
      </v:shape>
    </w:pict>
  </w:numPicBullet>
  <w:abstractNum w:abstractNumId="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0"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56D2"/>
    <w:rsid w:val="00000E37"/>
    <w:rsid w:val="00015541"/>
    <w:rsid w:val="0002455A"/>
    <w:rsid w:val="00027EB2"/>
    <w:rsid w:val="00031BF8"/>
    <w:rsid w:val="00074733"/>
    <w:rsid w:val="00074F01"/>
    <w:rsid w:val="00075F11"/>
    <w:rsid w:val="00077DB8"/>
    <w:rsid w:val="0008499A"/>
    <w:rsid w:val="00090BDE"/>
    <w:rsid w:val="00095564"/>
    <w:rsid w:val="00096E75"/>
    <w:rsid w:val="0009720B"/>
    <w:rsid w:val="000973B7"/>
    <w:rsid w:val="000A129F"/>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717DD"/>
    <w:rsid w:val="00173DD7"/>
    <w:rsid w:val="0017410B"/>
    <w:rsid w:val="00180A7E"/>
    <w:rsid w:val="00183A3E"/>
    <w:rsid w:val="00184327"/>
    <w:rsid w:val="00187093"/>
    <w:rsid w:val="00193486"/>
    <w:rsid w:val="001958F9"/>
    <w:rsid w:val="001A6F4D"/>
    <w:rsid w:val="001A7B23"/>
    <w:rsid w:val="001B44E3"/>
    <w:rsid w:val="001B755B"/>
    <w:rsid w:val="001D67C1"/>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34F67"/>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B7776"/>
    <w:rsid w:val="002C7262"/>
    <w:rsid w:val="002D5C66"/>
    <w:rsid w:val="002E3904"/>
    <w:rsid w:val="002E59E4"/>
    <w:rsid w:val="002E6DE6"/>
    <w:rsid w:val="002F6642"/>
    <w:rsid w:val="0032077D"/>
    <w:rsid w:val="00327E3C"/>
    <w:rsid w:val="0033055E"/>
    <w:rsid w:val="00337079"/>
    <w:rsid w:val="00337765"/>
    <w:rsid w:val="00341020"/>
    <w:rsid w:val="00346172"/>
    <w:rsid w:val="003547EF"/>
    <w:rsid w:val="00356DD5"/>
    <w:rsid w:val="00364158"/>
    <w:rsid w:val="003732FA"/>
    <w:rsid w:val="00375495"/>
    <w:rsid w:val="00376B51"/>
    <w:rsid w:val="00387152"/>
    <w:rsid w:val="00392ED0"/>
    <w:rsid w:val="00392F24"/>
    <w:rsid w:val="003947B1"/>
    <w:rsid w:val="0039551B"/>
    <w:rsid w:val="003A2EE0"/>
    <w:rsid w:val="003A7F85"/>
    <w:rsid w:val="003B760E"/>
    <w:rsid w:val="003C14A3"/>
    <w:rsid w:val="003E12E6"/>
    <w:rsid w:val="003E19B9"/>
    <w:rsid w:val="003E29F6"/>
    <w:rsid w:val="003F6014"/>
    <w:rsid w:val="004003CD"/>
    <w:rsid w:val="00404A47"/>
    <w:rsid w:val="00422C7B"/>
    <w:rsid w:val="00426D63"/>
    <w:rsid w:val="00453818"/>
    <w:rsid w:val="00462E89"/>
    <w:rsid w:val="00465C4C"/>
    <w:rsid w:val="004701AC"/>
    <w:rsid w:val="00475A78"/>
    <w:rsid w:val="004952D6"/>
    <w:rsid w:val="00497A6B"/>
    <w:rsid w:val="004A312C"/>
    <w:rsid w:val="004B52DB"/>
    <w:rsid w:val="004B72B9"/>
    <w:rsid w:val="004C2159"/>
    <w:rsid w:val="004C38FD"/>
    <w:rsid w:val="004C57EE"/>
    <w:rsid w:val="004C7410"/>
    <w:rsid w:val="004D01C9"/>
    <w:rsid w:val="004E0AC8"/>
    <w:rsid w:val="004E3C0F"/>
    <w:rsid w:val="004E51A9"/>
    <w:rsid w:val="004F1A08"/>
    <w:rsid w:val="00501467"/>
    <w:rsid w:val="005035E2"/>
    <w:rsid w:val="005039DB"/>
    <w:rsid w:val="005041D4"/>
    <w:rsid w:val="005136F5"/>
    <w:rsid w:val="00515104"/>
    <w:rsid w:val="00522435"/>
    <w:rsid w:val="0053275B"/>
    <w:rsid w:val="00543341"/>
    <w:rsid w:val="00552250"/>
    <w:rsid w:val="00552E6E"/>
    <w:rsid w:val="0055519E"/>
    <w:rsid w:val="00560F80"/>
    <w:rsid w:val="00562919"/>
    <w:rsid w:val="00563ABB"/>
    <w:rsid w:val="00565F0B"/>
    <w:rsid w:val="00566C24"/>
    <w:rsid w:val="005672AE"/>
    <w:rsid w:val="00570545"/>
    <w:rsid w:val="00574178"/>
    <w:rsid w:val="0057770E"/>
    <w:rsid w:val="005933DE"/>
    <w:rsid w:val="00595E76"/>
    <w:rsid w:val="005A200D"/>
    <w:rsid w:val="005A68E1"/>
    <w:rsid w:val="005B35B1"/>
    <w:rsid w:val="005B43EC"/>
    <w:rsid w:val="005B60BA"/>
    <w:rsid w:val="005B7651"/>
    <w:rsid w:val="005C3793"/>
    <w:rsid w:val="005C3B70"/>
    <w:rsid w:val="005C6CEB"/>
    <w:rsid w:val="005F0DD8"/>
    <w:rsid w:val="005F3E32"/>
    <w:rsid w:val="005F622C"/>
    <w:rsid w:val="006020C4"/>
    <w:rsid w:val="006162C9"/>
    <w:rsid w:val="00617970"/>
    <w:rsid w:val="00617D09"/>
    <w:rsid w:val="00625AB3"/>
    <w:rsid w:val="0062754F"/>
    <w:rsid w:val="006300F0"/>
    <w:rsid w:val="00636D16"/>
    <w:rsid w:val="00651A85"/>
    <w:rsid w:val="00660505"/>
    <w:rsid w:val="00674801"/>
    <w:rsid w:val="00687FE2"/>
    <w:rsid w:val="006936F0"/>
    <w:rsid w:val="00693F41"/>
    <w:rsid w:val="006A06E4"/>
    <w:rsid w:val="006A51C9"/>
    <w:rsid w:val="006A5D4C"/>
    <w:rsid w:val="006A6F11"/>
    <w:rsid w:val="006C4E32"/>
    <w:rsid w:val="006C64E8"/>
    <w:rsid w:val="006C6BFE"/>
    <w:rsid w:val="006E5646"/>
    <w:rsid w:val="006E61A3"/>
    <w:rsid w:val="006F1B78"/>
    <w:rsid w:val="00700F34"/>
    <w:rsid w:val="00704BC8"/>
    <w:rsid w:val="00705D23"/>
    <w:rsid w:val="00706068"/>
    <w:rsid w:val="007101D6"/>
    <w:rsid w:val="007137FC"/>
    <w:rsid w:val="00721779"/>
    <w:rsid w:val="0072413B"/>
    <w:rsid w:val="007246BD"/>
    <w:rsid w:val="007353F3"/>
    <w:rsid w:val="00740F1B"/>
    <w:rsid w:val="007473E5"/>
    <w:rsid w:val="007530E0"/>
    <w:rsid w:val="007560CC"/>
    <w:rsid w:val="0075613E"/>
    <w:rsid w:val="00760BE5"/>
    <w:rsid w:val="00761DED"/>
    <w:rsid w:val="007666D2"/>
    <w:rsid w:val="0078095E"/>
    <w:rsid w:val="00780F30"/>
    <w:rsid w:val="00781588"/>
    <w:rsid w:val="00781D25"/>
    <w:rsid w:val="00783BAA"/>
    <w:rsid w:val="007B21AE"/>
    <w:rsid w:val="007B3341"/>
    <w:rsid w:val="007B35FD"/>
    <w:rsid w:val="007B454C"/>
    <w:rsid w:val="007B4B79"/>
    <w:rsid w:val="007C3648"/>
    <w:rsid w:val="00803C16"/>
    <w:rsid w:val="00807041"/>
    <w:rsid w:val="008170ED"/>
    <w:rsid w:val="0082313E"/>
    <w:rsid w:val="008378A8"/>
    <w:rsid w:val="00840BB5"/>
    <w:rsid w:val="0084248D"/>
    <w:rsid w:val="008443C1"/>
    <w:rsid w:val="00850ACE"/>
    <w:rsid w:val="00851C6A"/>
    <w:rsid w:val="00853DD0"/>
    <w:rsid w:val="008600D6"/>
    <w:rsid w:val="00863218"/>
    <w:rsid w:val="00871443"/>
    <w:rsid w:val="00875013"/>
    <w:rsid w:val="00876A03"/>
    <w:rsid w:val="008774A8"/>
    <w:rsid w:val="008777B4"/>
    <w:rsid w:val="00880BAB"/>
    <w:rsid w:val="008845CB"/>
    <w:rsid w:val="00885499"/>
    <w:rsid w:val="0089174C"/>
    <w:rsid w:val="008A336E"/>
    <w:rsid w:val="008A66B0"/>
    <w:rsid w:val="008B5A19"/>
    <w:rsid w:val="008B6BE1"/>
    <w:rsid w:val="008C3FB5"/>
    <w:rsid w:val="008C7857"/>
    <w:rsid w:val="008C7F66"/>
    <w:rsid w:val="008D62C3"/>
    <w:rsid w:val="008E0545"/>
    <w:rsid w:val="008E1645"/>
    <w:rsid w:val="008E4742"/>
    <w:rsid w:val="008E65F6"/>
    <w:rsid w:val="008F18CB"/>
    <w:rsid w:val="008F2984"/>
    <w:rsid w:val="00904AAD"/>
    <w:rsid w:val="00904BC9"/>
    <w:rsid w:val="00915776"/>
    <w:rsid w:val="0092349E"/>
    <w:rsid w:val="00927DDA"/>
    <w:rsid w:val="00932E52"/>
    <w:rsid w:val="009341C9"/>
    <w:rsid w:val="009361C2"/>
    <w:rsid w:val="009403BE"/>
    <w:rsid w:val="00940598"/>
    <w:rsid w:val="009413D6"/>
    <w:rsid w:val="00941DA3"/>
    <w:rsid w:val="00953D3B"/>
    <w:rsid w:val="00960029"/>
    <w:rsid w:val="00961B58"/>
    <w:rsid w:val="00966395"/>
    <w:rsid w:val="009773D7"/>
    <w:rsid w:val="009933FD"/>
    <w:rsid w:val="00997EAD"/>
    <w:rsid w:val="009A1544"/>
    <w:rsid w:val="009C43C4"/>
    <w:rsid w:val="009D2B88"/>
    <w:rsid w:val="009D558D"/>
    <w:rsid w:val="009D7CAE"/>
    <w:rsid w:val="009E0267"/>
    <w:rsid w:val="009E3B47"/>
    <w:rsid w:val="009E7E6A"/>
    <w:rsid w:val="009E7EC3"/>
    <w:rsid w:val="009E7F67"/>
    <w:rsid w:val="00A00367"/>
    <w:rsid w:val="00A17388"/>
    <w:rsid w:val="00A31B4A"/>
    <w:rsid w:val="00A32CBC"/>
    <w:rsid w:val="00A44984"/>
    <w:rsid w:val="00A4507A"/>
    <w:rsid w:val="00A50C4B"/>
    <w:rsid w:val="00A532A4"/>
    <w:rsid w:val="00A633D7"/>
    <w:rsid w:val="00A65013"/>
    <w:rsid w:val="00A80191"/>
    <w:rsid w:val="00A8096D"/>
    <w:rsid w:val="00A829D3"/>
    <w:rsid w:val="00A92435"/>
    <w:rsid w:val="00A94C8C"/>
    <w:rsid w:val="00AA15F8"/>
    <w:rsid w:val="00AA706F"/>
    <w:rsid w:val="00AB1EDE"/>
    <w:rsid w:val="00AC50F7"/>
    <w:rsid w:val="00AD1CF4"/>
    <w:rsid w:val="00AD2CA6"/>
    <w:rsid w:val="00AE05E5"/>
    <w:rsid w:val="00AE1D22"/>
    <w:rsid w:val="00AE22A6"/>
    <w:rsid w:val="00AE6BB0"/>
    <w:rsid w:val="00B014D4"/>
    <w:rsid w:val="00B05497"/>
    <w:rsid w:val="00B138EA"/>
    <w:rsid w:val="00B27FBD"/>
    <w:rsid w:val="00B3194F"/>
    <w:rsid w:val="00B31C3A"/>
    <w:rsid w:val="00B34899"/>
    <w:rsid w:val="00B366F3"/>
    <w:rsid w:val="00B44FCB"/>
    <w:rsid w:val="00B544E9"/>
    <w:rsid w:val="00B63870"/>
    <w:rsid w:val="00B84B98"/>
    <w:rsid w:val="00B857A0"/>
    <w:rsid w:val="00B9248E"/>
    <w:rsid w:val="00B968E7"/>
    <w:rsid w:val="00BA058B"/>
    <w:rsid w:val="00BB0174"/>
    <w:rsid w:val="00BB2FF0"/>
    <w:rsid w:val="00BB7D0D"/>
    <w:rsid w:val="00BC3311"/>
    <w:rsid w:val="00BD1F08"/>
    <w:rsid w:val="00BE1935"/>
    <w:rsid w:val="00BE53EE"/>
    <w:rsid w:val="00BE54BB"/>
    <w:rsid w:val="00BF561B"/>
    <w:rsid w:val="00C02775"/>
    <w:rsid w:val="00C34F0A"/>
    <w:rsid w:val="00C46962"/>
    <w:rsid w:val="00C6411C"/>
    <w:rsid w:val="00C71567"/>
    <w:rsid w:val="00C901B6"/>
    <w:rsid w:val="00C93D34"/>
    <w:rsid w:val="00C956EA"/>
    <w:rsid w:val="00C971D6"/>
    <w:rsid w:val="00CA6CA8"/>
    <w:rsid w:val="00CC0BD9"/>
    <w:rsid w:val="00CC5774"/>
    <w:rsid w:val="00CD5B06"/>
    <w:rsid w:val="00CD5D2F"/>
    <w:rsid w:val="00CD6720"/>
    <w:rsid w:val="00CE1FED"/>
    <w:rsid w:val="00CE287D"/>
    <w:rsid w:val="00CE5DED"/>
    <w:rsid w:val="00CF2907"/>
    <w:rsid w:val="00CF298B"/>
    <w:rsid w:val="00D01287"/>
    <w:rsid w:val="00D04F64"/>
    <w:rsid w:val="00D05F81"/>
    <w:rsid w:val="00D060F5"/>
    <w:rsid w:val="00D065EB"/>
    <w:rsid w:val="00D17836"/>
    <w:rsid w:val="00D240BA"/>
    <w:rsid w:val="00D341A2"/>
    <w:rsid w:val="00D44758"/>
    <w:rsid w:val="00D45284"/>
    <w:rsid w:val="00D46AB1"/>
    <w:rsid w:val="00D77A77"/>
    <w:rsid w:val="00D8051D"/>
    <w:rsid w:val="00D80EFA"/>
    <w:rsid w:val="00D832D9"/>
    <w:rsid w:val="00D91636"/>
    <w:rsid w:val="00D91A1A"/>
    <w:rsid w:val="00D97BE4"/>
    <w:rsid w:val="00DA3D09"/>
    <w:rsid w:val="00DA6AEA"/>
    <w:rsid w:val="00DB15EC"/>
    <w:rsid w:val="00DB4B3E"/>
    <w:rsid w:val="00DE15D8"/>
    <w:rsid w:val="00DE2DF3"/>
    <w:rsid w:val="00DF6251"/>
    <w:rsid w:val="00E01F04"/>
    <w:rsid w:val="00E056D2"/>
    <w:rsid w:val="00E12B24"/>
    <w:rsid w:val="00E16C1E"/>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075F7"/>
    <w:rsid w:val="00F1408E"/>
    <w:rsid w:val="00F14402"/>
    <w:rsid w:val="00F24602"/>
    <w:rsid w:val="00F24F14"/>
    <w:rsid w:val="00F277DE"/>
    <w:rsid w:val="00F364A7"/>
    <w:rsid w:val="00F45F2D"/>
    <w:rsid w:val="00F53158"/>
    <w:rsid w:val="00F76AD2"/>
    <w:rsid w:val="00F779C4"/>
    <w:rsid w:val="00F810C1"/>
    <w:rsid w:val="00F81F31"/>
    <w:rsid w:val="00F858BD"/>
    <w:rsid w:val="00F861DD"/>
    <w:rsid w:val="00F91A61"/>
    <w:rsid w:val="00F92F7F"/>
    <w:rsid w:val="00F93664"/>
    <w:rsid w:val="00FA07EE"/>
    <w:rsid w:val="00FA5755"/>
    <w:rsid w:val="00FA74FB"/>
    <w:rsid w:val="00FB11E1"/>
    <w:rsid w:val="00FB30EF"/>
    <w:rsid w:val="00FB4AA8"/>
    <w:rsid w:val="00FB65CC"/>
    <w:rsid w:val="00FC566C"/>
    <w:rsid w:val="00FC5D71"/>
    <w:rsid w:val="00FC61D4"/>
    <w:rsid w:val="00FE19A1"/>
    <w:rsid w:val="00FE49F1"/>
    <w:rsid w:val="00FE64FA"/>
    <w:rsid w:val="00FE6C4F"/>
    <w:rsid w:val="00FF10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940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customStyle="1"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customStyle="1"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customStyle="1" w:styleId="GridTable2">
    <w:name w:val="Grid Table 2"/>
    <w:basedOn w:val="TableNormal"/>
    <w:uiPriority w:val="47"/>
    <w:rsid w:val="00074733"/>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customStyle="1"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customStyle="1"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customStyle="1" w:styleId="GridTable2">
    <w:name w:val="Grid Table 2"/>
    <w:basedOn w:val="TableNormal"/>
    <w:uiPriority w:val="47"/>
    <w:rsid w:val="00074733"/>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32.png"/><Relationship Id="rId64" Type="http://schemas.openxmlformats.org/officeDocument/2006/relationships/image" Target="media/image33.png"/><Relationship Id="rId65" Type="http://schemas.openxmlformats.org/officeDocument/2006/relationships/image" Target="media/image34.png"/><Relationship Id="rId66" Type="http://schemas.openxmlformats.org/officeDocument/2006/relationships/image" Target="media/image35.png"/><Relationship Id="rId67" Type="http://schemas.openxmlformats.org/officeDocument/2006/relationships/image" Target="media/image36.png"/><Relationship Id="rId68" Type="http://schemas.openxmlformats.org/officeDocument/2006/relationships/image" Target="media/image37.png"/><Relationship Id="rId69" Type="http://schemas.openxmlformats.org/officeDocument/2006/relationships/image" Target="media/image38.png"/><Relationship Id="rId50" Type="http://schemas.openxmlformats.org/officeDocument/2006/relationships/image" Target="media/image33.jpeg"/><Relationship Id="rId51" Type="http://schemas.openxmlformats.org/officeDocument/2006/relationships/chart" Target="charts/chart1.xml"/><Relationship Id="rId52" Type="http://schemas.openxmlformats.org/officeDocument/2006/relationships/chart" Target="charts/chart2.xml"/><Relationship Id="rId53" Type="http://schemas.openxmlformats.org/officeDocument/2006/relationships/chart" Target="charts/chart3.xml"/><Relationship Id="rId54" Type="http://schemas.openxmlformats.org/officeDocument/2006/relationships/chart" Target="charts/chart4.xml"/><Relationship Id="rId55" Type="http://schemas.openxmlformats.org/officeDocument/2006/relationships/chart" Target="charts/chart5.xml"/><Relationship Id="rId56" Type="http://schemas.openxmlformats.org/officeDocument/2006/relationships/chart" Target="charts/chart6.xml"/><Relationship Id="rId57" Type="http://schemas.openxmlformats.org/officeDocument/2006/relationships/chart" Target="charts/chart7.xml"/><Relationship Id="rId58" Type="http://schemas.openxmlformats.org/officeDocument/2006/relationships/chart" Target="charts/chart8.xml"/><Relationship Id="rId59" Type="http://schemas.openxmlformats.org/officeDocument/2006/relationships/chart" Target="charts/chart9.xml"/><Relationship Id="rId40" Type="http://schemas.openxmlformats.org/officeDocument/2006/relationships/image" Target="media/image28.tiff"/><Relationship Id="rId41" Type="http://schemas.openxmlformats.org/officeDocument/2006/relationships/image" Target="media/image29.png"/><Relationship Id="rId42" Type="http://schemas.openxmlformats.org/officeDocument/2006/relationships/image" Target="media/image30.jpeg"/><Relationship Id="rId43" Type="http://schemas.openxmlformats.org/officeDocument/2006/relationships/image" Target="media/image31.jpeg"/><Relationship Id="rId49" Type="http://schemas.openxmlformats.org/officeDocument/2006/relationships/image" Target="media/image3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80" Type="http://schemas.openxmlformats.org/officeDocument/2006/relationships/fontTable" Target="fontTable.xml"/><Relationship Id="rId81" Type="http://schemas.openxmlformats.org/officeDocument/2006/relationships/theme" Target="theme/theme1.xml"/><Relationship Id="rId70" Type="http://schemas.openxmlformats.org/officeDocument/2006/relationships/image" Target="media/image39.png"/><Relationship Id="rId71" Type="http://schemas.openxmlformats.org/officeDocument/2006/relationships/image" Target="media/image40.png"/><Relationship Id="rId72" Type="http://schemas.openxmlformats.org/officeDocument/2006/relationships/image" Target="media/image41.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microsoft.com/office/2007/relationships/hdphoto" Target="media/hdphoto1.wdp"/><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microsoft.com/office/2007/relationships/hdphoto" Target="media/hdphoto2.wdp"/><Relationship Id="rId29" Type="http://schemas.openxmlformats.org/officeDocument/2006/relationships/image" Target="media/image17.png"/><Relationship Id="rId73" Type="http://schemas.openxmlformats.org/officeDocument/2006/relationships/image" Target="media/image42.png"/><Relationship Id="rId74" Type="http://schemas.openxmlformats.org/officeDocument/2006/relationships/image" Target="media/image43.png"/><Relationship Id="rId75" Type="http://schemas.openxmlformats.org/officeDocument/2006/relationships/image" Target="media/image44.png"/><Relationship Id="rId76" Type="http://schemas.openxmlformats.org/officeDocument/2006/relationships/image" Target="media/image45.png"/><Relationship Id="rId77" Type="http://schemas.openxmlformats.org/officeDocument/2006/relationships/image" Target="media/image46.png"/><Relationship Id="rId78" Type="http://schemas.openxmlformats.org/officeDocument/2006/relationships/image" Target="media/image47.png"/><Relationship Id="rId79" Type="http://schemas.openxmlformats.org/officeDocument/2006/relationships/footer" Target="footer3.xml"/><Relationship Id="rId60" Type="http://schemas.openxmlformats.org/officeDocument/2006/relationships/chart" Target="charts/chart10.xml"/><Relationship Id="rId61" Type="http://schemas.openxmlformats.org/officeDocument/2006/relationships/chart" Target="charts/chart11.xml"/><Relationship Id="rId62" Type="http://schemas.openxmlformats.org/officeDocument/2006/relationships/chart" Target="charts/chart12.xml"/><Relationship Id="rId10" Type="http://schemas.openxmlformats.org/officeDocument/2006/relationships/footer" Target="footer2.xml"/><Relationship Id="rId11" Type="http://schemas.openxmlformats.org/officeDocument/2006/relationships/comments" Target="comments.xml"/><Relationship Id="rId12"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Style" Target="style3.xml"/><Relationship Id="rId3" Type="http://schemas.microsoft.com/office/2011/relationships/chartColorStyle" Target="colors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Style" Target="style1.xml"/><Relationship Id="rId3" Type="http://schemas.microsoft.com/office/2011/relationships/chartColorStyle" Target="colors1.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Style" Target="style2.xml"/><Relationship Id="rId3" Type="http://schemas.microsoft.com/office/2011/relationships/chartColorStyle" Target="colors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6</c:v>
                  </c:pt>
                  <c:pt idx="1">
                    <c:v>6.155905040243746</c:v>
                  </c:pt>
                  <c:pt idx="2">
                    <c:v>3.23606385120609</c:v>
                  </c:pt>
                  <c:pt idx="3">
                    <c:v>3.015160420835683</c:v>
                  </c:pt>
                </c:numCache>
              </c:numRef>
            </c:plus>
            <c:minus>
              <c:numRef>
                <c:f>out!$P$300:$S$300</c:f>
                <c:numCache>
                  <c:formatCode>General</c:formatCode>
                  <c:ptCount val="4"/>
                  <c:pt idx="0">
                    <c:v>5.472217038194556</c:v>
                  </c:pt>
                  <c:pt idx="1">
                    <c:v>6.155905040243746</c:v>
                  </c:pt>
                  <c:pt idx="2">
                    <c:v>3.23606385120609</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c:v>
                </c:pt>
                <c:pt idx="1">
                  <c:v>41.37838292059301</c:v>
                </c:pt>
                <c:pt idx="2">
                  <c:v>22.74667974597232</c:v>
                </c:pt>
                <c:pt idx="3">
                  <c:v>21.0984979392314</c:v>
                </c:pt>
              </c:numCache>
            </c:numRef>
          </c:val>
          <c:smooth val="0"/>
          <c:extLst xmlns:c16r2="http://schemas.microsoft.com/office/drawing/2015/06/char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marker val="1"/>
        <c:smooth val="0"/>
        <c:axId val="-2027977432"/>
        <c:axId val="-2024493336"/>
      </c:lineChart>
      <c:catAx>
        <c:axId val="-202797743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493336"/>
        <c:crosses val="autoZero"/>
        <c:auto val="1"/>
        <c:lblAlgn val="ctr"/>
        <c:lblOffset val="100"/>
        <c:noMultiLvlLbl val="0"/>
      </c:catAx>
      <c:valAx>
        <c:axId val="-2024493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797743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layout/>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0.0401862011888</c:v>
                  </c:pt>
                  <c:pt idx="1">
                    <c:v>0.0409879818639</c:v>
                  </c:pt>
                </c:numCache>
              </c:numRef>
            </c:plus>
            <c:minus>
              <c:numRef>
                <c:f>Sheet1!$B$4:$C$4</c:f>
                <c:numCache>
                  <c:formatCode>General</c:formatCode>
                  <c:ptCount val="2"/>
                  <c:pt idx="0">
                    <c:v>0.0401862011888</c:v>
                  </c:pt>
                  <c:pt idx="1">
                    <c:v>0.0409879818639</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c:v>
                </c:pt>
                <c:pt idx="1">
                  <c:v>0.548542150524</c:v>
                </c:pt>
              </c:numCache>
            </c:numRef>
          </c:val>
          <c:extLst xmlns:c16r2="http://schemas.microsoft.com/office/drawing/2015/06/char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040856232"/>
        <c:axId val="-2049335768"/>
        <c:extLst xmlns:c16r2="http://schemas.microsoft.com/office/drawing/2015/06/char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3</c:v>
                </c:pt>
                <c:pt idx="1">
                  <c:v>0.142857142857143</c:v>
                </c:pt>
              </c:numCache>
            </c:numRef>
          </c:val>
          <c:smooth val="0"/>
          <c:extLst xmlns:c16r2="http://schemas.microsoft.com/office/drawing/2015/06/char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c:v>
                </c:pt>
                <c:pt idx="1">
                  <c:v>0.857142857142857</c:v>
                </c:pt>
              </c:numCache>
            </c:numRef>
          </c:val>
          <c:smooth val="0"/>
          <c:extLst xmlns:c16r2="http://schemas.microsoft.com/office/drawing/2015/06/char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040856232"/>
        <c:axId val="-2049335768"/>
      </c:lineChart>
      <c:catAx>
        <c:axId val="-2040856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9335768"/>
        <c:crosses val="autoZero"/>
        <c:auto val="1"/>
        <c:lblAlgn val="ctr"/>
        <c:lblOffset val="100"/>
        <c:noMultiLvlLbl val="0"/>
      </c:catAx>
      <c:valAx>
        <c:axId val="-2049335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0856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layout/>
      <c:overlay val="0"/>
      <c:spPr>
        <a:noFill/>
        <a:ln>
          <a:noFill/>
        </a:ln>
        <a:effectLst/>
      </c:spPr>
    </c:title>
    <c:autoTitleDeleted val="0"/>
    <c:plotArea>
      <c:layout>
        <c:manualLayout>
          <c:layoutTarget val="inner"/>
          <c:xMode val="edge"/>
          <c:yMode val="edge"/>
          <c:x val="0.180533383669507"/>
          <c:y val="0.215"/>
          <c:w val="0.777609690911924"/>
          <c:h val="0.52447006624172"/>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0.04247554</c:v>
                  </c:pt>
                  <c:pt idx="1">
                    <c:v>0.0574219</c:v>
                  </c:pt>
                  <c:pt idx="2">
                    <c:v>0.05350532</c:v>
                  </c:pt>
                  <c:pt idx="3">
                    <c:v>0.05738856</c:v>
                  </c:pt>
                </c:numCache>
              </c:numRef>
            </c:plus>
            <c:minus>
              <c:numRef>
                <c:f>Sheet1!$B$37:$E$37</c:f>
                <c:numCache>
                  <c:formatCode>General</c:formatCode>
                  <c:ptCount val="4"/>
                  <c:pt idx="0">
                    <c:v>0.04247554</c:v>
                  </c:pt>
                  <c:pt idx="1">
                    <c:v>0.0574219</c:v>
                  </c:pt>
                  <c:pt idx="2">
                    <c:v>0.05350532</c:v>
                  </c:pt>
                  <c:pt idx="3">
                    <c:v>0.05738856</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0</c:v>
                </c:pt>
                <c:pt idx="1">
                  <c:v>2.0</c:v>
                </c:pt>
                <c:pt idx="2">
                  <c:v>3.0</c:v>
                </c:pt>
                <c:pt idx="3">
                  <c:v>4.0</c:v>
                </c:pt>
              </c:numCache>
            </c:numRef>
          </c:cat>
          <c:val>
            <c:numRef>
              <c:f>Sheet1!$B$35:$E$35</c:f>
              <c:numCache>
                <c:formatCode>General</c:formatCode>
                <c:ptCount val="4"/>
                <c:pt idx="0">
                  <c:v>0.25</c:v>
                </c:pt>
                <c:pt idx="1">
                  <c:v>0.41153846</c:v>
                </c:pt>
                <c:pt idx="2">
                  <c:v>0.65945946</c:v>
                </c:pt>
                <c:pt idx="3">
                  <c:v>0.64141414</c:v>
                </c:pt>
              </c:numCache>
            </c:numRef>
          </c:val>
          <c:smooth val="0"/>
          <c:extLst xmlns:c16r2="http://schemas.microsoft.com/office/drawing/2015/06/char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0.04247554</c:v>
                  </c:pt>
                  <c:pt idx="1">
                    <c:v>0.0574219</c:v>
                  </c:pt>
                  <c:pt idx="2">
                    <c:v>0.05350532</c:v>
                  </c:pt>
                  <c:pt idx="3">
                    <c:v>0.05738856</c:v>
                  </c:pt>
                </c:numCache>
              </c:numRef>
            </c:plus>
            <c:minus>
              <c:numRef>
                <c:f>Sheet1!$B$44:$E$44</c:f>
                <c:numCache>
                  <c:formatCode>General</c:formatCode>
                  <c:ptCount val="4"/>
                  <c:pt idx="0">
                    <c:v>0.04247554</c:v>
                  </c:pt>
                  <c:pt idx="1">
                    <c:v>0.0574219</c:v>
                  </c:pt>
                  <c:pt idx="2">
                    <c:v>0.05350532</c:v>
                  </c:pt>
                  <c:pt idx="3">
                    <c:v>0.05738856</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0</c:v>
                </c:pt>
                <c:pt idx="1">
                  <c:v>2.0</c:v>
                </c:pt>
                <c:pt idx="2">
                  <c:v>3.0</c:v>
                </c:pt>
                <c:pt idx="3">
                  <c:v>4.0</c:v>
                </c:pt>
              </c:numCache>
            </c:numRef>
          </c:cat>
          <c:val>
            <c:numRef>
              <c:f>Sheet1!$B$42:$E$42</c:f>
              <c:numCache>
                <c:formatCode>General</c:formatCode>
                <c:ptCount val="4"/>
                <c:pt idx="0">
                  <c:v>0.75</c:v>
                </c:pt>
                <c:pt idx="1">
                  <c:v>0.58846154</c:v>
                </c:pt>
                <c:pt idx="2">
                  <c:v>0.34054054</c:v>
                </c:pt>
                <c:pt idx="3">
                  <c:v>0.35858586</c:v>
                </c:pt>
              </c:numCache>
            </c:numRef>
          </c:val>
          <c:smooth val="0"/>
          <c:extLst xmlns:c16r2="http://schemas.microsoft.com/office/drawing/2015/06/char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0</c:v>
                </c:pt>
                <c:pt idx="1">
                  <c:v>2.0</c:v>
                </c:pt>
                <c:pt idx="2">
                  <c:v>3.0</c:v>
                </c:pt>
                <c:pt idx="3">
                  <c:v>4.0</c:v>
                </c:pt>
              </c:numCache>
            </c:numRef>
          </c:cat>
          <c:val>
            <c:numRef>
              <c:f>Sheet1!$B$38:$E$38</c:f>
              <c:numCache>
                <c:formatCode>General</c:formatCode>
                <c:ptCount val="4"/>
                <c:pt idx="0">
                  <c:v>0.142857142857143</c:v>
                </c:pt>
                <c:pt idx="1">
                  <c:v>0.142857142857143</c:v>
                </c:pt>
                <c:pt idx="2">
                  <c:v>0.142857142857143</c:v>
                </c:pt>
                <c:pt idx="3">
                  <c:v>0.142857142857143</c:v>
                </c:pt>
              </c:numCache>
            </c:numRef>
          </c:val>
          <c:smooth val="0"/>
          <c:extLst xmlns:c16r2="http://schemas.microsoft.com/office/drawing/2015/06/char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0</c:v>
                </c:pt>
                <c:pt idx="1">
                  <c:v>2.0</c:v>
                </c:pt>
                <c:pt idx="2">
                  <c:v>3.0</c:v>
                </c:pt>
                <c:pt idx="3">
                  <c:v>4.0</c:v>
                </c:pt>
              </c:numCache>
            </c:numRef>
          </c:cat>
          <c:val>
            <c:numRef>
              <c:f>Sheet1!$B$39:$E$39</c:f>
              <c:numCache>
                <c:formatCode>General</c:formatCode>
                <c:ptCount val="4"/>
                <c:pt idx="0">
                  <c:v>0.857142857142857</c:v>
                </c:pt>
                <c:pt idx="1">
                  <c:v>0.857142857142857</c:v>
                </c:pt>
                <c:pt idx="2">
                  <c:v>0.857142857142857</c:v>
                </c:pt>
                <c:pt idx="3">
                  <c:v>0.857142857142857</c:v>
                </c:pt>
              </c:numCache>
            </c:numRef>
          </c:val>
          <c:smooth val="0"/>
          <c:extLst xmlns:c16r2="http://schemas.microsoft.com/office/drawing/2015/06/char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marker val="1"/>
        <c:smooth val="0"/>
        <c:axId val="-2049954824"/>
        <c:axId val="-2040651064"/>
      </c:lineChart>
      <c:catAx>
        <c:axId val="-2049954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5"/>
              <c:y val="0.78390763654543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0651064"/>
        <c:crosses val="autoZero"/>
        <c:auto val="1"/>
        <c:lblAlgn val="ctr"/>
        <c:lblOffset val="100"/>
        <c:noMultiLvlLbl val="0"/>
      </c:catAx>
      <c:valAx>
        <c:axId val="-2040651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99548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layout/>
      <c:overlay val="0"/>
      <c:spPr>
        <a:noFill/>
        <a:ln>
          <a:noFill/>
        </a:ln>
        <a:effectLst/>
      </c:sp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c:v>
                  </c:pt>
                  <c:pt idx="1">
                    <c:v>0.220965810804108</c:v>
                  </c:pt>
                  <c:pt idx="2">
                    <c:v>0.219938853375132</c:v>
                  </c:pt>
                  <c:pt idx="3">
                    <c:v>0.231908231959024</c:v>
                  </c:pt>
                </c:numCache>
              </c:numRef>
            </c:plus>
            <c:minus>
              <c:numRef>
                <c:f>Sheet1!$B$53:$E$53</c:f>
                <c:numCache>
                  <c:formatCode>General</c:formatCode>
                  <c:ptCount val="4"/>
                  <c:pt idx="0">
                    <c:v>0.163060889889679</c:v>
                  </c:pt>
                  <c:pt idx="1">
                    <c:v>0.220965810804108</c:v>
                  </c:pt>
                  <c:pt idx="2">
                    <c:v>0.219938853375132</c:v>
                  </c:pt>
                  <c:pt idx="3">
                    <c:v>0.231908231959024</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7</c:v>
                </c:pt>
                <c:pt idx="1">
                  <c:v>1.395348837209302</c:v>
                </c:pt>
                <c:pt idx="2">
                  <c:v>1.674418604651163</c:v>
                </c:pt>
                <c:pt idx="3">
                  <c:v>1.325581395348837</c:v>
                </c:pt>
              </c:numCache>
            </c:numRef>
          </c:val>
          <c:smooth val="0"/>
          <c:extLst xmlns:c16r2="http://schemas.microsoft.com/office/drawing/2015/06/char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c:v>
                  </c:pt>
                  <c:pt idx="1">
                    <c:v>0.220965810804108</c:v>
                  </c:pt>
                  <c:pt idx="2">
                    <c:v>0.219938853375132</c:v>
                  </c:pt>
                  <c:pt idx="3">
                    <c:v>0.231908231959024</c:v>
                  </c:pt>
                </c:numCache>
              </c:numRef>
            </c:plus>
            <c:minus>
              <c:numRef>
                <c:f>Sheet1!$B$53:$E$53</c:f>
                <c:numCache>
                  <c:formatCode>General</c:formatCode>
                  <c:ptCount val="4"/>
                  <c:pt idx="0">
                    <c:v>0.163060889889679</c:v>
                  </c:pt>
                  <c:pt idx="1">
                    <c:v>0.220965810804108</c:v>
                  </c:pt>
                  <c:pt idx="2">
                    <c:v>0.219938853375132</c:v>
                  </c:pt>
                  <c:pt idx="3">
                    <c:v>0.231908231959024</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5</c:v>
                </c:pt>
                <c:pt idx="1">
                  <c:v>2.023255813953488</c:v>
                </c:pt>
                <c:pt idx="2">
                  <c:v>1.13953488372093</c:v>
                </c:pt>
                <c:pt idx="3">
                  <c:v>0.883720930232558</c:v>
                </c:pt>
              </c:numCache>
            </c:numRef>
          </c:val>
          <c:smooth val="0"/>
          <c:extLst xmlns:c16r2="http://schemas.microsoft.com/office/drawing/2015/06/char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marker val="1"/>
        <c:smooth val="0"/>
        <c:axId val="-2049517912"/>
        <c:axId val="-2049053048"/>
      </c:lineChart>
      <c:catAx>
        <c:axId val="-2049517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9053048"/>
        <c:crosses val="autoZero"/>
        <c:auto val="1"/>
        <c:lblAlgn val="ctr"/>
        <c:lblOffset val="100"/>
        <c:noMultiLvlLbl val="0"/>
      </c:catAx>
      <c:valAx>
        <c:axId val="-2049053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95179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6</c:v>
                  </c:pt>
                  <c:pt idx="1">
                    <c:v>8.880250528516175</c:v>
                  </c:pt>
                  <c:pt idx="2">
                    <c:v>8.372475104388168</c:v>
                  </c:pt>
                  <c:pt idx="3">
                    <c:v>7.179824348121556</c:v>
                  </c:pt>
                </c:numCache>
              </c:numRef>
            </c:plus>
            <c:minus>
              <c:numRef>
                <c:f>[analysis2.xlsx]out!$P$305:$S$305</c:f>
                <c:numCache>
                  <c:formatCode>General</c:formatCode>
                  <c:ptCount val="4"/>
                  <c:pt idx="0">
                    <c:v>7.985857618467706</c:v>
                  </c:pt>
                  <c:pt idx="1">
                    <c:v>8.880250528516175</c:v>
                  </c:pt>
                  <c:pt idx="2">
                    <c:v>8.372475104388168</c:v>
                  </c:pt>
                  <c:pt idx="3">
                    <c:v>7.179824348121556</c:v>
                  </c:pt>
                </c:numCache>
              </c:numRef>
            </c:minus>
          </c:errBars>
          <c:val>
            <c:numRef>
              <c:f>[analysis2.xlsx]out!$P$303:$S$303</c:f>
              <c:numCache>
                <c:formatCode>General</c:formatCode>
                <c:ptCount val="4"/>
                <c:pt idx="0">
                  <c:v>151.2249259533163</c:v>
                </c:pt>
                <c:pt idx="1">
                  <c:v>87.38920803403484</c:v>
                </c:pt>
                <c:pt idx="2">
                  <c:v>68.597488511476</c:v>
                </c:pt>
                <c:pt idx="3">
                  <c:v>52.70077465854954</c:v>
                </c:pt>
              </c:numCache>
            </c:numRef>
          </c:val>
          <c:smooth val="0"/>
          <c:extLst xmlns:c16r2="http://schemas.microsoft.com/office/drawing/2015/06/char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marker val="1"/>
        <c:smooth val="0"/>
        <c:axId val="-2023781896"/>
        <c:axId val="-2024001416"/>
      </c:lineChart>
      <c:catAx>
        <c:axId val="-2023781896"/>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001416"/>
        <c:crosses val="autoZero"/>
        <c:auto val="1"/>
        <c:lblAlgn val="ctr"/>
        <c:lblOffset val="100"/>
        <c:noMultiLvlLbl val="0"/>
      </c:catAx>
      <c:valAx>
        <c:axId val="-2024001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3781896"/>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xmlns:c16r2="http://schemas.microsoft.com/office/drawing/2015/06/char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c:v>
                  </c:pt>
                  <c:pt idx="1">
                    <c:v>0.293823111888607</c:v>
                  </c:pt>
                  <c:pt idx="2">
                    <c:v>0.268831482775519</c:v>
                  </c:pt>
                  <c:pt idx="3">
                    <c:v>0.281582343368145</c:v>
                  </c:pt>
                </c:numCache>
              </c:numRef>
            </c:plus>
            <c:minus>
              <c:numRef>
                <c:f>out!$P$315:$S$315</c:f>
                <c:numCache>
                  <c:formatCode>General</c:formatCode>
                  <c:ptCount val="4"/>
                  <c:pt idx="0">
                    <c:v>0.283363400615857</c:v>
                  </c:pt>
                  <c:pt idx="1">
                    <c:v>0.293823111888607</c:v>
                  </c:pt>
                  <c:pt idx="2">
                    <c:v>0.268831482775519</c:v>
                  </c:pt>
                  <c:pt idx="3">
                    <c:v>0.281582343368145</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1</c:v>
                </c:pt>
                <c:pt idx="1">
                  <c:v>5.093023255813954</c:v>
                </c:pt>
                <c:pt idx="2">
                  <c:v>3.906976744186047</c:v>
                </c:pt>
                <c:pt idx="3">
                  <c:v>3.441860465116278</c:v>
                </c:pt>
              </c:numCache>
            </c:numRef>
          </c:val>
          <c:smooth val="0"/>
          <c:extLst xmlns:c16r2="http://schemas.microsoft.com/office/drawing/2015/06/char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marker val="1"/>
        <c:smooth val="0"/>
        <c:axId val="-2023935672"/>
        <c:axId val="-2023929816"/>
      </c:lineChart>
      <c:catAx>
        <c:axId val="-202393567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3929816"/>
        <c:crosses val="autoZero"/>
        <c:auto val="1"/>
        <c:lblAlgn val="ctr"/>
        <c:lblOffset val="100"/>
        <c:noMultiLvlLbl val="0"/>
      </c:catAx>
      <c:valAx>
        <c:axId val="-2023929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393567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c:v>
                  </c:pt>
                  <c:pt idx="1">
                    <c:v>34.50974405731536</c:v>
                  </c:pt>
                  <c:pt idx="2">
                    <c:v>26.16753753555222</c:v>
                  </c:pt>
                  <c:pt idx="3">
                    <c:v>11.68704848855676</c:v>
                  </c:pt>
                </c:numCache>
              </c:numRef>
            </c:plus>
            <c:minus>
              <c:numRef>
                <c:f>[1]Sheet2!$V$4:$Y$4</c:f>
                <c:numCache>
                  <c:formatCode>General</c:formatCode>
                  <c:ptCount val="4"/>
                  <c:pt idx="0">
                    <c:v>48.44051296037031</c:v>
                  </c:pt>
                  <c:pt idx="1">
                    <c:v>34.50974405731536</c:v>
                  </c:pt>
                  <c:pt idx="2">
                    <c:v>26.16753753555222</c:v>
                  </c:pt>
                  <c:pt idx="3">
                    <c:v>11.68704848855676</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3</c:v>
                </c:pt>
                <c:pt idx="1">
                  <c:v>354.0743110779626</c:v>
                </c:pt>
                <c:pt idx="2">
                  <c:v>245.6633377334559</c:v>
                </c:pt>
                <c:pt idx="3">
                  <c:v>183.3471174054396</c:v>
                </c:pt>
              </c:numCache>
            </c:numRef>
          </c:val>
          <c:smooth val="0"/>
          <c:extLst xmlns:c16r2="http://schemas.microsoft.com/office/drawing/2015/06/char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marker val="1"/>
        <c:smooth val="0"/>
        <c:axId val="-2023997096"/>
        <c:axId val="-2024528104"/>
      </c:lineChart>
      <c:catAx>
        <c:axId val="-2023997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528104"/>
        <c:crosses val="autoZero"/>
        <c:auto val="1"/>
        <c:lblAlgn val="ctr"/>
        <c:lblOffset val="100"/>
        <c:noMultiLvlLbl val="0"/>
      </c:catAx>
      <c:valAx>
        <c:axId val="-2024528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39970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4</c:v>
                  </c:pt>
                  <c:pt idx="1">
                    <c:v>51.12002981040832</c:v>
                  </c:pt>
                  <c:pt idx="2">
                    <c:v>32.1311479826195</c:v>
                  </c:pt>
                  <c:pt idx="3">
                    <c:v>29.8774256356878</c:v>
                  </c:pt>
                </c:numCache>
              </c:numRef>
            </c:plus>
            <c:minus>
              <c:numRef>
                <c:f>[1]Sheet2!$V$9:$Y$9</c:f>
                <c:numCache>
                  <c:formatCode>General</c:formatCode>
                  <c:ptCount val="4"/>
                  <c:pt idx="0">
                    <c:v>59.11516767269904</c:v>
                  </c:pt>
                  <c:pt idx="1">
                    <c:v>51.12002981040832</c:v>
                  </c:pt>
                  <c:pt idx="2">
                    <c:v>32.1311479826195</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7</c:v>
                </c:pt>
                <c:pt idx="1">
                  <c:v>662.4063063903487</c:v>
                </c:pt>
                <c:pt idx="2">
                  <c:v>426.2656628426744</c:v>
                </c:pt>
                <c:pt idx="3">
                  <c:v>308.7353759101395</c:v>
                </c:pt>
              </c:numCache>
            </c:numRef>
          </c:val>
          <c:smooth val="0"/>
          <c:extLst xmlns:c16r2="http://schemas.microsoft.com/office/drawing/2015/06/char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marker val="1"/>
        <c:smooth val="0"/>
        <c:axId val="-2024748792"/>
        <c:axId val="-2024256024"/>
      </c:lineChart>
      <c:catAx>
        <c:axId val="-2024748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256024"/>
        <c:crosses val="autoZero"/>
        <c:auto val="1"/>
        <c:lblAlgn val="ctr"/>
        <c:lblOffset val="100"/>
        <c:noMultiLvlLbl val="0"/>
      </c:catAx>
      <c:valAx>
        <c:axId val="-2024256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748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8</c:v>
                  </c:pt>
                  <c:pt idx="1">
                    <c:v>0.269561520407429</c:v>
                  </c:pt>
                </c:numCache>
              </c:numRef>
            </c:plus>
            <c:minus>
              <c:numRef>
                <c:f>Sheet1!$B$12:$C$12</c:f>
                <c:numCache>
                  <c:formatCode>General</c:formatCode>
                  <c:ptCount val="2"/>
                  <c:pt idx="0">
                    <c:v>0.180391684669418</c:v>
                  </c:pt>
                  <c:pt idx="1">
                    <c:v>0.269561520407429</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2</c:v>
                </c:pt>
                <c:pt idx="1">
                  <c:v>3.058139534883721</c:v>
                </c:pt>
              </c:numCache>
            </c:numRef>
          </c:val>
          <c:extLst xmlns:c16r2="http://schemas.microsoft.com/office/drawing/2015/06/char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025614920"/>
        <c:axId val="-2042749000"/>
        <c:extLst xmlns:c16r2="http://schemas.microsoft.com/office/drawing/2015/06/char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02561492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2749000"/>
        <c:crosses val="autoZero"/>
        <c:auto val="1"/>
        <c:lblAlgn val="ctr"/>
        <c:lblOffset val="100"/>
        <c:noMultiLvlLbl val="0"/>
      </c:catAx>
      <c:valAx>
        <c:axId val="-2042749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5614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
          <c:y val="0.28281746031746"/>
          <c:w val="0.803599036421817"/>
          <c:h val="0.513696725409324"/>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c:v>
                  </c:pt>
                  <c:pt idx="1">
                    <c:v>0.170009162838225</c:v>
                  </c:pt>
                  <c:pt idx="2">
                    <c:v>0.173668841013041</c:v>
                  </c:pt>
                  <c:pt idx="3">
                    <c:v>0.116549172500171</c:v>
                  </c:pt>
                </c:numCache>
              </c:numRef>
            </c:plus>
            <c:minus>
              <c:numRef>
                <c:f>Sheet1!$B$21:$E$21</c:f>
                <c:numCache>
                  <c:formatCode>General</c:formatCode>
                  <c:ptCount val="4"/>
                  <c:pt idx="0">
                    <c:v>0.207582623277</c:v>
                  </c:pt>
                  <c:pt idx="1">
                    <c:v>0.170009162838225</c:v>
                  </c:pt>
                  <c:pt idx="2">
                    <c:v>0.173668841013041</c:v>
                  </c:pt>
                  <c:pt idx="3">
                    <c:v>0.116549172500171</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4</c:v>
                </c:pt>
                <c:pt idx="1">
                  <c:v>0.674418604651163</c:v>
                </c:pt>
                <c:pt idx="2">
                  <c:v>0.348837209302326</c:v>
                </c:pt>
                <c:pt idx="3">
                  <c:v>0.209302325581395</c:v>
                </c:pt>
              </c:numCache>
            </c:numRef>
          </c:val>
          <c:smooth val="0"/>
          <c:extLst xmlns:c16r2="http://schemas.microsoft.com/office/drawing/2015/06/char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c:v>
                  </c:pt>
                  <c:pt idx="1">
                    <c:v>0.250974430100212</c:v>
                  </c:pt>
                  <c:pt idx="2">
                    <c:v>0.273699914139532</c:v>
                  </c:pt>
                  <c:pt idx="3">
                    <c:v>0.262199663691011</c:v>
                  </c:pt>
                </c:numCache>
              </c:numRef>
            </c:plus>
            <c:minus>
              <c:numRef>
                <c:f>Sheet1!$B$27:$E$27</c:f>
                <c:numCache>
                  <c:formatCode>General</c:formatCode>
                  <c:ptCount val="4"/>
                  <c:pt idx="0">
                    <c:v>0.22441110852617</c:v>
                  </c:pt>
                  <c:pt idx="1">
                    <c:v>0.250974430100212</c:v>
                  </c:pt>
                  <c:pt idx="2">
                    <c:v>0.273699914139532</c:v>
                  </c:pt>
                  <c:pt idx="3">
                    <c:v>0.262199663691011</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5</c:v>
                </c:pt>
                <c:pt idx="1">
                  <c:v>3.418604651162791</c:v>
                </c:pt>
                <c:pt idx="2">
                  <c:v>2.813953488372093</c:v>
                </c:pt>
                <c:pt idx="3">
                  <c:v>2.209302325581396</c:v>
                </c:pt>
              </c:numCache>
            </c:numRef>
          </c:val>
          <c:smooth val="0"/>
          <c:extLst xmlns:c16r2="http://schemas.microsoft.com/office/drawing/2015/06/char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35926536"/>
        <c:axId val="-2053579496"/>
      </c:lineChart>
      <c:catAx>
        <c:axId val="2135926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8"/>
              <c:y val="0.84095175603049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3579496"/>
        <c:crosses val="autoZero"/>
        <c:auto val="1"/>
        <c:lblAlgn val="ctr"/>
        <c:lblOffset val="100"/>
        <c:noMultiLvlLbl val="0"/>
      </c:catAx>
      <c:valAx>
        <c:axId val="-2053579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5926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c:v>
                  </c:pt>
                  <c:pt idx="1">
                    <c:v>0.125936356076196</c:v>
                  </c:pt>
                </c:numCache>
              </c:numRef>
            </c:plus>
            <c:minus>
              <c:numRef>
                <c:f>out!$O$293:$P$293</c:f>
                <c:numCache>
                  <c:formatCode>General</c:formatCode>
                  <c:ptCount val="2"/>
                  <c:pt idx="0">
                    <c:v>0.168323545383345</c:v>
                  </c:pt>
                  <c:pt idx="1">
                    <c:v>0.125936356076196</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c:v>
                </c:pt>
                <c:pt idx="1">
                  <c:v>0.651857343098957</c:v>
                </c:pt>
              </c:numCache>
            </c:numRef>
          </c:val>
          <c:extLst xmlns:c16r2="http://schemas.microsoft.com/office/drawing/2015/06/char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025146808"/>
        <c:axId val="-2025143304"/>
      </c:barChart>
      <c:catAx>
        <c:axId val="-202514680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5143304"/>
        <c:crosses val="autoZero"/>
        <c:auto val="1"/>
        <c:lblAlgn val="ctr"/>
        <c:lblOffset val="100"/>
        <c:noMultiLvlLbl val="0"/>
      </c:catAx>
      <c:valAx>
        <c:axId val="-2025143304"/>
        <c:scaling>
          <c:orientation val="minMax"/>
          <c:max val="1.0"/>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5146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1"/>
          <c:y val="0.215"/>
          <c:w val="0.76712628387205"/>
          <c:h val="0.585482439695038"/>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0.0980210869996971</c:v>
                  </c:pt>
                  <c:pt idx="1">
                    <c:v>0.108964369028438</c:v>
                  </c:pt>
                  <c:pt idx="2">
                    <c:v>0.0795261291665597</c:v>
                  </c:pt>
                  <c:pt idx="3">
                    <c:v>0.0671685806431592</c:v>
                  </c:pt>
                </c:numCache>
              </c:numRef>
            </c:plus>
            <c:minus>
              <c:numRef>
                <c:f>out!$AC$305:$AF$305</c:f>
                <c:numCache>
                  <c:formatCode>General</c:formatCode>
                  <c:ptCount val="4"/>
                  <c:pt idx="0">
                    <c:v>0.0980210869996971</c:v>
                  </c:pt>
                  <c:pt idx="1">
                    <c:v>0.108964369028438</c:v>
                  </c:pt>
                  <c:pt idx="2">
                    <c:v>0.0795261291665597</c:v>
                  </c:pt>
                  <c:pt idx="3">
                    <c:v>0.067168580643159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0</c:v>
                </c:pt>
                <c:pt idx="1">
                  <c:v>2.0</c:v>
                </c:pt>
                <c:pt idx="2">
                  <c:v>3.0</c:v>
                </c:pt>
                <c:pt idx="3">
                  <c:v>4.0</c:v>
                </c:pt>
              </c:numCache>
            </c:numRef>
          </c:cat>
          <c:val>
            <c:numRef>
              <c:f>out!$AC$303:$AF$303</c:f>
              <c:numCache>
                <c:formatCode>General</c:formatCode>
                <c:ptCount val="4"/>
                <c:pt idx="0">
                  <c:v>-0.323810931046539</c:v>
                </c:pt>
                <c:pt idx="1">
                  <c:v>-0.101928207205859</c:v>
                </c:pt>
                <c:pt idx="2">
                  <c:v>-0.208669073934589</c:v>
                </c:pt>
                <c:pt idx="3">
                  <c:v>-0.154209612748595</c:v>
                </c:pt>
              </c:numCache>
            </c:numRef>
          </c:val>
          <c:smooth val="0"/>
          <c:extLst xmlns:c16r2="http://schemas.microsoft.com/office/drawing/2015/06/char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8</c:v>
                  </c:pt>
                  <c:pt idx="1">
                    <c:v>0.12778506002817</c:v>
                  </c:pt>
                  <c:pt idx="2">
                    <c:v>0.099839177482572</c:v>
                  </c:pt>
                  <c:pt idx="3">
                    <c:v>0.0970080174654156</c:v>
                  </c:pt>
                </c:numCache>
              </c:numRef>
            </c:plus>
            <c:minus>
              <c:numRef>
                <c:f>out!$AC$300:$AF$300</c:f>
                <c:numCache>
                  <c:formatCode>General</c:formatCode>
                  <c:ptCount val="4"/>
                  <c:pt idx="0">
                    <c:v>0.208321211918518</c:v>
                  </c:pt>
                  <c:pt idx="1">
                    <c:v>0.12778506002817</c:v>
                  </c:pt>
                  <c:pt idx="2">
                    <c:v>0.099839177482572</c:v>
                  </c:pt>
                  <c:pt idx="3">
                    <c:v>0.0970080174654156</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0</c:v>
                </c:pt>
                <c:pt idx="1">
                  <c:v>2.0</c:v>
                </c:pt>
                <c:pt idx="2">
                  <c:v>3.0</c:v>
                </c:pt>
                <c:pt idx="3">
                  <c:v>4.0</c:v>
                </c:pt>
              </c:numCache>
            </c:numRef>
          </c:cat>
          <c:val>
            <c:numRef>
              <c:f>out!$AC$298:$AF$298</c:f>
              <c:numCache>
                <c:formatCode>General</c:formatCode>
                <c:ptCount val="4"/>
                <c:pt idx="0">
                  <c:v>0.409751682920813</c:v>
                </c:pt>
                <c:pt idx="1">
                  <c:v>0.805424273959678</c:v>
                </c:pt>
                <c:pt idx="2">
                  <c:v>0.816423117546486</c:v>
                </c:pt>
                <c:pt idx="3">
                  <c:v>0.484668542912108</c:v>
                </c:pt>
              </c:numCache>
            </c:numRef>
          </c:val>
          <c:smooth val="0"/>
          <c:extLst xmlns:c16r2="http://schemas.microsoft.com/office/drawing/2015/06/char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marker val="1"/>
        <c:smooth val="0"/>
        <c:axId val="-2024843048"/>
        <c:axId val="-2024836664"/>
      </c:lineChart>
      <c:catAx>
        <c:axId val="-2024843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
              <c:y val="0.848888263967004"/>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836664"/>
        <c:crosses val="autoZero"/>
        <c:auto val="1"/>
        <c:lblAlgn val="ctr"/>
        <c:lblOffset val="100"/>
        <c:noMultiLvlLbl val="0"/>
      </c:catAx>
      <c:valAx>
        <c:axId val="-2024836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843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74457-E69C-AC43-B7C5-A5AEE47BA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21</Pages>
  <Words>36712</Words>
  <Characters>1045213</Characters>
  <Application>Microsoft Macintosh Word</Application>
  <DocSecurity>0</DocSecurity>
  <Lines>11238</Lines>
  <Paragraphs>4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Hillary Schwarb</cp:lastModifiedBy>
  <cp:revision>4</cp:revision>
  <dcterms:created xsi:type="dcterms:W3CDTF">2018-02-21T02:01:00Z</dcterms:created>
  <dcterms:modified xsi:type="dcterms:W3CDTF">2018-03-0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